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9273FA" w14:textId="7D985E24" w:rsidR="004007C7" w:rsidRPr="00D570A6" w:rsidRDefault="004007C7" w:rsidP="004007C7">
      <w:pPr>
        <w:spacing w:line="480" w:lineRule="auto"/>
        <w:jc w:val="center"/>
        <w:rPr>
          <w:rFonts w:ascii="Times" w:hAnsi="Times"/>
          <w:b/>
          <w:sz w:val="28"/>
          <w:szCs w:val="28"/>
        </w:rPr>
      </w:pPr>
      <w:bookmarkStart w:id="0" w:name="_GoBack"/>
      <w:bookmarkEnd w:id="0"/>
      <w:r w:rsidRPr="00D570A6">
        <w:rPr>
          <w:rFonts w:ascii="Times" w:hAnsi="Times"/>
          <w:b/>
          <w:sz w:val="28"/>
          <w:szCs w:val="28"/>
        </w:rPr>
        <w:t xml:space="preserve">Loneliness and Self-Rated Physical Health Among Gay, Bisexual and </w:t>
      </w:r>
      <w:r w:rsidR="00147B2F" w:rsidRPr="00D570A6">
        <w:rPr>
          <w:rFonts w:ascii="Times" w:hAnsi="Times"/>
          <w:b/>
          <w:sz w:val="28"/>
          <w:szCs w:val="28"/>
        </w:rPr>
        <w:t xml:space="preserve">other </w:t>
      </w:r>
      <w:r w:rsidRPr="00D570A6">
        <w:rPr>
          <w:rFonts w:ascii="Times" w:hAnsi="Times"/>
          <w:b/>
          <w:sz w:val="28"/>
          <w:szCs w:val="28"/>
        </w:rPr>
        <w:t>Men who have Sex with Men</w:t>
      </w:r>
      <w:r w:rsidR="00147B2F" w:rsidRPr="00D570A6">
        <w:rPr>
          <w:rFonts w:ascii="Times" w:hAnsi="Times"/>
          <w:b/>
          <w:sz w:val="28"/>
          <w:szCs w:val="28"/>
        </w:rPr>
        <w:t xml:space="preserve"> in Vancouver, Canada</w:t>
      </w:r>
    </w:p>
    <w:p w14:paraId="0A77F3EC" w14:textId="77777777" w:rsidR="004007C7" w:rsidRPr="00D570A6" w:rsidRDefault="004007C7" w:rsidP="00D07F8C">
      <w:pPr>
        <w:spacing w:line="480" w:lineRule="auto"/>
        <w:jc w:val="center"/>
        <w:outlineLvl w:val="0"/>
        <w:rPr>
          <w:rFonts w:ascii="Times" w:hAnsi="Times"/>
          <w:sz w:val="28"/>
          <w:szCs w:val="28"/>
        </w:rPr>
      </w:pPr>
      <w:r w:rsidRPr="00D570A6">
        <w:rPr>
          <w:rFonts w:ascii="Times" w:hAnsi="Times"/>
          <w:sz w:val="28"/>
          <w:szCs w:val="28"/>
        </w:rPr>
        <w:t>Loneliness and Physical Health among gbMSM</w:t>
      </w:r>
    </w:p>
    <w:p w14:paraId="36D55DC1" w14:textId="4B6C38B3" w:rsidR="004007C7" w:rsidRPr="00D570A6" w:rsidRDefault="004007C7" w:rsidP="004007C7">
      <w:pPr>
        <w:pStyle w:val="Authornames"/>
        <w:jc w:val="center"/>
        <w:rPr>
          <w:rFonts w:ascii="Times" w:hAnsi="Times"/>
          <w:sz w:val="24"/>
        </w:rPr>
      </w:pPr>
      <w:r w:rsidRPr="00D570A6">
        <w:rPr>
          <w:rFonts w:ascii="Times" w:hAnsi="Times"/>
          <w:sz w:val="24"/>
        </w:rPr>
        <w:t>Megan E. Marziali</w:t>
      </w:r>
      <w:r w:rsidR="00A36B41" w:rsidRPr="00D570A6">
        <w:rPr>
          <w:rFonts w:ascii="Times" w:hAnsi="Times"/>
          <w:sz w:val="24"/>
        </w:rPr>
        <w:t>,</w:t>
      </w:r>
      <w:r w:rsidRPr="00D570A6">
        <w:rPr>
          <w:rFonts w:ascii="Times" w:hAnsi="Times"/>
          <w:sz w:val="24"/>
          <w:vertAlign w:val="superscript"/>
        </w:rPr>
        <w:t>1</w:t>
      </w:r>
      <w:r w:rsidR="003356C7" w:rsidRPr="00D570A6">
        <w:rPr>
          <w:rFonts w:ascii="Times" w:hAnsi="Times"/>
          <w:sz w:val="24"/>
          <w:vertAlign w:val="superscript"/>
        </w:rPr>
        <w:t>,2</w:t>
      </w:r>
      <w:r w:rsidRPr="00D570A6">
        <w:rPr>
          <w:rFonts w:ascii="Times" w:hAnsi="Times"/>
          <w:sz w:val="24"/>
        </w:rPr>
        <w:t xml:space="preserve"> Heather </w:t>
      </w:r>
      <w:r w:rsidR="005D3E4B" w:rsidRPr="00D570A6">
        <w:rPr>
          <w:rFonts w:ascii="Times" w:hAnsi="Times"/>
          <w:sz w:val="24"/>
        </w:rPr>
        <w:t xml:space="preserve">L. </w:t>
      </w:r>
      <w:r w:rsidRPr="00D570A6">
        <w:rPr>
          <w:rFonts w:ascii="Times" w:hAnsi="Times"/>
          <w:sz w:val="24"/>
        </w:rPr>
        <w:t>Armstrong, PhD</w:t>
      </w:r>
      <w:r w:rsidR="00BC0D1F" w:rsidRPr="00D570A6">
        <w:rPr>
          <w:rFonts w:ascii="Times" w:hAnsi="Times"/>
          <w:sz w:val="24"/>
        </w:rPr>
        <w:t>,</w:t>
      </w:r>
      <w:r w:rsidR="00D7605B" w:rsidRPr="00D570A6">
        <w:rPr>
          <w:rFonts w:ascii="Times" w:hAnsi="Times"/>
          <w:sz w:val="24"/>
          <w:vertAlign w:val="superscript"/>
        </w:rPr>
        <w:t>1,3</w:t>
      </w:r>
      <w:r w:rsidRPr="00D570A6">
        <w:rPr>
          <w:rFonts w:ascii="Times" w:hAnsi="Times"/>
          <w:sz w:val="24"/>
        </w:rPr>
        <w:t xml:space="preserve"> Kalysha Closson, MSc,</w:t>
      </w:r>
      <w:r w:rsidR="00D7605B" w:rsidRPr="00D570A6">
        <w:rPr>
          <w:rFonts w:ascii="Times" w:hAnsi="Times"/>
          <w:sz w:val="24"/>
          <w:vertAlign w:val="superscript"/>
        </w:rPr>
        <w:t>1,</w:t>
      </w:r>
      <w:r w:rsidR="008060A8" w:rsidRPr="00D570A6">
        <w:rPr>
          <w:rFonts w:ascii="Times" w:hAnsi="Times"/>
          <w:sz w:val="24"/>
          <w:vertAlign w:val="superscript"/>
        </w:rPr>
        <w:t>4</w:t>
      </w:r>
      <w:r w:rsidRPr="00D570A6">
        <w:rPr>
          <w:rFonts w:ascii="Times" w:hAnsi="Times"/>
          <w:sz w:val="24"/>
        </w:rPr>
        <w:t xml:space="preserve"> Taylor McLinden, PhD,</w:t>
      </w:r>
      <w:r w:rsidRPr="00D570A6">
        <w:rPr>
          <w:rFonts w:ascii="Times" w:hAnsi="Times"/>
          <w:sz w:val="24"/>
          <w:vertAlign w:val="superscript"/>
        </w:rPr>
        <w:t>1</w:t>
      </w:r>
      <w:r w:rsidRPr="00D570A6">
        <w:rPr>
          <w:rFonts w:ascii="Times" w:hAnsi="Times"/>
          <w:sz w:val="24"/>
        </w:rPr>
        <w:t xml:space="preserve"> </w:t>
      </w:r>
      <w:r w:rsidR="00FB5B53" w:rsidRPr="00D570A6">
        <w:rPr>
          <w:rFonts w:ascii="Times" w:hAnsi="Times"/>
          <w:sz w:val="24"/>
        </w:rPr>
        <w:t>Lu Wang</w:t>
      </w:r>
      <w:r w:rsidR="00BC0D1F" w:rsidRPr="00D570A6">
        <w:rPr>
          <w:rFonts w:ascii="Times" w:hAnsi="Times"/>
          <w:sz w:val="24"/>
        </w:rPr>
        <w:t>,</w:t>
      </w:r>
      <w:r w:rsidR="00DD23A1" w:rsidRPr="00D570A6">
        <w:rPr>
          <w:rFonts w:ascii="Times" w:hAnsi="Times"/>
          <w:sz w:val="24"/>
          <w:vertAlign w:val="superscript"/>
        </w:rPr>
        <w:t>1</w:t>
      </w:r>
      <w:r w:rsidR="00FB5B53" w:rsidRPr="00D570A6">
        <w:rPr>
          <w:rFonts w:ascii="Times" w:hAnsi="Times"/>
          <w:sz w:val="24"/>
        </w:rPr>
        <w:t xml:space="preserve"> Justin Barath</w:t>
      </w:r>
      <w:r w:rsidR="00BC0D1F" w:rsidRPr="00D570A6">
        <w:rPr>
          <w:rFonts w:ascii="Times" w:hAnsi="Times"/>
          <w:sz w:val="24"/>
        </w:rPr>
        <w:t>,</w:t>
      </w:r>
      <w:r w:rsidR="00DD23A1" w:rsidRPr="00D570A6">
        <w:rPr>
          <w:rFonts w:ascii="Times" w:hAnsi="Times"/>
          <w:sz w:val="24"/>
          <w:vertAlign w:val="superscript"/>
        </w:rPr>
        <w:t>1</w:t>
      </w:r>
      <w:r w:rsidR="00FB5B53" w:rsidRPr="00D570A6">
        <w:rPr>
          <w:rFonts w:ascii="Times" w:hAnsi="Times"/>
          <w:sz w:val="24"/>
        </w:rPr>
        <w:t xml:space="preserve"> </w:t>
      </w:r>
      <w:r w:rsidRPr="00D570A6">
        <w:rPr>
          <w:rFonts w:ascii="Times" w:hAnsi="Times"/>
          <w:sz w:val="24"/>
        </w:rPr>
        <w:t>Marianne Harris, MD,</w:t>
      </w:r>
      <w:r w:rsidR="008060A8" w:rsidRPr="00D570A6">
        <w:rPr>
          <w:rFonts w:ascii="Times" w:hAnsi="Times"/>
          <w:sz w:val="24"/>
          <w:vertAlign w:val="superscript"/>
        </w:rPr>
        <w:t>5</w:t>
      </w:r>
      <w:r w:rsidRPr="00D570A6">
        <w:rPr>
          <w:rFonts w:ascii="Times" w:hAnsi="Times"/>
          <w:sz w:val="24"/>
          <w:vertAlign w:val="superscript"/>
        </w:rPr>
        <w:t>,</w:t>
      </w:r>
      <w:r w:rsidR="008060A8" w:rsidRPr="00D570A6">
        <w:rPr>
          <w:rFonts w:ascii="Times" w:hAnsi="Times"/>
          <w:sz w:val="24"/>
          <w:vertAlign w:val="superscript"/>
        </w:rPr>
        <w:t>6</w:t>
      </w:r>
      <w:r w:rsidRPr="00D570A6">
        <w:rPr>
          <w:rFonts w:ascii="Times" w:hAnsi="Times"/>
          <w:sz w:val="24"/>
        </w:rPr>
        <w:t xml:space="preserve"> Eric A. Roth, PhD,</w:t>
      </w:r>
      <w:r w:rsidR="008060A8" w:rsidRPr="00D570A6">
        <w:rPr>
          <w:rFonts w:ascii="Times" w:hAnsi="Times"/>
          <w:sz w:val="24"/>
          <w:vertAlign w:val="superscript"/>
        </w:rPr>
        <w:t>7</w:t>
      </w:r>
      <w:r w:rsidRPr="00D570A6">
        <w:rPr>
          <w:rFonts w:ascii="Times" w:hAnsi="Times"/>
          <w:sz w:val="24"/>
        </w:rPr>
        <w:t xml:space="preserve"> David M. Moore, MD,</w:t>
      </w:r>
      <w:r w:rsidRPr="00D570A6">
        <w:rPr>
          <w:rFonts w:ascii="Times" w:hAnsi="Times"/>
          <w:sz w:val="24"/>
          <w:vertAlign w:val="superscript"/>
        </w:rPr>
        <w:t>1,</w:t>
      </w:r>
      <w:r w:rsidR="008060A8" w:rsidRPr="00D570A6">
        <w:rPr>
          <w:rFonts w:ascii="Times" w:hAnsi="Times"/>
          <w:sz w:val="24"/>
          <w:vertAlign w:val="superscript"/>
        </w:rPr>
        <w:t>4</w:t>
      </w:r>
      <w:r w:rsidRPr="00D570A6">
        <w:rPr>
          <w:rFonts w:ascii="Times" w:hAnsi="Times"/>
          <w:sz w:val="24"/>
        </w:rPr>
        <w:t xml:space="preserve"> Nathan J. Lachowsky, PhD,</w:t>
      </w:r>
      <w:r w:rsidR="00C34F9E" w:rsidRPr="00D570A6">
        <w:rPr>
          <w:rFonts w:ascii="Times" w:hAnsi="Times"/>
          <w:sz w:val="24"/>
          <w:vertAlign w:val="superscript"/>
        </w:rPr>
        <w:t>7,</w:t>
      </w:r>
      <w:r w:rsidR="008060A8" w:rsidRPr="00D570A6">
        <w:rPr>
          <w:rFonts w:ascii="Times" w:hAnsi="Times"/>
          <w:sz w:val="24"/>
          <w:vertAlign w:val="superscript"/>
        </w:rPr>
        <w:t>8</w:t>
      </w:r>
      <w:r w:rsidRPr="00D570A6">
        <w:rPr>
          <w:rFonts w:ascii="Times" w:hAnsi="Times"/>
          <w:sz w:val="24"/>
        </w:rPr>
        <w:t xml:space="preserve"> Robert S. Hogg, PhD</w:t>
      </w:r>
      <w:r w:rsidR="00517206" w:rsidRPr="00D570A6">
        <w:rPr>
          <w:rFonts w:ascii="Times" w:hAnsi="Times"/>
          <w:sz w:val="24"/>
        </w:rPr>
        <w:t>,</w:t>
      </w:r>
      <w:r w:rsidRPr="00D570A6">
        <w:rPr>
          <w:rFonts w:ascii="Times" w:hAnsi="Times"/>
          <w:sz w:val="24"/>
          <w:vertAlign w:val="superscript"/>
        </w:rPr>
        <w:t>1,</w:t>
      </w:r>
      <w:r w:rsidR="008060A8" w:rsidRPr="00D570A6">
        <w:rPr>
          <w:rFonts w:ascii="Times" w:hAnsi="Times"/>
          <w:sz w:val="24"/>
          <w:vertAlign w:val="superscript"/>
        </w:rPr>
        <w:t>9</w:t>
      </w:r>
      <w:r w:rsidR="00535A30" w:rsidRPr="00D570A6">
        <w:rPr>
          <w:rFonts w:ascii="Times" w:hAnsi="Times"/>
          <w:sz w:val="24"/>
        </w:rPr>
        <w:t xml:space="preserve"> </w:t>
      </w:r>
      <w:r w:rsidR="00517206" w:rsidRPr="00D570A6">
        <w:rPr>
          <w:rFonts w:ascii="Times" w:hAnsi="Times"/>
          <w:sz w:val="24"/>
        </w:rPr>
        <w:t>Jordan</w:t>
      </w:r>
      <w:r w:rsidR="009E58BE">
        <w:rPr>
          <w:rFonts w:ascii="Times" w:hAnsi="Times"/>
          <w:sz w:val="24"/>
        </w:rPr>
        <w:t xml:space="preserve"> M.</w:t>
      </w:r>
      <w:r w:rsidR="00517206" w:rsidRPr="00D570A6">
        <w:rPr>
          <w:rFonts w:ascii="Times" w:hAnsi="Times"/>
          <w:sz w:val="24"/>
        </w:rPr>
        <w:t xml:space="preserve"> Sang, PhD,</w:t>
      </w:r>
      <w:r w:rsidR="00517206" w:rsidRPr="00D570A6">
        <w:rPr>
          <w:rFonts w:ascii="Times" w:hAnsi="Times"/>
          <w:sz w:val="24"/>
          <w:vertAlign w:val="superscript"/>
        </w:rPr>
        <w:t>1</w:t>
      </w:r>
      <w:r w:rsidR="00517206" w:rsidRPr="00D570A6">
        <w:rPr>
          <w:rFonts w:ascii="Times" w:hAnsi="Times"/>
          <w:sz w:val="24"/>
        </w:rPr>
        <w:t xml:space="preserve"> </w:t>
      </w:r>
      <w:r w:rsidR="00535A30" w:rsidRPr="00D570A6">
        <w:rPr>
          <w:rFonts w:ascii="Times" w:hAnsi="Times"/>
          <w:sz w:val="24"/>
        </w:rPr>
        <w:t>Kiffer G. Card, PhD</w:t>
      </w:r>
      <w:r w:rsidR="008060A8" w:rsidRPr="00D570A6">
        <w:rPr>
          <w:rFonts w:ascii="Times" w:hAnsi="Times"/>
          <w:sz w:val="24"/>
          <w:vertAlign w:val="superscript"/>
        </w:rPr>
        <w:t>8</w:t>
      </w:r>
      <w:r w:rsidR="00535A30" w:rsidRPr="00D570A6">
        <w:rPr>
          <w:rFonts w:ascii="Times" w:hAnsi="Times"/>
          <w:sz w:val="24"/>
          <w:vertAlign w:val="superscript"/>
        </w:rPr>
        <w:t>,</w:t>
      </w:r>
      <w:r w:rsidR="008060A8" w:rsidRPr="00D570A6">
        <w:rPr>
          <w:rFonts w:ascii="Times" w:hAnsi="Times"/>
          <w:sz w:val="24"/>
          <w:vertAlign w:val="superscript"/>
        </w:rPr>
        <w:t>9</w:t>
      </w:r>
      <w:r w:rsidR="00A83920" w:rsidRPr="00D570A6">
        <w:rPr>
          <w:rFonts w:ascii="Times" w:hAnsi="Times"/>
          <w:sz w:val="24"/>
          <w:vertAlign w:val="superscript"/>
        </w:rPr>
        <w:t>§</w:t>
      </w:r>
    </w:p>
    <w:p w14:paraId="327A97B8" w14:textId="7968C66D" w:rsidR="004007C7" w:rsidRPr="00D570A6" w:rsidRDefault="004007C7" w:rsidP="004007C7">
      <w:pPr>
        <w:pStyle w:val="Affiliation"/>
        <w:spacing w:line="240" w:lineRule="auto"/>
        <w:contextualSpacing/>
        <w:rPr>
          <w:rFonts w:ascii="Times" w:hAnsi="Times"/>
          <w:i w:val="0"/>
          <w:sz w:val="20"/>
          <w:szCs w:val="20"/>
        </w:rPr>
      </w:pPr>
      <w:r w:rsidRPr="00D570A6">
        <w:rPr>
          <w:rFonts w:ascii="Times" w:hAnsi="Times"/>
          <w:i w:val="0"/>
          <w:sz w:val="20"/>
          <w:szCs w:val="20"/>
          <w:vertAlign w:val="superscript"/>
        </w:rPr>
        <w:t>1</w:t>
      </w:r>
      <w:r w:rsidRPr="00D570A6">
        <w:rPr>
          <w:rFonts w:ascii="Times" w:hAnsi="Times"/>
          <w:i w:val="0"/>
          <w:sz w:val="20"/>
          <w:szCs w:val="20"/>
        </w:rPr>
        <w:t>Epidemiology and Population Health Program, BC Centre for Excellence in HIV/AIDS, Vancouver, Canada</w:t>
      </w:r>
      <w:r w:rsidR="00093983" w:rsidRPr="00D570A6">
        <w:rPr>
          <w:rFonts w:ascii="Times" w:hAnsi="Times"/>
          <w:i w:val="0"/>
          <w:sz w:val="20"/>
          <w:szCs w:val="20"/>
        </w:rPr>
        <w:t>;</w:t>
      </w:r>
    </w:p>
    <w:p w14:paraId="1F57FF0D" w14:textId="0008A476" w:rsidR="00D71436" w:rsidRPr="00D570A6" w:rsidRDefault="00D71436" w:rsidP="004007C7">
      <w:pPr>
        <w:pStyle w:val="Affiliation"/>
        <w:spacing w:line="240" w:lineRule="auto"/>
        <w:contextualSpacing/>
        <w:rPr>
          <w:rFonts w:ascii="Times" w:hAnsi="Times"/>
          <w:i w:val="0"/>
          <w:sz w:val="20"/>
          <w:szCs w:val="20"/>
        </w:rPr>
      </w:pPr>
      <w:r w:rsidRPr="00D570A6">
        <w:rPr>
          <w:rFonts w:ascii="Times" w:hAnsi="Times"/>
          <w:i w:val="0"/>
          <w:sz w:val="20"/>
          <w:szCs w:val="20"/>
          <w:vertAlign w:val="superscript"/>
        </w:rPr>
        <w:t>2</w:t>
      </w:r>
      <w:r w:rsidRPr="00D570A6">
        <w:rPr>
          <w:rFonts w:ascii="Times" w:hAnsi="Times"/>
          <w:i w:val="0"/>
          <w:sz w:val="20"/>
          <w:szCs w:val="20"/>
        </w:rPr>
        <w:t xml:space="preserve">Mailman School of Public Health, Columbia University, New York City, </w:t>
      </w:r>
      <w:r w:rsidR="005951D9" w:rsidRPr="00D570A6">
        <w:rPr>
          <w:rFonts w:ascii="Times" w:hAnsi="Times"/>
          <w:i w:val="0"/>
          <w:sz w:val="20"/>
          <w:szCs w:val="20"/>
        </w:rPr>
        <w:t>United States</w:t>
      </w:r>
      <w:r w:rsidRPr="00D570A6">
        <w:rPr>
          <w:rFonts w:ascii="Times" w:hAnsi="Times"/>
          <w:i w:val="0"/>
          <w:sz w:val="20"/>
          <w:szCs w:val="20"/>
        </w:rPr>
        <w:t>;</w:t>
      </w:r>
    </w:p>
    <w:p w14:paraId="71115187" w14:textId="1C27B981" w:rsidR="00093983" w:rsidRPr="00D570A6" w:rsidRDefault="009D6181" w:rsidP="004007C7">
      <w:pPr>
        <w:pStyle w:val="Affiliation"/>
        <w:spacing w:line="240" w:lineRule="auto"/>
        <w:contextualSpacing/>
        <w:rPr>
          <w:rFonts w:ascii="Times" w:hAnsi="Times"/>
          <w:i w:val="0"/>
          <w:sz w:val="20"/>
          <w:szCs w:val="20"/>
        </w:rPr>
      </w:pPr>
      <w:r w:rsidRPr="00D570A6">
        <w:rPr>
          <w:rFonts w:ascii="Times" w:hAnsi="Times"/>
          <w:i w:val="0"/>
          <w:sz w:val="20"/>
          <w:szCs w:val="20"/>
          <w:vertAlign w:val="superscript"/>
        </w:rPr>
        <w:t>3</w:t>
      </w:r>
      <w:r w:rsidR="00093983" w:rsidRPr="00D570A6">
        <w:rPr>
          <w:rFonts w:ascii="Times" w:hAnsi="Times"/>
          <w:i w:val="0"/>
          <w:sz w:val="20"/>
          <w:szCs w:val="20"/>
        </w:rPr>
        <w:t>Department of Psychology, University of Southampton, Southampton, England;</w:t>
      </w:r>
    </w:p>
    <w:p w14:paraId="573D4E17" w14:textId="3C096A44" w:rsidR="004007C7" w:rsidRPr="00D570A6" w:rsidRDefault="008060A8" w:rsidP="004007C7">
      <w:pPr>
        <w:pStyle w:val="Affiliation"/>
        <w:spacing w:line="240" w:lineRule="auto"/>
        <w:contextualSpacing/>
        <w:rPr>
          <w:rFonts w:ascii="Times" w:hAnsi="Times"/>
          <w:i w:val="0"/>
          <w:sz w:val="20"/>
          <w:szCs w:val="20"/>
        </w:rPr>
      </w:pPr>
      <w:r w:rsidRPr="00D570A6">
        <w:rPr>
          <w:rFonts w:ascii="Times" w:hAnsi="Times"/>
          <w:i w:val="0"/>
          <w:sz w:val="20"/>
          <w:szCs w:val="20"/>
          <w:vertAlign w:val="superscript"/>
        </w:rPr>
        <w:t>4</w:t>
      </w:r>
      <w:r w:rsidR="004007C7" w:rsidRPr="00D570A6">
        <w:rPr>
          <w:rFonts w:ascii="Times" w:hAnsi="Times"/>
          <w:i w:val="0"/>
          <w:sz w:val="20"/>
          <w:szCs w:val="20"/>
        </w:rPr>
        <w:t>School of Population and Public Health, Faculty of Medicine, University of British Columbia, Vancouver, Canada;</w:t>
      </w:r>
    </w:p>
    <w:p w14:paraId="6CA1B64E" w14:textId="617C6F69" w:rsidR="00093983" w:rsidRPr="00D570A6" w:rsidRDefault="008060A8" w:rsidP="004007C7">
      <w:pPr>
        <w:pStyle w:val="Affiliation"/>
        <w:spacing w:line="240" w:lineRule="auto"/>
        <w:contextualSpacing/>
        <w:rPr>
          <w:rFonts w:ascii="Times" w:hAnsi="Times"/>
          <w:i w:val="0"/>
          <w:sz w:val="20"/>
          <w:szCs w:val="20"/>
        </w:rPr>
      </w:pPr>
      <w:r w:rsidRPr="00D570A6">
        <w:rPr>
          <w:rFonts w:ascii="Times" w:hAnsi="Times"/>
          <w:i w:val="0"/>
          <w:sz w:val="20"/>
          <w:szCs w:val="20"/>
          <w:vertAlign w:val="superscript"/>
        </w:rPr>
        <w:t>5</w:t>
      </w:r>
      <w:r w:rsidR="00093983" w:rsidRPr="00D570A6">
        <w:rPr>
          <w:rFonts w:ascii="Times" w:hAnsi="Times"/>
          <w:i w:val="0"/>
          <w:sz w:val="20"/>
          <w:szCs w:val="20"/>
        </w:rPr>
        <w:t>AIDS Research Program, BC Centre for Excellence in HIV/AIDS, Vancouver, Canada;</w:t>
      </w:r>
    </w:p>
    <w:p w14:paraId="155438BD" w14:textId="27FD9939" w:rsidR="00093983" w:rsidRPr="00D570A6" w:rsidRDefault="008060A8" w:rsidP="004007C7">
      <w:pPr>
        <w:pStyle w:val="Affiliation"/>
        <w:spacing w:line="240" w:lineRule="auto"/>
        <w:contextualSpacing/>
        <w:rPr>
          <w:rFonts w:ascii="Times" w:hAnsi="Times"/>
          <w:i w:val="0"/>
          <w:sz w:val="20"/>
          <w:szCs w:val="20"/>
        </w:rPr>
      </w:pPr>
      <w:r w:rsidRPr="00D570A6">
        <w:rPr>
          <w:rFonts w:ascii="Times" w:hAnsi="Times"/>
          <w:i w:val="0"/>
          <w:sz w:val="20"/>
          <w:szCs w:val="20"/>
          <w:vertAlign w:val="superscript"/>
        </w:rPr>
        <w:t>6</w:t>
      </w:r>
      <w:r w:rsidR="00093983" w:rsidRPr="00D570A6">
        <w:rPr>
          <w:rFonts w:ascii="Times" w:hAnsi="Times"/>
          <w:i w:val="0"/>
          <w:sz w:val="20"/>
          <w:szCs w:val="20"/>
        </w:rPr>
        <w:t>Department of Family Practice, Faculty of Medicine, University of British Columbia, Vancouver, Canada;</w:t>
      </w:r>
    </w:p>
    <w:p w14:paraId="65E99E12" w14:textId="016AF8CA" w:rsidR="004007C7" w:rsidRPr="00D570A6" w:rsidRDefault="008060A8" w:rsidP="00D07F8C">
      <w:pPr>
        <w:pStyle w:val="Affiliation"/>
        <w:spacing w:line="240" w:lineRule="auto"/>
        <w:contextualSpacing/>
        <w:outlineLvl w:val="0"/>
        <w:rPr>
          <w:rFonts w:ascii="Times" w:hAnsi="Times"/>
          <w:i w:val="0"/>
          <w:sz w:val="20"/>
          <w:szCs w:val="20"/>
        </w:rPr>
      </w:pPr>
      <w:r w:rsidRPr="00D570A6">
        <w:rPr>
          <w:rFonts w:ascii="Times" w:hAnsi="Times"/>
          <w:i w:val="0"/>
          <w:sz w:val="20"/>
          <w:szCs w:val="20"/>
          <w:vertAlign w:val="superscript"/>
        </w:rPr>
        <w:t>7</w:t>
      </w:r>
      <w:r w:rsidR="004007C7" w:rsidRPr="00D570A6">
        <w:rPr>
          <w:rFonts w:ascii="Times" w:hAnsi="Times"/>
          <w:i w:val="0"/>
          <w:sz w:val="20"/>
          <w:szCs w:val="20"/>
        </w:rPr>
        <w:t>Canadian Institute for Substance Use Research, University of Victoria, Victoria, Canada</w:t>
      </w:r>
    </w:p>
    <w:p w14:paraId="27BD7947" w14:textId="58367341" w:rsidR="00093983" w:rsidRPr="00D570A6" w:rsidRDefault="008060A8" w:rsidP="00093983">
      <w:pPr>
        <w:pStyle w:val="Affiliation"/>
        <w:spacing w:line="240" w:lineRule="auto"/>
        <w:contextualSpacing/>
        <w:rPr>
          <w:rFonts w:ascii="Times" w:hAnsi="Times"/>
          <w:i w:val="0"/>
          <w:sz w:val="20"/>
          <w:szCs w:val="20"/>
        </w:rPr>
      </w:pPr>
      <w:r w:rsidRPr="00D570A6">
        <w:rPr>
          <w:rFonts w:ascii="Times" w:hAnsi="Times"/>
          <w:i w:val="0"/>
          <w:sz w:val="20"/>
          <w:szCs w:val="20"/>
          <w:vertAlign w:val="superscript"/>
        </w:rPr>
        <w:t>8</w:t>
      </w:r>
      <w:r w:rsidR="00093983" w:rsidRPr="00D570A6">
        <w:rPr>
          <w:rFonts w:ascii="Times" w:hAnsi="Times"/>
          <w:i w:val="0"/>
          <w:sz w:val="20"/>
          <w:szCs w:val="20"/>
        </w:rPr>
        <w:t>School of Public Health and Social Policy, Faculty of Human and Social Development, University of Victoria, Victoria, Canada;</w:t>
      </w:r>
    </w:p>
    <w:p w14:paraId="2AE25184" w14:textId="74771FE7" w:rsidR="00093983" w:rsidRPr="00D570A6" w:rsidRDefault="008060A8" w:rsidP="00093983">
      <w:pPr>
        <w:pStyle w:val="Affiliation"/>
        <w:spacing w:line="240" w:lineRule="auto"/>
        <w:contextualSpacing/>
        <w:rPr>
          <w:rFonts w:ascii="Times" w:hAnsi="Times"/>
          <w:i w:val="0"/>
          <w:sz w:val="20"/>
          <w:szCs w:val="20"/>
        </w:rPr>
      </w:pPr>
      <w:r w:rsidRPr="00D570A6">
        <w:rPr>
          <w:rFonts w:ascii="Times" w:hAnsi="Times"/>
          <w:i w:val="0"/>
          <w:sz w:val="20"/>
          <w:szCs w:val="20"/>
          <w:vertAlign w:val="superscript"/>
        </w:rPr>
        <w:t>9</w:t>
      </w:r>
      <w:r w:rsidR="00093983" w:rsidRPr="00D570A6">
        <w:rPr>
          <w:rFonts w:ascii="Times" w:hAnsi="Times"/>
          <w:i w:val="0"/>
          <w:sz w:val="20"/>
          <w:szCs w:val="20"/>
        </w:rPr>
        <w:t>Faculty of Health Sciences, Simon Fraser University, Burnaby, Canada;</w:t>
      </w:r>
    </w:p>
    <w:p w14:paraId="19E2A512" w14:textId="77777777" w:rsidR="00093983" w:rsidRPr="00D570A6" w:rsidRDefault="00093983" w:rsidP="00D07F8C">
      <w:pPr>
        <w:pStyle w:val="Affiliation"/>
        <w:spacing w:line="240" w:lineRule="auto"/>
        <w:contextualSpacing/>
        <w:outlineLvl w:val="0"/>
        <w:rPr>
          <w:rFonts w:ascii="Times" w:hAnsi="Times"/>
          <w:i w:val="0"/>
          <w:sz w:val="20"/>
          <w:szCs w:val="20"/>
        </w:rPr>
      </w:pPr>
    </w:p>
    <w:p w14:paraId="3F6EBE1C" w14:textId="7972F54C" w:rsidR="00824796" w:rsidRPr="00D570A6" w:rsidRDefault="004007C7" w:rsidP="004007C7">
      <w:pPr>
        <w:pStyle w:val="Correspondencedetails"/>
        <w:spacing w:line="240" w:lineRule="auto"/>
        <w:rPr>
          <w:rFonts w:ascii="Times" w:hAnsi="Times"/>
          <w:sz w:val="20"/>
          <w:szCs w:val="20"/>
        </w:rPr>
      </w:pPr>
      <w:r w:rsidRPr="00D570A6">
        <w:rPr>
          <w:rFonts w:ascii="Times" w:hAnsi="Times"/>
          <w:sz w:val="20"/>
          <w:szCs w:val="20"/>
        </w:rPr>
        <w:t xml:space="preserve">Authors’ addresses: MEM: meganmarziali@gmail.com; HA: </w:t>
      </w:r>
      <w:r w:rsidR="005D3E4B" w:rsidRPr="00D570A6">
        <w:rPr>
          <w:rFonts w:ascii="Times" w:hAnsi="Times"/>
          <w:sz w:val="20"/>
          <w:szCs w:val="20"/>
        </w:rPr>
        <w:t>h.armstrong@soton.ac.uk</w:t>
      </w:r>
      <w:r w:rsidRPr="00D570A6">
        <w:rPr>
          <w:rFonts w:ascii="Times" w:hAnsi="Times"/>
          <w:sz w:val="20"/>
          <w:szCs w:val="20"/>
        </w:rPr>
        <w:t xml:space="preserve">; KC: kalyshaclosson@gmail.com; TM: tmclinden@cfenet.ubc.ca; </w:t>
      </w:r>
      <w:r w:rsidR="00093983" w:rsidRPr="00D570A6">
        <w:rPr>
          <w:rFonts w:ascii="Times" w:hAnsi="Times"/>
          <w:sz w:val="20"/>
          <w:szCs w:val="20"/>
        </w:rPr>
        <w:t xml:space="preserve">LW: cwang@cfenet.ubc.ca; JB: jbarath@cfenet.ubc.ca; </w:t>
      </w:r>
      <w:r w:rsidRPr="00D570A6">
        <w:rPr>
          <w:rFonts w:ascii="Times" w:hAnsi="Times"/>
          <w:sz w:val="20"/>
          <w:szCs w:val="20"/>
        </w:rPr>
        <w:t xml:space="preserve">MH: mharris@cfenet.ubc.ca; EAR: ericroth@uvic.ca; DMM: dmoore@cfenet.ubc.ca; NJL: nlachowsky@cfenet.ubc.ca; RSH: </w:t>
      </w:r>
      <w:r w:rsidR="00093983" w:rsidRPr="00D570A6">
        <w:rPr>
          <w:rFonts w:ascii="Times" w:hAnsi="Times"/>
          <w:sz w:val="20"/>
          <w:szCs w:val="20"/>
        </w:rPr>
        <w:t xml:space="preserve">bobhogg@cfenet.ubc.ca; </w:t>
      </w:r>
      <w:r w:rsidR="00D44F27">
        <w:rPr>
          <w:rFonts w:ascii="Times" w:hAnsi="Times"/>
          <w:sz w:val="20"/>
          <w:szCs w:val="20"/>
        </w:rPr>
        <w:t xml:space="preserve">JMS: </w:t>
      </w:r>
      <w:hyperlink r:id="rId8" w:history="1">
        <w:r w:rsidR="00D44F27" w:rsidRPr="008538DB">
          <w:rPr>
            <w:rStyle w:val="Hyperlink"/>
            <w:rFonts w:ascii="Times" w:hAnsi="Times"/>
            <w:sz w:val="20"/>
            <w:szCs w:val="20"/>
          </w:rPr>
          <w:t>jsang@cfenet.ubc.ca</w:t>
        </w:r>
      </w:hyperlink>
      <w:r w:rsidR="00D44F27">
        <w:rPr>
          <w:rFonts w:ascii="Times" w:hAnsi="Times"/>
          <w:sz w:val="20"/>
          <w:szCs w:val="20"/>
        </w:rPr>
        <w:t xml:space="preserve">; </w:t>
      </w:r>
      <w:r w:rsidR="00093983" w:rsidRPr="00D570A6">
        <w:rPr>
          <w:rFonts w:ascii="Times" w:hAnsi="Times"/>
          <w:sz w:val="20"/>
          <w:szCs w:val="20"/>
        </w:rPr>
        <w:t xml:space="preserve">KGC: </w:t>
      </w:r>
      <w:r w:rsidR="00B62C4C" w:rsidRPr="00D570A6">
        <w:rPr>
          <w:rFonts w:ascii="Times" w:hAnsi="Times"/>
          <w:sz w:val="20"/>
          <w:szCs w:val="20"/>
        </w:rPr>
        <w:t>kiffercard@gmail.com</w:t>
      </w:r>
    </w:p>
    <w:p w14:paraId="277A5F21" w14:textId="77777777" w:rsidR="00B62C4C" w:rsidRPr="00D570A6" w:rsidRDefault="00B62C4C" w:rsidP="004007C7">
      <w:pPr>
        <w:pStyle w:val="Correspondencedetails"/>
        <w:spacing w:line="240" w:lineRule="auto"/>
        <w:rPr>
          <w:rFonts w:ascii="Times" w:hAnsi="Times"/>
          <w:sz w:val="20"/>
          <w:szCs w:val="20"/>
        </w:rPr>
      </w:pPr>
    </w:p>
    <w:p w14:paraId="3A8EA9B4" w14:textId="59F4B03B" w:rsidR="00824796" w:rsidRPr="00D570A6" w:rsidRDefault="00A83920" w:rsidP="00824796">
      <w:pPr>
        <w:pStyle w:val="Correspondencedetails"/>
        <w:spacing w:line="240" w:lineRule="auto"/>
        <w:contextualSpacing/>
        <w:rPr>
          <w:rFonts w:ascii="Times" w:hAnsi="Times"/>
          <w:sz w:val="20"/>
          <w:szCs w:val="20"/>
        </w:rPr>
      </w:pPr>
      <w:r w:rsidRPr="00D570A6">
        <w:rPr>
          <w:rFonts w:ascii="Times" w:hAnsi="Times"/>
          <w:vertAlign w:val="superscript"/>
        </w:rPr>
        <w:t>§</w:t>
      </w:r>
      <w:r w:rsidR="004007C7" w:rsidRPr="00D570A6">
        <w:rPr>
          <w:rFonts w:ascii="Times" w:hAnsi="Times"/>
          <w:sz w:val="20"/>
          <w:szCs w:val="20"/>
        </w:rPr>
        <w:t>Corresponding author can be reached at:</w:t>
      </w:r>
    </w:p>
    <w:p w14:paraId="2C453B6D" w14:textId="44688DEE" w:rsidR="004007C7" w:rsidRPr="00D570A6" w:rsidRDefault="004007C7" w:rsidP="00D07F8C">
      <w:pPr>
        <w:pStyle w:val="Correspondencedetails"/>
        <w:spacing w:line="240" w:lineRule="auto"/>
        <w:contextualSpacing/>
        <w:outlineLvl w:val="0"/>
        <w:rPr>
          <w:rFonts w:ascii="Times" w:hAnsi="Times"/>
          <w:sz w:val="20"/>
          <w:szCs w:val="20"/>
        </w:rPr>
      </w:pPr>
      <w:r w:rsidRPr="00D570A6">
        <w:rPr>
          <w:rFonts w:ascii="Times" w:hAnsi="Times"/>
          <w:sz w:val="20"/>
          <w:szCs w:val="20"/>
        </w:rPr>
        <w:t xml:space="preserve">Address: </w:t>
      </w:r>
      <w:r w:rsidR="00C97B01" w:rsidRPr="00D570A6">
        <w:rPr>
          <w:rFonts w:ascii="Times" w:hAnsi="Times"/>
          <w:sz w:val="20"/>
          <w:szCs w:val="20"/>
        </w:rPr>
        <w:t>505-1200</w:t>
      </w:r>
      <w:r w:rsidRPr="00D570A6">
        <w:rPr>
          <w:rFonts w:ascii="Times" w:hAnsi="Times"/>
          <w:sz w:val="20"/>
          <w:szCs w:val="20"/>
        </w:rPr>
        <w:t xml:space="preserve"> Burrard Street</w:t>
      </w:r>
    </w:p>
    <w:p w14:paraId="77059238" w14:textId="14315026" w:rsidR="004007C7" w:rsidRPr="00D570A6" w:rsidRDefault="00C97B01" w:rsidP="00824796">
      <w:pPr>
        <w:pStyle w:val="Correspondencedetails"/>
        <w:spacing w:line="240" w:lineRule="auto"/>
        <w:ind w:firstLine="720"/>
        <w:contextualSpacing/>
        <w:rPr>
          <w:rFonts w:ascii="Times" w:hAnsi="Times"/>
          <w:sz w:val="20"/>
          <w:szCs w:val="20"/>
        </w:rPr>
      </w:pPr>
      <w:r w:rsidRPr="00D570A6">
        <w:rPr>
          <w:rFonts w:ascii="Times" w:hAnsi="Times"/>
          <w:sz w:val="20"/>
          <w:szCs w:val="20"/>
        </w:rPr>
        <w:t>Vancouver, BC V6Z 2C7</w:t>
      </w:r>
    </w:p>
    <w:p w14:paraId="1DF136B6" w14:textId="36389A41" w:rsidR="004007C7" w:rsidRPr="00D570A6" w:rsidRDefault="004007C7" w:rsidP="00824796">
      <w:pPr>
        <w:pStyle w:val="Correspondencedetails"/>
        <w:spacing w:line="240" w:lineRule="auto"/>
        <w:ind w:firstLine="720"/>
        <w:contextualSpacing/>
        <w:rPr>
          <w:rFonts w:ascii="Times" w:hAnsi="Times"/>
          <w:sz w:val="20"/>
          <w:szCs w:val="20"/>
        </w:rPr>
      </w:pPr>
      <w:r w:rsidRPr="00D570A6">
        <w:rPr>
          <w:rFonts w:ascii="Times" w:hAnsi="Times"/>
          <w:sz w:val="20"/>
          <w:szCs w:val="20"/>
        </w:rPr>
        <w:t>Canada</w:t>
      </w:r>
    </w:p>
    <w:p w14:paraId="4A8700E1" w14:textId="00544691" w:rsidR="004007C7" w:rsidRPr="00D570A6" w:rsidRDefault="004007C7" w:rsidP="00824796">
      <w:pPr>
        <w:pStyle w:val="Correspondencedetails"/>
        <w:spacing w:line="240" w:lineRule="auto"/>
        <w:contextualSpacing/>
        <w:rPr>
          <w:rFonts w:ascii="Times" w:hAnsi="Times"/>
          <w:sz w:val="20"/>
          <w:szCs w:val="20"/>
        </w:rPr>
      </w:pPr>
      <w:r w:rsidRPr="00D570A6">
        <w:rPr>
          <w:rFonts w:ascii="Times" w:hAnsi="Times"/>
          <w:sz w:val="20"/>
          <w:szCs w:val="20"/>
        </w:rPr>
        <w:t>Telephone: (</w:t>
      </w:r>
      <w:r w:rsidR="00C97B01" w:rsidRPr="00D570A6">
        <w:rPr>
          <w:rFonts w:ascii="Times" w:hAnsi="Times"/>
          <w:sz w:val="20"/>
          <w:szCs w:val="20"/>
        </w:rPr>
        <w:t>250) 213-1743</w:t>
      </w:r>
    </w:p>
    <w:p w14:paraId="7997E6A2" w14:textId="29D778D9" w:rsidR="00DB05BC" w:rsidRPr="00D570A6" w:rsidRDefault="004007C7" w:rsidP="00DB05BC">
      <w:pPr>
        <w:pStyle w:val="Correspondencedetails"/>
        <w:spacing w:line="240" w:lineRule="auto"/>
        <w:contextualSpacing/>
        <w:rPr>
          <w:rFonts w:ascii="Times" w:hAnsi="Times"/>
          <w:sz w:val="20"/>
          <w:szCs w:val="20"/>
        </w:rPr>
      </w:pPr>
      <w:r w:rsidRPr="00D570A6">
        <w:rPr>
          <w:rFonts w:ascii="Times" w:hAnsi="Times"/>
          <w:sz w:val="20"/>
          <w:szCs w:val="20"/>
        </w:rPr>
        <w:t>Fax Number: (604) 806-9044</w:t>
      </w:r>
    </w:p>
    <w:p w14:paraId="1B67A3E2" w14:textId="77777777" w:rsidR="00276C6D" w:rsidRPr="00D570A6" w:rsidRDefault="00276C6D" w:rsidP="00D07F8C">
      <w:pPr>
        <w:pStyle w:val="Correspondencedetails"/>
        <w:spacing w:line="240" w:lineRule="auto"/>
        <w:contextualSpacing/>
        <w:outlineLvl w:val="0"/>
        <w:rPr>
          <w:rFonts w:ascii="Times" w:hAnsi="Times"/>
          <w:b/>
        </w:rPr>
      </w:pPr>
    </w:p>
    <w:p w14:paraId="70C4FE48" w14:textId="11C81A60" w:rsidR="00276C6D" w:rsidRPr="00D570A6" w:rsidRDefault="00276C6D" w:rsidP="00D07F8C">
      <w:pPr>
        <w:pStyle w:val="Correspondencedetails"/>
        <w:spacing w:line="240" w:lineRule="auto"/>
        <w:contextualSpacing/>
        <w:outlineLvl w:val="0"/>
        <w:rPr>
          <w:rFonts w:ascii="Times" w:hAnsi="Times"/>
        </w:rPr>
      </w:pPr>
      <w:r w:rsidRPr="00D570A6">
        <w:rPr>
          <w:rFonts w:ascii="Times" w:hAnsi="Times"/>
        </w:rPr>
        <w:t>Abstract word count: 2</w:t>
      </w:r>
      <w:r w:rsidR="003F0CB4">
        <w:rPr>
          <w:rFonts w:ascii="Times" w:hAnsi="Times"/>
        </w:rPr>
        <w:t>50</w:t>
      </w:r>
      <w:r w:rsidRPr="00D570A6">
        <w:rPr>
          <w:rFonts w:ascii="Times" w:hAnsi="Times"/>
        </w:rPr>
        <w:t>/250</w:t>
      </w:r>
    </w:p>
    <w:p w14:paraId="7EB5E508" w14:textId="44A88534" w:rsidR="004007C7" w:rsidRPr="00D570A6" w:rsidRDefault="00D83C19" w:rsidP="00D07F8C">
      <w:pPr>
        <w:pStyle w:val="Correspondencedetails"/>
        <w:spacing w:line="240" w:lineRule="auto"/>
        <w:contextualSpacing/>
        <w:outlineLvl w:val="0"/>
        <w:rPr>
          <w:rFonts w:ascii="Times" w:hAnsi="Times"/>
        </w:rPr>
      </w:pPr>
      <w:r w:rsidRPr="00D570A6">
        <w:rPr>
          <w:rFonts w:ascii="Times" w:hAnsi="Times"/>
        </w:rPr>
        <w:t xml:space="preserve">Main text word count: </w:t>
      </w:r>
      <w:r w:rsidR="00914D1A">
        <w:rPr>
          <w:rFonts w:ascii="Times" w:hAnsi="Times"/>
        </w:rPr>
        <w:t>3282</w:t>
      </w:r>
      <w:r w:rsidR="000053C1" w:rsidRPr="00D570A6">
        <w:rPr>
          <w:rFonts w:ascii="Times" w:hAnsi="Times"/>
        </w:rPr>
        <w:t>/3000</w:t>
      </w:r>
      <w:r w:rsidR="004007C7" w:rsidRPr="00D570A6">
        <w:rPr>
          <w:rFonts w:ascii="Times" w:hAnsi="Times"/>
          <w:b/>
        </w:rPr>
        <w:br w:type="page"/>
      </w:r>
    </w:p>
    <w:p w14:paraId="383D90AD" w14:textId="77777777" w:rsidR="00DB05BC" w:rsidRPr="00D570A6" w:rsidRDefault="004007C7" w:rsidP="00D07F8C">
      <w:pPr>
        <w:spacing w:line="480" w:lineRule="auto"/>
        <w:contextualSpacing/>
        <w:jc w:val="center"/>
        <w:outlineLvl w:val="0"/>
        <w:rPr>
          <w:rFonts w:ascii="Times" w:hAnsi="Times"/>
          <w:b/>
          <w:sz w:val="28"/>
          <w:szCs w:val="28"/>
        </w:rPr>
      </w:pPr>
      <w:r w:rsidRPr="00D570A6">
        <w:rPr>
          <w:rFonts w:ascii="Times" w:hAnsi="Times"/>
          <w:b/>
          <w:sz w:val="28"/>
          <w:szCs w:val="28"/>
        </w:rPr>
        <w:lastRenderedPageBreak/>
        <w:t>Loneliness and Physical Health among gbMSM</w:t>
      </w:r>
    </w:p>
    <w:p w14:paraId="7C94F686" w14:textId="28D161B3" w:rsidR="00DB05BC" w:rsidRPr="00D570A6" w:rsidRDefault="004047ED" w:rsidP="00DB05BC">
      <w:pPr>
        <w:spacing w:line="480" w:lineRule="auto"/>
        <w:contextualSpacing/>
        <w:rPr>
          <w:rFonts w:ascii="Times" w:hAnsi="Times"/>
        </w:rPr>
      </w:pPr>
      <w:r w:rsidRPr="00D570A6">
        <w:rPr>
          <w:rFonts w:ascii="Times" w:hAnsi="Times"/>
          <w:b/>
        </w:rPr>
        <w:t>BACKGROUND</w:t>
      </w:r>
      <w:r w:rsidR="004007C7" w:rsidRPr="00D570A6">
        <w:rPr>
          <w:rFonts w:ascii="Times" w:hAnsi="Times"/>
          <w:b/>
        </w:rPr>
        <w:t>:</w:t>
      </w:r>
      <w:r w:rsidR="004007C7" w:rsidRPr="00D570A6">
        <w:rPr>
          <w:rFonts w:ascii="Times" w:hAnsi="Times"/>
        </w:rPr>
        <w:t xml:space="preserve"> Due to stigma and discrimination, gay</w:t>
      </w:r>
      <w:r w:rsidR="00147B2F" w:rsidRPr="00D570A6">
        <w:rPr>
          <w:rFonts w:ascii="Times" w:hAnsi="Times"/>
        </w:rPr>
        <w:t>,</w:t>
      </w:r>
      <w:r w:rsidR="004007C7" w:rsidRPr="00D570A6">
        <w:rPr>
          <w:rFonts w:ascii="Times" w:hAnsi="Times"/>
        </w:rPr>
        <w:t xml:space="preserve"> bisexual</w:t>
      </w:r>
      <w:r w:rsidR="00147B2F" w:rsidRPr="00D570A6">
        <w:rPr>
          <w:rFonts w:ascii="Times" w:hAnsi="Times"/>
        </w:rPr>
        <w:t xml:space="preserve"> and other</w:t>
      </w:r>
      <w:r w:rsidR="004007C7" w:rsidRPr="00D570A6">
        <w:rPr>
          <w:rFonts w:ascii="Times" w:hAnsi="Times"/>
        </w:rPr>
        <w:t xml:space="preserve"> men who have sex with men (gbMSM) potentially carry a heightened burden of loneliness</w:t>
      </w:r>
      <w:r w:rsidR="004474B7" w:rsidRPr="00D570A6">
        <w:rPr>
          <w:rFonts w:ascii="Times" w:hAnsi="Times"/>
        </w:rPr>
        <w:t xml:space="preserve">. </w:t>
      </w:r>
      <w:r w:rsidR="004007C7" w:rsidRPr="00D570A6">
        <w:rPr>
          <w:rFonts w:ascii="Times" w:hAnsi="Times"/>
        </w:rPr>
        <w:t xml:space="preserve">This analysis investigates </w:t>
      </w:r>
      <w:r w:rsidR="004474B7" w:rsidRPr="00D570A6">
        <w:rPr>
          <w:rFonts w:ascii="Times" w:hAnsi="Times"/>
        </w:rPr>
        <w:t>l</w:t>
      </w:r>
      <w:r w:rsidR="004007C7" w:rsidRPr="00D570A6">
        <w:rPr>
          <w:rFonts w:ascii="Times" w:hAnsi="Times"/>
        </w:rPr>
        <w:t xml:space="preserve">oneliness </w:t>
      </w:r>
      <w:r w:rsidR="00147B2F" w:rsidRPr="00D570A6">
        <w:rPr>
          <w:rFonts w:ascii="Times" w:hAnsi="Times"/>
        </w:rPr>
        <w:t xml:space="preserve">among </w:t>
      </w:r>
      <w:r w:rsidR="004007C7" w:rsidRPr="00D570A6">
        <w:rPr>
          <w:rFonts w:ascii="Times" w:hAnsi="Times"/>
        </w:rPr>
        <w:t xml:space="preserve">gbMSM and </w:t>
      </w:r>
      <w:r w:rsidR="00177E2D" w:rsidRPr="00D570A6">
        <w:rPr>
          <w:rFonts w:ascii="Times" w:hAnsi="Times"/>
        </w:rPr>
        <w:t>its’</w:t>
      </w:r>
      <w:r w:rsidR="004007C7" w:rsidRPr="00D570A6">
        <w:rPr>
          <w:rFonts w:ascii="Times" w:hAnsi="Times"/>
        </w:rPr>
        <w:t xml:space="preserve"> </w:t>
      </w:r>
      <w:r w:rsidR="004474B7" w:rsidRPr="00D570A6">
        <w:rPr>
          <w:rFonts w:ascii="Times" w:hAnsi="Times"/>
        </w:rPr>
        <w:t>relationship with</w:t>
      </w:r>
      <w:r w:rsidR="004007C7" w:rsidRPr="00D570A6">
        <w:rPr>
          <w:rFonts w:ascii="Times" w:hAnsi="Times"/>
        </w:rPr>
        <w:t xml:space="preserve"> self-rated physical health</w:t>
      </w:r>
      <w:r w:rsidR="004474B7" w:rsidRPr="00D570A6">
        <w:rPr>
          <w:rFonts w:ascii="Times" w:hAnsi="Times"/>
        </w:rPr>
        <w:t>, along</w:t>
      </w:r>
      <w:r w:rsidR="00BC23FC" w:rsidRPr="00D570A6">
        <w:rPr>
          <w:rFonts w:ascii="Times" w:hAnsi="Times"/>
        </w:rPr>
        <w:t xml:space="preserve"> </w:t>
      </w:r>
      <w:r w:rsidR="004474B7" w:rsidRPr="00D570A6">
        <w:rPr>
          <w:rFonts w:ascii="Times" w:hAnsi="Times"/>
        </w:rPr>
        <w:t>with</w:t>
      </w:r>
      <w:r w:rsidR="00BC23FC" w:rsidRPr="00D570A6">
        <w:rPr>
          <w:rFonts w:ascii="Times" w:hAnsi="Times"/>
        </w:rPr>
        <w:t xml:space="preserve"> the mediating effect of depression.</w:t>
      </w:r>
    </w:p>
    <w:p w14:paraId="528B349F" w14:textId="100AFBCD" w:rsidR="00465D94" w:rsidRPr="00D570A6" w:rsidRDefault="004007C7" w:rsidP="00DB05BC">
      <w:pPr>
        <w:spacing w:line="480" w:lineRule="auto"/>
        <w:contextualSpacing/>
        <w:rPr>
          <w:rFonts w:ascii="Times" w:hAnsi="Times"/>
        </w:rPr>
      </w:pPr>
      <w:r w:rsidRPr="00D570A6">
        <w:rPr>
          <w:rFonts w:ascii="Times" w:hAnsi="Times"/>
          <w:b/>
        </w:rPr>
        <w:t xml:space="preserve">METHODS: </w:t>
      </w:r>
      <w:r w:rsidR="00017386" w:rsidRPr="00D570A6">
        <w:rPr>
          <w:rFonts w:ascii="Times" w:hAnsi="Times"/>
        </w:rPr>
        <w:t>Participants were recruited u</w:t>
      </w:r>
      <w:r w:rsidR="00AD54DF" w:rsidRPr="00D570A6">
        <w:rPr>
          <w:rFonts w:ascii="Times" w:hAnsi="Times"/>
        </w:rPr>
        <w:t xml:space="preserve">sing </w:t>
      </w:r>
      <w:r w:rsidR="00017386" w:rsidRPr="00D570A6">
        <w:rPr>
          <w:rFonts w:ascii="Times" w:hAnsi="Times"/>
        </w:rPr>
        <w:t>respondent-driven sampling into the</w:t>
      </w:r>
      <w:r w:rsidR="00AD54DF" w:rsidRPr="00D570A6">
        <w:rPr>
          <w:rFonts w:ascii="Times" w:hAnsi="Times"/>
        </w:rPr>
        <w:t xml:space="preserve"> Momentum Health Study </w:t>
      </w:r>
      <w:r w:rsidR="00465D94" w:rsidRPr="00D570A6">
        <w:rPr>
          <w:rFonts w:ascii="Times" w:hAnsi="Times"/>
        </w:rPr>
        <w:t>(February 2012-February 2015</w:t>
      </w:r>
      <w:r w:rsidR="00AD54DF" w:rsidRPr="00D570A6">
        <w:rPr>
          <w:rFonts w:ascii="Times" w:hAnsi="Times"/>
        </w:rPr>
        <w:t xml:space="preserve">) </w:t>
      </w:r>
      <w:r w:rsidR="00465D94" w:rsidRPr="00D570A6">
        <w:rPr>
          <w:rFonts w:ascii="Times" w:hAnsi="Times"/>
        </w:rPr>
        <w:t>with follow-up visits occurring every six months</w:t>
      </w:r>
      <w:r w:rsidR="00FA3060" w:rsidRPr="00D570A6">
        <w:rPr>
          <w:rFonts w:ascii="Times" w:hAnsi="Times"/>
        </w:rPr>
        <w:t xml:space="preserve"> to </w:t>
      </w:r>
      <w:r w:rsidR="00EB65AB" w:rsidRPr="00D570A6">
        <w:rPr>
          <w:rFonts w:ascii="Times" w:hAnsi="Times"/>
        </w:rPr>
        <w:t>February 2018</w:t>
      </w:r>
      <w:r w:rsidR="00465D94" w:rsidRPr="00D570A6">
        <w:rPr>
          <w:rFonts w:ascii="Times" w:hAnsi="Times"/>
        </w:rPr>
        <w:t xml:space="preserve">. Using computer-assisted self-interviews, measures of loneliness were assessed using a 6-item Loneliness Scale for Emotional and Social Loneliness (lonely vs. not lonely). Current physical health was self-assessed (poor, fair, good, very good, or excellent). A </w:t>
      </w:r>
      <w:r w:rsidR="00785343" w:rsidRPr="00D570A6">
        <w:rPr>
          <w:rFonts w:ascii="Times" w:hAnsi="Times"/>
        </w:rPr>
        <w:t>multivariable</w:t>
      </w:r>
      <w:r w:rsidR="00465D94" w:rsidRPr="00D570A6">
        <w:rPr>
          <w:rFonts w:ascii="Times" w:hAnsi="Times"/>
        </w:rPr>
        <w:t xml:space="preserve"> generalized </w:t>
      </w:r>
      <w:r w:rsidR="00EB64AB">
        <w:rPr>
          <w:rFonts w:ascii="Times" w:hAnsi="Times"/>
        </w:rPr>
        <w:t xml:space="preserve">linear </w:t>
      </w:r>
      <w:r w:rsidR="00465D94" w:rsidRPr="00D570A6">
        <w:rPr>
          <w:rFonts w:ascii="Times" w:hAnsi="Times"/>
        </w:rPr>
        <w:t xml:space="preserve">mixed model with a </w:t>
      </w:r>
      <w:r w:rsidR="00EB64AB">
        <w:rPr>
          <w:rFonts w:ascii="Times" w:hAnsi="Times"/>
        </w:rPr>
        <w:t>logit</w:t>
      </w:r>
      <w:r w:rsidR="00EB64AB" w:rsidRPr="00D570A6">
        <w:rPr>
          <w:rFonts w:ascii="Times" w:hAnsi="Times"/>
        </w:rPr>
        <w:t xml:space="preserve"> </w:t>
      </w:r>
      <w:r w:rsidR="00465D94" w:rsidRPr="00D570A6">
        <w:rPr>
          <w:rFonts w:ascii="Times" w:hAnsi="Times"/>
        </w:rPr>
        <w:t xml:space="preserve">link function was used to examine </w:t>
      </w:r>
      <w:r w:rsidR="002E1FCE" w:rsidRPr="00D570A6">
        <w:rPr>
          <w:rFonts w:ascii="Times" w:hAnsi="Times"/>
        </w:rPr>
        <w:t>the relationship between loneliness and self-rated physical health. We further investigated the mediating effect of depressi</w:t>
      </w:r>
      <w:r w:rsidR="0034401F" w:rsidRPr="00D570A6">
        <w:rPr>
          <w:rFonts w:ascii="Times" w:hAnsi="Times"/>
        </w:rPr>
        <w:t xml:space="preserve">ve symptomatology </w:t>
      </w:r>
      <w:r w:rsidR="002E1FCE" w:rsidRPr="00D570A6">
        <w:rPr>
          <w:rFonts w:ascii="Times" w:hAnsi="Times"/>
        </w:rPr>
        <w:t>on this relationship, via the Hospital Anxiety and Depression Scale.</w:t>
      </w:r>
    </w:p>
    <w:p w14:paraId="2519815C" w14:textId="0EA480AE" w:rsidR="00DB05BC" w:rsidRPr="00D570A6" w:rsidRDefault="004007C7" w:rsidP="00DB05BC">
      <w:pPr>
        <w:spacing w:line="480" w:lineRule="auto"/>
        <w:contextualSpacing/>
        <w:rPr>
          <w:rFonts w:ascii="Times" w:hAnsi="Times"/>
        </w:rPr>
      </w:pPr>
      <w:r w:rsidRPr="00D570A6">
        <w:rPr>
          <w:rFonts w:ascii="Times" w:hAnsi="Times"/>
          <w:b/>
        </w:rPr>
        <w:t>RESULTS:</w:t>
      </w:r>
      <w:r w:rsidRPr="00D570A6">
        <w:rPr>
          <w:rFonts w:ascii="Times" w:hAnsi="Times"/>
        </w:rPr>
        <w:t xml:space="preserve"> </w:t>
      </w:r>
      <w:r w:rsidR="002448D8" w:rsidRPr="00D570A6">
        <w:rPr>
          <w:rFonts w:ascii="Times" w:hAnsi="Times"/>
        </w:rPr>
        <w:t>Of 770</w:t>
      </w:r>
      <w:r w:rsidR="00FB2A7F" w:rsidRPr="00D570A6">
        <w:rPr>
          <w:rFonts w:ascii="Times" w:hAnsi="Times"/>
        </w:rPr>
        <w:t xml:space="preserve"> participants included, w</w:t>
      </w:r>
      <w:r w:rsidR="002448D8" w:rsidRPr="00D570A6">
        <w:rPr>
          <w:rFonts w:ascii="Times" w:hAnsi="Times"/>
        </w:rPr>
        <w:t>e found that 61</w:t>
      </w:r>
      <w:r w:rsidR="002A1E10" w:rsidRPr="00D570A6">
        <w:rPr>
          <w:rFonts w:ascii="Times" w:hAnsi="Times"/>
        </w:rPr>
        <w:t>% (</w:t>
      </w:r>
      <w:r w:rsidR="002A1E10" w:rsidRPr="00D570A6">
        <w:rPr>
          <w:rFonts w:ascii="Times" w:hAnsi="Times"/>
          <w:i/>
          <w:iCs/>
        </w:rPr>
        <w:t>n</w:t>
      </w:r>
      <w:r w:rsidRPr="00D570A6">
        <w:rPr>
          <w:rFonts w:ascii="Times" w:hAnsi="Times"/>
        </w:rPr>
        <w:t>=471) experienced loneliness</w:t>
      </w:r>
      <w:r w:rsidR="0053588B" w:rsidRPr="00D570A6">
        <w:rPr>
          <w:rFonts w:ascii="Times" w:hAnsi="Times"/>
        </w:rPr>
        <w:t xml:space="preserve"> at baseline</w:t>
      </w:r>
      <w:r w:rsidR="0034401F" w:rsidRPr="00D570A6">
        <w:rPr>
          <w:rFonts w:ascii="Times" w:hAnsi="Times"/>
        </w:rPr>
        <w:t>. Of</w:t>
      </w:r>
      <w:r w:rsidRPr="00D570A6">
        <w:rPr>
          <w:rFonts w:ascii="Times" w:hAnsi="Times"/>
        </w:rPr>
        <w:t xml:space="preserve"> </w:t>
      </w:r>
      <w:r w:rsidR="00177E2D" w:rsidRPr="00D570A6">
        <w:rPr>
          <w:rFonts w:ascii="Times" w:hAnsi="Times"/>
        </w:rPr>
        <w:t xml:space="preserve">the </w:t>
      </w:r>
      <w:r w:rsidRPr="00D570A6">
        <w:rPr>
          <w:rFonts w:ascii="Times" w:hAnsi="Times"/>
        </w:rPr>
        <w:t xml:space="preserve">674 (88%) </w:t>
      </w:r>
      <w:r w:rsidR="0034401F" w:rsidRPr="00D570A6">
        <w:rPr>
          <w:rFonts w:ascii="Times" w:hAnsi="Times"/>
        </w:rPr>
        <w:t xml:space="preserve">who </w:t>
      </w:r>
      <w:r w:rsidRPr="00D570A6">
        <w:rPr>
          <w:rFonts w:ascii="Times" w:hAnsi="Times"/>
        </w:rPr>
        <w:t xml:space="preserve">reported </w:t>
      </w:r>
      <w:r w:rsidRPr="00D570A6">
        <w:rPr>
          <w:rFonts w:ascii="Times" w:hAnsi="Times"/>
          <w:i/>
        </w:rPr>
        <w:t>good/very good/excellent</w:t>
      </w:r>
      <w:r w:rsidRPr="00D570A6">
        <w:rPr>
          <w:rFonts w:ascii="Times" w:hAnsi="Times"/>
        </w:rPr>
        <w:t xml:space="preserve"> physical health</w:t>
      </w:r>
      <w:r w:rsidR="0034401F" w:rsidRPr="00D570A6">
        <w:rPr>
          <w:rFonts w:ascii="Times" w:hAnsi="Times"/>
        </w:rPr>
        <w:t xml:space="preserve">, </w:t>
      </w:r>
      <w:r w:rsidR="00C04A70" w:rsidRPr="00D570A6">
        <w:rPr>
          <w:rFonts w:ascii="Times" w:hAnsi="Times"/>
        </w:rPr>
        <w:t>59% (</w:t>
      </w:r>
      <w:r w:rsidR="00C04A70" w:rsidRPr="00D570A6">
        <w:rPr>
          <w:rFonts w:ascii="Times" w:hAnsi="Times"/>
          <w:i/>
          <w:iCs/>
        </w:rPr>
        <w:t>n</w:t>
      </w:r>
      <w:r w:rsidR="00C04A70" w:rsidRPr="00D570A6">
        <w:rPr>
          <w:rFonts w:ascii="Times" w:hAnsi="Times"/>
        </w:rPr>
        <w:t>=391) reported loneliness, compared with</w:t>
      </w:r>
      <w:r w:rsidR="002A1E10" w:rsidRPr="00D570A6">
        <w:rPr>
          <w:rFonts w:ascii="Times" w:hAnsi="Times"/>
        </w:rPr>
        <w:t xml:space="preserve"> 87% (</w:t>
      </w:r>
      <w:r w:rsidR="002A1E10" w:rsidRPr="00D570A6">
        <w:rPr>
          <w:rFonts w:ascii="Times" w:hAnsi="Times"/>
          <w:i/>
          <w:iCs/>
        </w:rPr>
        <w:t>n</w:t>
      </w:r>
      <w:r w:rsidRPr="00D570A6">
        <w:rPr>
          <w:rFonts w:ascii="Times" w:hAnsi="Times"/>
        </w:rPr>
        <w:t xml:space="preserve">=80) </w:t>
      </w:r>
      <w:r w:rsidR="0034401F" w:rsidRPr="00D570A6">
        <w:rPr>
          <w:rFonts w:ascii="Times" w:hAnsi="Times"/>
        </w:rPr>
        <w:t xml:space="preserve">of those in poor/fair self-rated physical health </w:t>
      </w:r>
      <w:r w:rsidR="00C04A70" w:rsidRPr="00D570A6">
        <w:rPr>
          <w:rFonts w:ascii="Times" w:hAnsi="Times"/>
        </w:rPr>
        <w:t xml:space="preserve">who </w:t>
      </w:r>
      <w:r w:rsidRPr="00D570A6">
        <w:rPr>
          <w:rFonts w:ascii="Times" w:hAnsi="Times"/>
        </w:rPr>
        <w:t xml:space="preserve">reported feeling lonely. After adjustment for </w:t>
      </w:r>
      <w:r w:rsidR="00EB64AB">
        <w:rPr>
          <w:rFonts w:ascii="Times" w:hAnsi="Times"/>
        </w:rPr>
        <w:t>confounding</w:t>
      </w:r>
      <w:r w:rsidRPr="00D570A6">
        <w:rPr>
          <w:rFonts w:ascii="Times" w:hAnsi="Times"/>
        </w:rPr>
        <w:t xml:space="preserve">, loneliness </w:t>
      </w:r>
      <w:r w:rsidR="00C04A70" w:rsidRPr="00D570A6">
        <w:rPr>
          <w:rFonts w:ascii="Times" w:hAnsi="Times"/>
        </w:rPr>
        <w:t>was</w:t>
      </w:r>
      <w:r w:rsidRPr="00D570A6">
        <w:rPr>
          <w:rFonts w:ascii="Times" w:hAnsi="Times"/>
        </w:rPr>
        <w:t xml:space="preserve"> associated with poor self-rated physical health (</w:t>
      </w:r>
      <w:r w:rsidR="0034401F" w:rsidRPr="00D570A6">
        <w:rPr>
          <w:rFonts w:ascii="Times" w:hAnsi="Times"/>
        </w:rPr>
        <w:t>a</w:t>
      </w:r>
      <w:r w:rsidRPr="00D570A6">
        <w:rPr>
          <w:rFonts w:ascii="Times" w:hAnsi="Times"/>
        </w:rPr>
        <w:t>djusted Odds Ratio: 1.71</w:t>
      </w:r>
      <w:r w:rsidR="00CA0FDB" w:rsidRPr="00D570A6">
        <w:rPr>
          <w:rFonts w:ascii="Times" w:hAnsi="Times"/>
        </w:rPr>
        <w:t>;</w:t>
      </w:r>
      <w:r w:rsidR="00177E2D" w:rsidRPr="00D570A6">
        <w:rPr>
          <w:rFonts w:ascii="Times" w:hAnsi="Times"/>
        </w:rPr>
        <w:t xml:space="preserve"> 95%</w:t>
      </w:r>
      <w:r w:rsidRPr="00D570A6">
        <w:rPr>
          <w:rFonts w:ascii="Times" w:hAnsi="Times"/>
        </w:rPr>
        <w:t>Conf</w:t>
      </w:r>
      <w:r w:rsidR="00C04A70" w:rsidRPr="00D570A6">
        <w:rPr>
          <w:rFonts w:ascii="Times" w:hAnsi="Times"/>
        </w:rPr>
        <w:t>idence Interval: 1.13-</w:t>
      </w:r>
      <w:r w:rsidR="000A3E1E" w:rsidRPr="00D570A6">
        <w:rPr>
          <w:rFonts w:ascii="Times" w:hAnsi="Times"/>
        </w:rPr>
        <w:t>2.60</w:t>
      </w:r>
      <w:r w:rsidRPr="00D570A6">
        <w:rPr>
          <w:rFonts w:ascii="Times" w:hAnsi="Times"/>
        </w:rPr>
        <w:t xml:space="preserve">). </w:t>
      </w:r>
      <w:r w:rsidR="00BC1E22" w:rsidRPr="00D570A6">
        <w:rPr>
          <w:rFonts w:ascii="Times" w:hAnsi="Times"/>
        </w:rPr>
        <w:t>Depressive symptomatology</w:t>
      </w:r>
      <w:r w:rsidRPr="00D570A6">
        <w:rPr>
          <w:rFonts w:ascii="Times" w:hAnsi="Times"/>
        </w:rPr>
        <w:t xml:space="preserve"> </w:t>
      </w:r>
      <w:r w:rsidR="004474B7" w:rsidRPr="00D570A6">
        <w:rPr>
          <w:rFonts w:ascii="Times" w:hAnsi="Times"/>
        </w:rPr>
        <w:t>was found to partially mediate this relationship.</w:t>
      </w:r>
      <w:r w:rsidRPr="00D570A6">
        <w:rPr>
          <w:rFonts w:ascii="Times" w:hAnsi="Times"/>
        </w:rPr>
        <w:t xml:space="preserve"> </w:t>
      </w:r>
    </w:p>
    <w:p w14:paraId="0D1CE32E" w14:textId="2C6BF28D" w:rsidR="002C7A27" w:rsidRPr="00D570A6" w:rsidRDefault="004007C7" w:rsidP="00DB05BC">
      <w:pPr>
        <w:spacing w:line="480" w:lineRule="auto"/>
        <w:contextualSpacing/>
        <w:rPr>
          <w:rFonts w:ascii="Times" w:hAnsi="Times"/>
        </w:rPr>
      </w:pPr>
      <w:r w:rsidRPr="00D570A6">
        <w:rPr>
          <w:rFonts w:ascii="Times" w:hAnsi="Times"/>
          <w:b/>
        </w:rPr>
        <w:t xml:space="preserve">CONCLUSION: </w:t>
      </w:r>
      <w:r w:rsidR="005A5A45" w:rsidRPr="00D570A6">
        <w:rPr>
          <w:rFonts w:ascii="Times" w:hAnsi="Times"/>
        </w:rPr>
        <w:t xml:space="preserve">There </w:t>
      </w:r>
      <w:r w:rsidR="00EB64AB">
        <w:rPr>
          <w:rFonts w:ascii="Times" w:hAnsi="Times"/>
        </w:rPr>
        <w:t>may be</w:t>
      </w:r>
      <w:r w:rsidR="00EB64AB" w:rsidRPr="00D570A6">
        <w:rPr>
          <w:rFonts w:ascii="Times" w:hAnsi="Times"/>
        </w:rPr>
        <w:t xml:space="preserve"> </w:t>
      </w:r>
      <w:r w:rsidR="005A5A45" w:rsidRPr="00D570A6">
        <w:rPr>
          <w:rFonts w:ascii="Times" w:hAnsi="Times"/>
        </w:rPr>
        <w:t xml:space="preserve">a need for the integration of social, mental and physical health programming, targeted towards </w:t>
      </w:r>
      <w:r w:rsidR="00E965FF" w:rsidRPr="00D570A6">
        <w:rPr>
          <w:rFonts w:ascii="Times" w:hAnsi="Times"/>
        </w:rPr>
        <w:t>gbMSM</w:t>
      </w:r>
      <w:r w:rsidR="005A5A45" w:rsidRPr="00D570A6">
        <w:rPr>
          <w:rFonts w:ascii="Times" w:hAnsi="Times"/>
        </w:rPr>
        <w:t>,</w:t>
      </w:r>
      <w:r w:rsidR="00E965FF" w:rsidRPr="00D570A6">
        <w:rPr>
          <w:rFonts w:ascii="Times" w:hAnsi="Times"/>
        </w:rPr>
        <w:t xml:space="preserve"> </w:t>
      </w:r>
      <w:r w:rsidR="005A5A45" w:rsidRPr="00D570A6">
        <w:rPr>
          <w:rFonts w:ascii="Times" w:hAnsi="Times"/>
        </w:rPr>
        <w:t xml:space="preserve">to alleviate the degree of loneliness experienced and its </w:t>
      </w:r>
      <w:r w:rsidR="00D807F7" w:rsidRPr="00D570A6">
        <w:rPr>
          <w:rFonts w:ascii="Times" w:hAnsi="Times"/>
        </w:rPr>
        <w:t>co-occurrence with poor</w:t>
      </w:r>
      <w:r w:rsidRPr="00D570A6">
        <w:rPr>
          <w:rFonts w:ascii="Times" w:hAnsi="Times"/>
        </w:rPr>
        <w:t xml:space="preserve"> self-rated physical health</w:t>
      </w:r>
      <w:r w:rsidR="007001E9" w:rsidRPr="00D570A6">
        <w:rPr>
          <w:rFonts w:ascii="Times" w:hAnsi="Times"/>
        </w:rPr>
        <w:t>.</w:t>
      </w:r>
    </w:p>
    <w:p w14:paraId="0BBDF7AC" w14:textId="77777777" w:rsidR="002C7A27" w:rsidRPr="00D570A6" w:rsidRDefault="002C7A27" w:rsidP="00DB05BC">
      <w:pPr>
        <w:spacing w:line="480" w:lineRule="auto"/>
        <w:contextualSpacing/>
        <w:rPr>
          <w:rFonts w:ascii="Times" w:hAnsi="Times"/>
        </w:rPr>
      </w:pPr>
    </w:p>
    <w:p w14:paraId="70239315" w14:textId="353846AD" w:rsidR="00481636" w:rsidRPr="00D570A6" w:rsidRDefault="002C7A27" w:rsidP="002C7A27">
      <w:pPr>
        <w:pStyle w:val="Correspondencedetails"/>
        <w:spacing w:line="240" w:lineRule="auto"/>
        <w:contextualSpacing/>
        <w:outlineLvl w:val="0"/>
        <w:rPr>
          <w:rFonts w:ascii="Times" w:hAnsi="Times"/>
        </w:rPr>
      </w:pPr>
      <w:r w:rsidRPr="00D570A6">
        <w:rPr>
          <w:rFonts w:ascii="Times" w:hAnsi="Times"/>
        </w:rPr>
        <w:t xml:space="preserve">Keywords: </w:t>
      </w:r>
      <w:r w:rsidR="003D1214" w:rsidRPr="00D570A6">
        <w:rPr>
          <w:rFonts w:ascii="Times" w:hAnsi="Times"/>
        </w:rPr>
        <w:t>mental health, psychosocial factors, self-rated health</w:t>
      </w:r>
    </w:p>
    <w:p w14:paraId="4E37C494" w14:textId="77777777" w:rsidR="00481636" w:rsidRPr="00D570A6" w:rsidRDefault="00481636">
      <w:pPr>
        <w:rPr>
          <w:rFonts w:ascii="Times" w:eastAsia="Times New Roman" w:hAnsi="Times"/>
          <w:lang w:val="en-GB" w:eastAsia="en-GB"/>
        </w:rPr>
      </w:pPr>
      <w:r w:rsidRPr="00D570A6">
        <w:rPr>
          <w:rFonts w:ascii="Times" w:hAnsi="Times"/>
        </w:rPr>
        <w:br w:type="page"/>
      </w:r>
    </w:p>
    <w:tbl>
      <w:tblPr>
        <w:tblStyle w:val="TableGrid"/>
        <w:tblW w:w="0" w:type="auto"/>
        <w:tblLook w:val="04A0" w:firstRow="1" w:lastRow="0" w:firstColumn="1" w:lastColumn="0" w:noHBand="0" w:noVBand="1"/>
      </w:tblPr>
      <w:tblGrid>
        <w:gridCol w:w="9350"/>
      </w:tblGrid>
      <w:tr w:rsidR="00490956" w:rsidRPr="00475DB8" w14:paraId="04901D7F" w14:textId="77777777" w:rsidTr="00490956">
        <w:tc>
          <w:tcPr>
            <w:tcW w:w="9350" w:type="dxa"/>
          </w:tcPr>
          <w:p w14:paraId="37AA90BC" w14:textId="64C8CC0E" w:rsidR="00490956" w:rsidRPr="00D570A6" w:rsidRDefault="00490956" w:rsidP="00490956">
            <w:pPr>
              <w:pStyle w:val="Correspondencedetails"/>
              <w:spacing w:line="480" w:lineRule="auto"/>
              <w:contextualSpacing/>
              <w:outlineLvl w:val="0"/>
              <w:rPr>
                <w:rFonts w:ascii="Times" w:hAnsi="Times"/>
                <w:b/>
              </w:rPr>
            </w:pPr>
            <w:r w:rsidRPr="00D570A6">
              <w:rPr>
                <w:rFonts w:ascii="Times" w:hAnsi="Times"/>
                <w:b/>
              </w:rPr>
              <w:lastRenderedPageBreak/>
              <w:t>THUMBNAIL SKETCH</w:t>
            </w:r>
          </w:p>
          <w:p w14:paraId="7182F745" w14:textId="77777777" w:rsidR="00490956" w:rsidRPr="00D570A6" w:rsidRDefault="00490956" w:rsidP="00490956">
            <w:pPr>
              <w:pStyle w:val="Correspondencedetails"/>
              <w:spacing w:line="480" w:lineRule="auto"/>
              <w:contextualSpacing/>
              <w:outlineLvl w:val="0"/>
              <w:rPr>
                <w:rFonts w:ascii="Times" w:hAnsi="Times"/>
                <w:b/>
              </w:rPr>
            </w:pPr>
            <w:r w:rsidRPr="00D570A6">
              <w:rPr>
                <w:rFonts w:ascii="Times" w:hAnsi="Times"/>
                <w:b/>
              </w:rPr>
              <w:t>What is already known on this subject</w:t>
            </w:r>
          </w:p>
          <w:p w14:paraId="48550F6C" w14:textId="6B4D29C6" w:rsidR="00490956" w:rsidRPr="00D570A6" w:rsidRDefault="00490956" w:rsidP="00490956">
            <w:pPr>
              <w:pStyle w:val="Correspondencedetails"/>
              <w:spacing w:line="480" w:lineRule="auto"/>
              <w:contextualSpacing/>
              <w:outlineLvl w:val="0"/>
              <w:rPr>
                <w:rFonts w:ascii="Times" w:hAnsi="Times"/>
              </w:rPr>
            </w:pPr>
            <w:r w:rsidRPr="00D570A6">
              <w:rPr>
                <w:rFonts w:ascii="Times" w:hAnsi="Times"/>
              </w:rPr>
              <w:t>Loneliness is a psychosocial determinant of health, which can lead to adverse health outcomes within the general population, through influencing physiological mechanisms</w:t>
            </w:r>
            <w:r w:rsidRPr="00D570A6">
              <w:rPr>
                <w:rFonts w:ascii="Times" w:hAnsi="Times"/>
              </w:rPr>
              <w:fldChar w:fldCharType="begin">
                <w:fldData xml:space="preserve">PEVuZE5vdGU+PENpdGU+PEF1dGhvcj5MZWlnaC1IdW50PC9BdXRob3I+PFllYXI+MjAxNzwvWWVh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</w:fldData>
              </w:fldChar>
            </w:r>
            <w:r w:rsidRPr="00D570A6">
              <w:rPr>
                <w:rFonts w:ascii="Times" w:hAnsi="Times"/>
              </w:rPr>
              <w:instrText xml:space="preserve"> ADDIN EN.CITE </w:instrText>
            </w:r>
            <w:r w:rsidRPr="00D570A6">
              <w:rPr>
                <w:rFonts w:ascii="Times" w:hAnsi="Times"/>
              </w:rPr>
              <w:fldChar w:fldCharType="begin">
                <w:fldData xml:space="preserve">PEVuZE5vdGU+PENpdGU+PEF1dGhvcj5MZWlnaC1IdW50PC9BdXRob3I+PFllYXI+MjAxNzwvWWVh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</w:fldData>
              </w:fldChar>
            </w:r>
            <w:r w:rsidRPr="00D570A6">
              <w:rPr>
                <w:rFonts w:ascii="Times" w:hAnsi="Times"/>
              </w:rPr>
              <w:instrText xml:space="preserve"> ADDIN EN.CITE.DATA </w:instrText>
            </w:r>
            <w:r w:rsidRPr="00D570A6">
              <w:rPr>
                <w:rFonts w:ascii="Times" w:hAnsi="Times"/>
              </w:rPr>
            </w:r>
            <w:r w:rsidRPr="00D570A6">
              <w:rPr>
                <w:rFonts w:ascii="Times" w:hAnsi="Times"/>
              </w:rPr>
              <w:fldChar w:fldCharType="end"/>
            </w:r>
            <w:r w:rsidRPr="00D570A6">
              <w:rPr>
                <w:rFonts w:ascii="Times" w:hAnsi="Times"/>
              </w:rPr>
            </w:r>
            <w:r w:rsidRPr="00D570A6">
              <w:rPr>
                <w:rFonts w:ascii="Times" w:hAnsi="Times"/>
              </w:rPr>
              <w:fldChar w:fldCharType="separate"/>
            </w:r>
            <w:r w:rsidRPr="00D570A6">
              <w:rPr>
                <w:rFonts w:ascii="Times" w:hAnsi="Times"/>
                <w:noProof/>
              </w:rPr>
              <w:t>[1]</w:t>
            </w:r>
            <w:r w:rsidRPr="00D570A6">
              <w:rPr>
                <w:rFonts w:ascii="Times" w:hAnsi="Times"/>
              </w:rPr>
              <w:fldChar w:fldCharType="end"/>
            </w:r>
            <w:r w:rsidRPr="00D570A6">
              <w:rPr>
                <w:rFonts w:ascii="Times" w:hAnsi="Times"/>
              </w:rPr>
              <w:t>. Further, there is an identified association between depression and loneliness, though the direction of this relationship has not been clearly elucidated</w:t>
            </w:r>
            <w:r w:rsidR="00875BE4" w:rsidRPr="00D570A6">
              <w:rPr>
                <w:rFonts w:ascii="Times" w:hAnsi="Times"/>
              </w:rPr>
              <w:fldChar w:fldCharType="begin">
                <w:fldData xml:space="preserve">PEVuZE5vdGU+PENpdGU+PEF1dGhvcj5HZTwvQXV0aG9yPjxZZWFyPjIwMTc8L1llYXI+PFJlY051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</w:fldData>
              </w:fldChar>
            </w:r>
            <w:r w:rsidR="00875BE4" w:rsidRPr="00D570A6">
              <w:rPr>
                <w:rFonts w:ascii="Times" w:hAnsi="Times"/>
              </w:rPr>
              <w:instrText xml:space="preserve"> ADDIN EN.CITE </w:instrText>
            </w:r>
            <w:r w:rsidR="00875BE4" w:rsidRPr="00D570A6">
              <w:rPr>
                <w:rFonts w:ascii="Times" w:hAnsi="Times"/>
              </w:rPr>
              <w:fldChar w:fldCharType="begin">
                <w:fldData xml:space="preserve">PEVuZE5vdGU+PENpdGU+PEF1dGhvcj5HZTwvQXV0aG9yPjxZZWFyPjIwMTc8L1llYXI+PFJlY051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</w:fldData>
              </w:fldChar>
            </w:r>
            <w:r w:rsidR="00875BE4" w:rsidRPr="00D570A6">
              <w:rPr>
                <w:rFonts w:ascii="Times" w:hAnsi="Times"/>
              </w:rPr>
              <w:instrText xml:space="preserve"> ADDIN EN.CITE.DATA </w:instrText>
            </w:r>
            <w:r w:rsidR="00875BE4" w:rsidRPr="00D570A6">
              <w:rPr>
                <w:rFonts w:ascii="Times" w:hAnsi="Times"/>
              </w:rPr>
            </w:r>
            <w:r w:rsidR="00875BE4" w:rsidRPr="00D570A6">
              <w:rPr>
                <w:rFonts w:ascii="Times" w:hAnsi="Times"/>
              </w:rPr>
              <w:fldChar w:fldCharType="end"/>
            </w:r>
            <w:r w:rsidR="00875BE4" w:rsidRPr="00D570A6">
              <w:rPr>
                <w:rFonts w:ascii="Times" w:hAnsi="Times"/>
              </w:rPr>
            </w:r>
            <w:r w:rsidR="00875BE4" w:rsidRPr="00D570A6">
              <w:rPr>
                <w:rFonts w:ascii="Times" w:hAnsi="Times"/>
              </w:rPr>
              <w:fldChar w:fldCharType="separate"/>
            </w:r>
            <w:r w:rsidR="00875BE4" w:rsidRPr="00D570A6">
              <w:rPr>
                <w:rFonts w:ascii="Times" w:hAnsi="Times"/>
                <w:noProof/>
              </w:rPr>
              <w:t>[2-5]</w:t>
            </w:r>
            <w:r w:rsidR="00875BE4" w:rsidRPr="00D570A6">
              <w:rPr>
                <w:rFonts w:ascii="Times" w:hAnsi="Times"/>
              </w:rPr>
              <w:fldChar w:fldCharType="end"/>
            </w:r>
            <w:r w:rsidRPr="00D570A6">
              <w:rPr>
                <w:rFonts w:ascii="Times" w:hAnsi="Times"/>
              </w:rPr>
              <w:t>. It has been well-established that stigma and discrimination exists among gay, bisexual and other men who have sex with men, prompting the authors to investigate the impact of loneliness within this population due to potential heightened vulnerability.</w:t>
            </w:r>
          </w:p>
          <w:p w14:paraId="023D77BB" w14:textId="77777777" w:rsidR="00490956" w:rsidRPr="00D570A6" w:rsidRDefault="00490956" w:rsidP="00490956">
            <w:pPr>
              <w:pStyle w:val="Correspondencedetails"/>
              <w:spacing w:line="480" w:lineRule="auto"/>
              <w:contextualSpacing/>
              <w:outlineLvl w:val="0"/>
              <w:rPr>
                <w:rFonts w:ascii="Times" w:hAnsi="Times"/>
              </w:rPr>
            </w:pPr>
          </w:p>
          <w:p w14:paraId="0B26FE14" w14:textId="77777777" w:rsidR="00490956" w:rsidRPr="00D570A6" w:rsidRDefault="00490956" w:rsidP="00490956">
            <w:pPr>
              <w:pStyle w:val="Correspondencedetails"/>
              <w:spacing w:line="480" w:lineRule="auto"/>
              <w:contextualSpacing/>
              <w:outlineLvl w:val="0"/>
              <w:rPr>
                <w:rFonts w:ascii="Times" w:hAnsi="Times"/>
                <w:b/>
              </w:rPr>
            </w:pPr>
            <w:r w:rsidRPr="00D570A6">
              <w:rPr>
                <w:rFonts w:ascii="Times" w:hAnsi="Times"/>
                <w:b/>
              </w:rPr>
              <w:t>What this study adds</w:t>
            </w:r>
          </w:p>
          <w:p w14:paraId="27871728" w14:textId="1D20C185" w:rsidR="00490956" w:rsidRPr="00D570A6" w:rsidRDefault="00490956" w:rsidP="00490956">
            <w:pPr>
              <w:pStyle w:val="Correspondencedetails"/>
              <w:spacing w:line="480" w:lineRule="auto"/>
              <w:contextualSpacing/>
              <w:outlineLvl w:val="0"/>
              <w:rPr>
                <w:rFonts w:ascii="Times" w:hAnsi="Times"/>
                <w:vertAlign w:val="superscript"/>
              </w:rPr>
            </w:pPr>
            <w:r w:rsidRPr="00D570A6">
              <w:rPr>
                <w:rFonts w:ascii="Times" w:hAnsi="Times"/>
              </w:rPr>
              <w:t>More than half of the participants in this sample experienced loneliness (61%), suggesting that gay, bisexual and other men who have sex with men are vulnerable to loneliness. Among those who experienced loneliness, 87% reported poor self-rated physical health; after adjustment for confound</w:t>
            </w:r>
            <w:r w:rsidR="00EB64AB">
              <w:rPr>
                <w:rFonts w:ascii="Times" w:hAnsi="Times"/>
              </w:rPr>
              <w:t>ing</w:t>
            </w:r>
            <w:r w:rsidRPr="00D570A6">
              <w:rPr>
                <w:rFonts w:ascii="Times" w:hAnsi="Times"/>
              </w:rPr>
              <w:t>, we found an association between loneliness and poor self-rated physical health. Lastly, we determined that depressive symptoms act as a partial mediator along the pathway from loneliness to poor self-rated physical health. These findings highlight the need for assessment of psychosocial stressors to improve health outcomes, and mitigate harm that arises from loneliness.</w:t>
            </w:r>
          </w:p>
        </w:tc>
      </w:tr>
    </w:tbl>
    <w:p w14:paraId="0FCD59DF" w14:textId="061A9DBD" w:rsidR="00134AB5" w:rsidRPr="00D570A6" w:rsidRDefault="00134AB5" w:rsidP="002C7A27">
      <w:pPr>
        <w:pStyle w:val="Correspondencedetails"/>
        <w:spacing w:line="240" w:lineRule="auto"/>
        <w:contextualSpacing/>
        <w:outlineLvl w:val="0"/>
        <w:rPr>
          <w:rFonts w:ascii="Times" w:hAnsi="Times"/>
          <w:i/>
        </w:rPr>
      </w:pPr>
      <w:r w:rsidRPr="00D570A6">
        <w:rPr>
          <w:rFonts w:ascii="Times" w:hAnsi="Times"/>
          <w:vertAlign w:val="superscript"/>
        </w:rPr>
        <w:br w:type="page"/>
      </w:r>
    </w:p>
    <w:p w14:paraId="0E535D69" w14:textId="3CB7CC4A" w:rsidR="00E311B8" w:rsidRPr="00D570A6" w:rsidRDefault="009F10F9" w:rsidP="00D07F8C">
      <w:pPr>
        <w:spacing w:line="480" w:lineRule="auto"/>
        <w:outlineLvl w:val="0"/>
        <w:rPr>
          <w:rFonts w:ascii="Times" w:hAnsi="Times"/>
          <w:b/>
        </w:rPr>
      </w:pPr>
      <w:r w:rsidRPr="00D570A6">
        <w:rPr>
          <w:rFonts w:ascii="Times" w:hAnsi="Times"/>
          <w:b/>
        </w:rPr>
        <w:lastRenderedPageBreak/>
        <w:t>INTRODUCTION</w:t>
      </w:r>
    </w:p>
    <w:p w14:paraId="6D241712" w14:textId="59E86C6B" w:rsidR="00CE6C22" w:rsidRPr="00D570A6" w:rsidRDefault="00D426A9" w:rsidP="00F72B79">
      <w:pPr>
        <w:spacing w:line="480" w:lineRule="auto"/>
        <w:ind w:firstLine="720"/>
        <w:rPr>
          <w:rFonts w:ascii="Times" w:hAnsi="Times"/>
        </w:rPr>
      </w:pPr>
      <w:r w:rsidRPr="00D570A6">
        <w:rPr>
          <w:rFonts w:ascii="Times" w:hAnsi="Times"/>
        </w:rPr>
        <w:t>T</w:t>
      </w:r>
      <w:r w:rsidR="008E021C" w:rsidRPr="00D570A6">
        <w:rPr>
          <w:rFonts w:ascii="Times" w:hAnsi="Times"/>
        </w:rPr>
        <w:t>he need for belo</w:t>
      </w:r>
      <w:r w:rsidR="00C04A70" w:rsidRPr="00D570A6">
        <w:rPr>
          <w:rFonts w:ascii="Times" w:hAnsi="Times"/>
        </w:rPr>
        <w:t>nging and social integration is</w:t>
      </w:r>
      <w:r w:rsidR="008E021C" w:rsidRPr="00D570A6">
        <w:rPr>
          <w:rFonts w:ascii="Times" w:hAnsi="Times"/>
        </w:rPr>
        <w:t xml:space="preserve"> </w:t>
      </w:r>
      <w:r w:rsidR="004851B1" w:rsidRPr="00D570A6">
        <w:rPr>
          <w:rFonts w:ascii="Times" w:hAnsi="Times"/>
        </w:rPr>
        <w:t xml:space="preserve">deeply </w:t>
      </w:r>
      <w:r w:rsidR="008E021C" w:rsidRPr="00D570A6">
        <w:rPr>
          <w:rFonts w:ascii="Times" w:hAnsi="Times"/>
        </w:rPr>
        <w:t>ingrained within human nature</w:t>
      </w:r>
      <w:r w:rsidRPr="00D570A6">
        <w:rPr>
          <w:rFonts w:ascii="Times" w:hAnsi="Times"/>
        </w:rPr>
        <w:t xml:space="preserve">, </w:t>
      </w:r>
      <w:r w:rsidR="00FC63D1" w:rsidRPr="00D570A6">
        <w:rPr>
          <w:rFonts w:ascii="Times" w:hAnsi="Times"/>
        </w:rPr>
        <w:t>with</w:t>
      </w:r>
      <w:r w:rsidRPr="00D570A6">
        <w:rPr>
          <w:rFonts w:ascii="Times" w:hAnsi="Times"/>
        </w:rPr>
        <w:t xml:space="preserve"> </w:t>
      </w:r>
      <w:r w:rsidR="000B7A0D" w:rsidRPr="00D570A6">
        <w:rPr>
          <w:rFonts w:ascii="Times" w:hAnsi="Times"/>
        </w:rPr>
        <w:t xml:space="preserve">social connectivity </w:t>
      </w:r>
      <w:r w:rsidRPr="00D570A6">
        <w:rPr>
          <w:rFonts w:ascii="Times" w:hAnsi="Times"/>
        </w:rPr>
        <w:t xml:space="preserve">necessary </w:t>
      </w:r>
      <w:r w:rsidR="000B7A0D" w:rsidRPr="00D570A6">
        <w:rPr>
          <w:rFonts w:ascii="Times" w:hAnsi="Times"/>
        </w:rPr>
        <w:t>for health and well-being</w:t>
      </w:r>
      <w:r w:rsidR="004C4165" w:rsidRPr="00D570A6">
        <w:rPr>
          <w:rFonts w:ascii="Times" w:hAnsi="Times"/>
        </w:rPr>
        <w:fldChar w:fldCharType="begin"/>
      </w:r>
      <w:r w:rsidR="00875BE4" w:rsidRPr="00D570A6">
        <w:rPr>
          <w:rFonts w:ascii="Times" w:hAnsi="Times"/>
        </w:rPr>
        <w:instrText xml:space="preserve"> ADDIN EN.CITE &lt;EndNote&gt;&lt;Cite&gt;&lt;Author&gt;Cacioppo&lt;/Author&gt;&lt;Year&gt;2014&lt;/Year&gt;&lt;RecNum&gt;123&lt;/RecNum&gt;&lt;DisplayText&gt;[6]&lt;/DisplayText&gt;&lt;record&gt;&lt;rec-number&gt;123&lt;/rec-number&gt;&lt;foreign-keys&gt;&lt;key app="EN" db-id="pd50dffz0s5x9uev2dkprdrrawfd09dsrs2s" timestamp="1565811817" guid="dd1ef247-a47a-401e-86c1-8d1cc0ad9433"&gt;123&lt;/key&gt;&lt;/foreign-keys&gt;&lt;ref-type name="Journal Article"&gt;17&lt;/ref-type&gt;&lt;contributors&gt;&lt;authors&gt;&lt;author&gt;Cacioppo, J. T.&lt;/author&gt;&lt;author&gt;Cacioppo, S.&lt;/author&gt;&lt;/authors&gt;&lt;/contributors&gt;&lt;auth-address&gt;University of Chicago.&lt;/auth-address&gt;&lt;titles&gt;&lt;title&gt;Social relationships and health: The toxic effects of perceived social isolation&lt;/title&gt;&lt;secondary-title&gt;Soc Personal Psychol Compass&lt;/secondary-title&gt;&lt;/titles&gt;&lt;periodical&gt;&lt;full-title&gt;Soc Personal Psychol Compass&lt;/full-title&gt;&lt;/periodical&gt;&lt;pages&gt;58-72&lt;/pages&gt;&lt;volume&gt;8&lt;/volume&gt;&lt;number&gt;2&lt;/number&gt;&lt;edition&gt;2014/05/20&lt;/edition&gt;&lt;dates&gt;&lt;year&gt;2014&lt;/year&gt;&lt;pub-dates&gt;&lt;date&gt;Feb 1&lt;/date&gt;&lt;/pub-dates&gt;&lt;/dates&gt;&lt;isbn&gt;1751-9004 (Print)&amp;#xD;1751-9004 (Linking)&lt;/isbn&gt;&lt;accession-num&gt;24839458&lt;/accession-num&gt;&lt;urls&gt;&lt;related-urls&gt;&lt;url&gt;https://www.ncbi.nlm.nih.gov/pubmed/24839458&lt;/url&gt;&lt;/related-urls&gt;&lt;/urls&gt;&lt;custom2&gt;PMC4021390&lt;/custom2&gt;&lt;electronic-resource-num&gt;10.1111/spc3.12087&lt;/electronic-resource-num&gt;&lt;/record&gt;&lt;/Cite&gt;&lt;/EndNote&gt;</w:instrText>
      </w:r>
      <w:r w:rsidR="004C4165" w:rsidRPr="00D570A6">
        <w:rPr>
          <w:rFonts w:ascii="Times" w:hAnsi="Times"/>
        </w:rPr>
        <w:fldChar w:fldCharType="separate"/>
      </w:r>
      <w:r w:rsidR="00875BE4" w:rsidRPr="00D570A6">
        <w:rPr>
          <w:rFonts w:ascii="Times" w:hAnsi="Times"/>
          <w:noProof/>
        </w:rPr>
        <w:t>[6]</w:t>
      </w:r>
      <w:r w:rsidR="004C4165" w:rsidRPr="00D570A6">
        <w:rPr>
          <w:rFonts w:ascii="Times" w:hAnsi="Times"/>
        </w:rPr>
        <w:fldChar w:fldCharType="end"/>
      </w:r>
      <w:r w:rsidR="0009397C" w:rsidRPr="00D570A6">
        <w:rPr>
          <w:rFonts w:ascii="Times" w:hAnsi="Times"/>
        </w:rPr>
        <w:t>.</w:t>
      </w:r>
      <w:r w:rsidR="008E021C" w:rsidRPr="00D570A6">
        <w:rPr>
          <w:rFonts w:ascii="Times" w:hAnsi="Times"/>
        </w:rPr>
        <w:t xml:space="preserve"> </w:t>
      </w:r>
      <w:r w:rsidR="00490B5E" w:rsidRPr="00D570A6">
        <w:rPr>
          <w:rFonts w:ascii="Times" w:hAnsi="Times"/>
        </w:rPr>
        <w:t xml:space="preserve">However, </w:t>
      </w:r>
      <w:r w:rsidR="00C50817" w:rsidRPr="00D570A6">
        <w:rPr>
          <w:rFonts w:ascii="Times" w:hAnsi="Times"/>
        </w:rPr>
        <w:t xml:space="preserve">in spite of </w:t>
      </w:r>
      <w:r w:rsidR="006D43E1" w:rsidRPr="00D570A6">
        <w:rPr>
          <w:rFonts w:ascii="Times" w:hAnsi="Times"/>
        </w:rPr>
        <w:t xml:space="preserve">this basic need for connection and inclusion, </w:t>
      </w:r>
      <w:r w:rsidR="00C135CF" w:rsidRPr="00D570A6">
        <w:rPr>
          <w:rFonts w:ascii="Times" w:hAnsi="Times"/>
        </w:rPr>
        <w:t xml:space="preserve">rates </w:t>
      </w:r>
      <w:r w:rsidR="00205316" w:rsidRPr="00D570A6">
        <w:rPr>
          <w:rFonts w:ascii="Times" w:hAnsi="Times"/>
        </w:rPr>
        <w:t xml:space="preserve">of </w:t>
      </w:r>
      <w:r w:rsidR="00AE5747" w:rsidRPr="00D570A6">
        <w:rPr>
          <w:rFonts w:ascii="Times" w:hAnsi="Times"/>
        </w:rPr>
        <w:t xml:space="preserve">social isolation and loneliness are </w:t>
      </w:r>
      <w:r w:rsidR="00CC5091" w:rsidRPr="00D570A6">
        <w:rPr>
          <w:rFonts w:ascii="Times" w:hAnsi="Times"/>
        </w:rPr>
        <w:t>increasing</w:t>
      </w:r>
      <w:r w:rsidR="004C4165" w:rsidRPr="00D570A6">
        <w:rPr>
          <w:rFonts w:ascii="Times" w:hAnsi="Times"/>
        </w:rPr>
        <w:fldChar w:fldCharType="begin"/>
      </w:r>
      <w:r w:rsidR="00875BE4" w:rsidRPr="00D570A6">
        <w:rPr>
          <w:rFonts w:ascii="Times" w:hAnsi="Times"/>
        </w:rPr>
        <w:instrText xml:space="preserve"> ADDIN EN.CITE &lt;EndNote&gt;&lt;Cite&gt;&lt;Author&gt;McPherson&lt;/Author&gt;&lt;Year&gt;2006&lt;/Year&gt;&lt;RecNum&gt;375&lt;/RecNum&gt;&lt;DisplayText&gt;[7]&lt;/DisplayText&gt;&lt;record&gt;&lt;rec-number&gt;375&lt;/rec-number&gt;&lt;foreign-keys&gt;&lt;key app="EN" db-id="e9zxwzpphwpxafesewvxprznzzz025wpfd9s" timestamp="1560205758"&gt;375&lt;/key&gt;&lt;key app="ENWeb" db-id=""&gt;0&lt;/key&gt;&lt;/foreign-keys&gt;&lt;ref-type name="Journal Article"&gt;17&lt;/ref-type&gt;&lt;contributors&gt;&lt;authors&gt;&lt;author&gt;McPherson, Miller&lt;/author&gt;&lt;author&gt;Smith-Lovin, Lynn&lt;/author&gt;&lt;author&gt;Brashears, Matthew E.&lt;/author&gt;&lt;/authors&gt;&lt;/contributors&gt;&lt;titles&gt;&lt;title&gt;Social isolation in America: changes in core discussion networks over two decades&lt;/title&gt;&lt;secondary-title&gt;Am Sociol Rev&lt;/secondary-title&gt;&lt;/titles&gt;&lt;periodical&gt;&lt;full-title&gt;Am Sociol Rev&lt;/full-title&gt;&lt;/periodical&gt;&lt;pages&gt;353-375&lt;/pages&gt;&lt;volume&gt;71&lt;/volume&gt;&lt;number&gt;3&lt;/number&gt;&lt;dates&gt;&lt;year&gt;2006&lt;/year&gt;&lt;/dates&gt;&lt;urls&gt;&lt;/urls&gt;&lt;/record&gt;&lt;/Cite&gt;&lt;/EndNote&gt;</w:instrText>
      </w:r>
      <w:r w:rsidR="004C4165" w:rsidRPr="00D570A6">
        <w:rPr>
          <w:rFonts w:ascii="Times" w:hAnsi="Times"/>
        </w:rPr>
        <w:fldChar w:fldCharType="separate"/>
      </w:r>
      <w:r w:rsidR="00875BE4" w:rsidRPr="00D570A6">
        <w:rPr>
          <w:rFonts w:ascii="Times" w:hAnsi="Times"/>
          <w:noProof/>
        </w:rPr>
        <w:t>[7]</w:t>
      </w:r>
      <w:r w:rsidR="004C4165" w:rsidRPr="00D570A6">
        <w:rPr>
          <w:rFonts w:ascii="Times" w:hAnsi="Times"/>
        </w:rPr>
        <w:fldChar w:fldCharType="end"/>
      </w:r>
      <w:r w:rsidR="0009397C" w:rsidRPr="00D570A6">
        <w:rPr>
          <w:rFonts w:ascii="Times" w:hAnsi="Times"/>
        </w:rPr>
        <w:t>.</w:t>
      </w:r>
      <w:r w:rsidR="00F72B79" w:rsidRPr="00D570A6">
        <w:rPr>
          <w:rFonts w:ascii="Times" w:hAnsi="Times"/>
        </w:rPr>
        <w:t xml:space="preserve"> </w:t>
      </w:r>
      <w:r w:rsidR="008D0E91" w:rsidRPr="00D570A6">
        <w:rPr>
          <w:rFonts w:ascii="Times" w:hAnsi="Times"/>
        </w:rPr>
        <w:t>Though related, social isolation and loneliness are differ</w:t>
      </w:r>
      <w:r w:rsidR="00F7037D" w:rsidRPr="00D570A6">
        <w:rPr>
          <w:rFonts w:ascii="Times" w:hAnsi="Times"/>
        </w:rPr>
        <w:t>ent</w:t>
      </w:r>
      <w:r w:rsidR="008D0E91" w:rsidRPr="00D570A6">
        <w:rPr>
          <w:rFonts w:ascii="Times" w:hAnsi="Times"/>
        </w:rPr>
        <w:t xml:space="preserve"> </w:t>
      </w:r>
      <w:r w:rsidR="0064041A" w:rsidRPr="00D570A6">
        <w:rPr>
          <w:rFonts w:ascii="Times" w:hAnsi="Times"/>
        </w:rPr>
        <w:t>concepts</w:t>
      </w:r>
      <w:r w:rsidR="00DD3B16" w:rsidRPr="00D570A6">
        <w:rPr>
          <w:rFonts w:ascii="Times" w:hAnsi="Times"/>
        </w:rPr>
        <w:t>.</w:t>
      </w:r>
      <w:r w:rsidR="008D0E91" w:rsidRPr="00D570A6">
        <w:rPr>
          <w:rFonts w:ascii="Times" w:hAnsi="Times"/>
        </w:rPr>
        <w:t xml:space="preserve"> </w:t>
      </w:r>
      <w:r w:rsidR="00DD3B16" w:rsidRPr="00D570A6">
        <w:rPr>
          <w:rFonts w:ascii="Times" w:hAnsi="Times"/>
        </w:rPr>
        <w:t>S</w:t>
      </w:r>
      <w:r w:rsidR="008D0E91" w:rsidRPr="00D570A6">
        <w:rPr>
          <w:rFonts w:ascii="Times" w:hAnsi="Times"/>
        </w:rPr>
        <w:t>ocial isolation refers to obje</w:t>
      </w:r>
      <w:r w:rsidR="00C04A70" w:rsidRPr="00D570A6">
        <w:rPr>
          <w:rFonts w:ascii="Times" w:hAnsi="Times"/>
        </w:rPr>
        <w:t>ctive aspects of social contact</w:t>
      </w:r>
      <w:r w:rsidR="008D0E91" w:rsidRPr="00D570A6">
        <w:rPr>
          <w:rFonts w:ascii="Times" w:hAnsi="Times"/>
        </w:rPr>
        <w:t xml:space="preserve"> such as living alone or lacking a partnership</w:t>
      </w:r>
      <w:r w:rsidR="00DD3B16" w:rsidRPr="00D570A6">
        <w:rPr>
          <w:rFonts w:ascii="Times" w:hAnsi="Times"/>
        </w:rPr>
        <w:t>, while</w:t>
      </w:r>
      <w:r w:rsidR="00B17D0D" w:rsidRPr="00D570A6">
        <w:rPr>
          <w:rFonts w:ascii="Times" w:hAnsi="Times"/>
        </w:rPr>
        <w:t xml:space="preserve"> </w:t>
      </w:r>
      <w:r w:rsidR="00C50817" w:rsidRPr="00D570A6">
        <w:rPr>
          <w:rFonts w:ascii="Times" w:hAnsi="Times"/>
        </w:rPr>
        <w:t>l</w:t>
      </w:r>
      <w:r w:rsidR="008D0E91" w:rsidRPr="00D570A6">
        <w:rPr>
          <w:rFonts w:ascii="Times" w:hAnsi="Times"/>
        </w:rPr>
        <w:t xml:space="preserve">oneliness is </w:t>
      </w:r>
      <w:r w:rsidR="0064041A" w:rsidRPr="00D570A6">
        <w:rPr>
          <w:rFonts w:ascii="Times" w:hAnsi="Times"/>
        </w:rPr>
        <w:t>a</w:t>
      </w:r>
      <w:r w:rsidR="008D0E91" w:rsidRPr="00D570A6">
        <w:rPr>
          <w:rFonts w:ascii="Times" w:hAnsi="Times"/>
        </w:rPr>
        <w:t xml:space="preserve"> subjective</w:t>
      </w:r>
      <w:r w:rsidR="0064041A" w:rsidRPr="00D570A6">
        <w:rPr>
          <w:rFonts w:ascii="Times" w:hAnsi="Times"/>
        </w:rPr>
        <w:t xml:space="preserve"> construct</w:t>
      </w:r>
      <w:r w:rsidR="00360361" w:rsidRPr="00D570A6">
        <w:rPr>
          <w:rFonts w:ascii="Times" w:hAnsi="Times"/>
        </w:rPr>
        <w:t>,</w:t>
      </w:r>
      <w:r w:rsidR="00A71026" w:rsidRPr="00D570A6">
        <w:rPr>
          <w:rFonts w:ascii="Times" w:hAnsi="Times"/>
        </w:rPr>
        <w:t xml:space="preserve"> often described as perceiving </w:t>
      </w:r>
      <w:r w:rsidR="00572BBF" w:rsidRPr="00D570A6">
        <w:rPr>
          <w:rFonts w:ascii="Times" w:hAnsi="Times"/>
        </w:rPr>
        <w:t>discordance</w:t>
      </w:r>
      <w:r w:rsidR="00A71026" w:rsidRPr="00D570A6">
        <w:rPr>
          <w:rFonts w:ascii="Times" w:hAnsi="Times"/>
        </w:rPr>
        <w:t xml:space="preserve"> between desired </w:t>
      </w:r>
      <w:r w:rsidR="00572BBF" w:rsidRPr="00D570A6">
        <w:rPr>
          <w:rFonts w:ascii="Times" w:hAnsi="Times"/>
        </w:rPr>
        <w:t>and actual degree of social connectivity</w:t>
      </w:r>
      <w:r w:rsidR="004C4165" w:rsidRPr="00D570A6">
        <w:rPr>
          <w:rFonts w:ascii="Times" w:hAnsi="Times"/>
        </w:rPr>
        <w:fldChar w:fldCharType="begin"/>
      </w:r>
      <w:r w:rsidR="00875BE4" w:rsidRPr="00D570A6">
        <w:rPr>
          <w:rFonts w:ascii="Times" w:hAnsi="Times"/>
        </w:rPr>
        <w:instrText xml:space="preserve"> ADDIN EN.CITE &lt;EndNote&gt;&lt;Cite&gt;&lt;Author&gt;de Jong Gierveld&lt;/Author&gt;&lt;Year&gt;2006&lt;/Year&gt;&lt;RecNum&gt;50&lt;/RecNum&gt;&lt;DisplayText&gt;[8]&lt;/DisplayText&gt;&lt;record&gt;&lt;rec-number&gt;50&lt;/rec-number&gt;&lt;foreign-keys&gt;&lt;key app="EN" db-id="e9zxwzpphwpxafesewvxprznzzz025wpfd9s" timestamp="1529424944"&gt;50&lt;/key&gt;&lt;key app="ENWeb" db-id=""&gt;0&lt;/key&gt;&lt;/foreign-keys&gt;&lt;ref-type name="Book Section"&gt;5&lt;/ref-type&gt;&lt;contributors&gt;&lt;authors&gt;&lt;author&gt;de Jong Gierveld, Jenny&lt;/author&gt;&lt;author&gt;van Tilburg, Jenny&lt;/author&gt;&lt;author&gt;Dykstra, Pearl A.&lt;/author&gt;&lt;/authors&gt;&lt;secondary-authors&gt;&lt;author&gt;Vangelisti, A&lt;/author&gt;&lt;author&gt;Perlman, D&lt;/author&gt;&lt;/secondary-authors&gt;&lt;/contributors&gt;&lt;titles&gt;&lt;title&gt;Loneliness and social isolation&lt;/title&gt;&lt;secondary-title&gt;The Cambridge Handbook of Personal Relationships&lt;/secondary-title&gt;&lt;/titles&gt;&lt;pages&gt;485-500&lt;/pages&gt;&lt;section&gt;26&lt;/section&gt;&lt;dates&gt;&lt;year&gt;2006&lt;/year&gt;&lt;/dates&gt;&lt;pub-location&gt;Cambridge, UK&lt;/pub-location&gt;&lt;publisher&gt;Cambridge University Press&lt;/publisher&gt;&lt;urls&gt;&lt;/urls&gt;&lt;/record&gt;&lt;/Cite&gt;&lt;/EndNote&gt;</w:instrText>
      </w:r>
      <w:r w:rsidR="004C4165" w:rsidRPr="00D570A6">
        <w:rPr>
          <w:rFonts w:ascii="Times" w:hAnsi="Times"/>
        </w:rPr>
        <w:fldChar w:fldCharType="separate"/>
      </w:r>
      <w:r w:rsidR="00875BE4" w:rsidRPr="00D570A6">
        <w:rPr>
          <w:rFonts w:ascii="Times" w:hAnsi="Times"/>
          <w:noProof/>
        </w:rPr>
        <w:t>[8]</w:t>
      </w:r>
      <w:r w:rsidR="004C4165" w:rsidRPr="00D570A6">
        <w:rPr>
          <w:rFonts w:ascii="Times" w:hAnsi="Times"/>
        </w:rPr>
        <w:fldChar w:fldCharType="end"/>
      </w:r>
      <w:r w:rsidR="0009397C" w:rsidRPr="00D570A6">
        <w:rPr>
          <w:rFonts w:ascii="Times" w:hAnsi="Times"/>
        </w:rPr>
        <w:t>.</w:t>
      </w:r>
    </w:p>
    <w:p w14:paraId="1D2407FA" w14:textId="32128314" w:rsidR="00EA2C92" w:rsidRPr="00D570A6" w:rsidRDefault="00CE6C22" w:rsidP="00D21257">
      <w:pPr>
        <w:spacing w:line="480" w:lineRule="auto"/>
        <w:ind w:firstLine="720"/>
        <w:rPr>
          <w:rFonts w:ascii="Times" w:hAnsi="Times"/>
        </w:rPr>
      </w:pPr>
      <w:r w:rsidRPr="00D570A6">
        <w:rPr>
          <w:rFonts w:ascii="Times" w:hAnsi="Times"/>
        </w:rPr>
        <w:t>Within general population</w:t>
      </w:r>
      <w:r w:rsidR="00F72B79" w:rsidRPr="00D570A6">
        <w:rPr>
          <w:rFonts w:ascii="Times" w:hAnsi="Times"/>
        </w:rPr>
        <w:t xml:space="preserve"> research</w:t>
      </w:r>
      <w:r w:rsidRPr="00D570A6">
        <w:rPr>
          <w:rFonts w:ascii="Times" w:hAnsi="Times"/>
        </w:rPr>
        <w:t>, loneliness has been associated with a multitude of</w:t>
      </w:r>
      <w:r w:rsidR="00FF4CCC" w:rsidRPr="00D570A6">
        <w:rPr>
          <w:rFonts w:ascii="Times" w:hAnsi="Times"/>
        </w:rPr>
        <w:t xml:space="preserve"> </w:t>
      </w:r>
      <w:r w:rsidRPr="00D570A6">
        <w:rPr>
          <w:rFonts w:ascii="Times" w:hAnsi="Times"/>
        </w:rPr>
        <w:t xml:space="preserve"> health behaviours and </w:t>
      </w:r>
      <w:r w:rsidR="00F7037D" w:rsidRPr="00D570A6">
        <w:rPr>
          <w:rFonts w:ascii="Times" w:hAnsi="Times"/>
        </w:rPr>
        <w:t xml:space="preserve">adverse </w:t>
      </w:r>
      <w:r w:rsidRPr="00D570A6">
        <w:rPr>
          <w:rFonts w:ascii="Times" w:hAnsi="Times"/>
        </w:rPr>
        <w:t>outcomes</w:t>
      </w:r>
      <w:r w:rsidR="00843DC0">
        <w:rPr>
          <w:rFonts w:ascii="Times" w:hAnsi="Times"/>
        </w:rPr>
        <w:fldChar w:fldCharType="begin"/>
      </w:r>
      <w:r w:rsidR="00843DC0">
        <w:rPr>
          <w:rFonts w:ascii="Times" w:hAnsi="Times"/>
        </w:rPr>
        <w:instrText xml:space="preserve"> ADDIN EN.CITE &lt;EndNote&gt;&lt;Cite&gt;&lt;Author&gt;Hawkley&lt;/Author&gt;&lt;Year&gt;2010&lt;/Year&gt;&lt;RecNum&gt;1&lt;/RecNum&gt;&lt;DisplayText&gt;[3]&lt;/DisplayText&gt;&lt;record&gt;&lt;rec-number&gt;1&lt;/rec-number&gt;&lt;foreign-keys&gt;&lt;key app="EN" db-id="0w2vxtpd5dwfwsepx9s5t9r99etw5vs5rfva" timestamp="1582315736"&gt;1&lt;/key&gt;&lt;/foreign-keys&gt;&lt;ref-type name="Journal Article"&gt;17&lt;/ref-type&gt;&lt;contributors&gt;&lt;authors&gt;&lt;author&gt;Hawkley, L. C.&lt;/author&gt;&lt;author&gt;Cacioppo, J. T.&lt;/author&gt;&lt;/authors&gt;&lt;/contributors&gt;&lt;auth-address&gt;Center for Cognitive and Social Neuroscience, University of Chicago, Chicago, IL, USA. hawkley@uchicago.edu&lt;/auth-address&gt;&lt;titles&gt;&lt;title&gt;Loneliness matters: A theoretical and empirical review of consequences and mechanisms&lt;/title&gt;&lt;secondary-title&gt;Ann Behav Med&lt;/secondary-title&gt;&lt;/titles&gt;&lt;pages&gt;218-27&lt;/pages&gt;&lt;volume&gt;40&lt;/volume&gt;&lt;number&gt;2&lt;/number&gt;&lt;edition&gt;2010/07/24&lt;/edition&gt;&lt;keywords&gt;&lt;keyword&gt;Cognition&lt;/keyword&gt;&lt;keyword&gt;Gene Expression&lt;/keyword&gt;&lt;keyword&gt;*Health Status&lt;/keyword&gt;&lt;keyword&gt;Humans&lt;/keyword&gt;&lt;keyword&gt;Hypothalamo-Hypophyseal System/metabolism&lt;/keyword&gt;&lt;keyword&gt;Immune System/physiology&lt;/keyword&gt;&lt;keyword&gt;Loneliness/*psychology&lt;/keyword&gt;&lt;keyword&gt;Mental Health&lt;/keyword&gt;&lt;keyword&gt;Mortality&lt;/keyword&gt;&lt;keyword&gt;Pituitary-Adrenal System/metabolism&lt;/keyword&gt;&lt;/keywords&gt;&lt;dates&gt;&lt;year&gt;2010&lt;/year&gt;&lt;pub-dates&gt;&lt;date&gt;Oct&lt;/date&gt;&lt;/pub-dates&gt;&lt;/dates&gt;&lt;isbn&gt;1532-4796 (Electronic)&amp;#xD;0883-6612 (Linking)&lt;/isbn&gt;&lt;accession-num&gt;20652462&lt;/accession-num&gt;&lt;urls&gt;&lt;related-urls&gt;&lt;url&gt;https://www.ncbi.nlm.nih.gov/pubmed/20652462&lt;/url&gt;&lt;/related-urls&gt;&lt;/urls&gt;&lt;custom2&gt;PMC3874845&lt;/custom2&gt;&lt;electronic-resource-num&gt;10.1007/s12160-010-9210-8&lt;/electronic-resource-num&gt;&lt;/record&gt;&lt;/Cite&gt;&lt;/EndNote&gt;</w:instrText>
      </w:r>
      <w:r w:rsidR="00843DC0">
        <w:rPr>
          <w:rFonts w:ascii="Times" w:hAnsi="Times"/>
        </w:rPr>
        <w:fldChar w:fldCharType="separate"/>
      </w:r>
      <w:r w:rsidR="00843DC0">
        <w:rPr>
          <w:rFonts w:ascii="Times" w:hAnsi="Times"/>
          <w:noProof/>
        </w:rPr>
        <w:t>[3]</w:t>
      </w:r>
      <w:r w:rsidR="00843DC0">
        <w:rPr>
          <w:rFonts w:ascii="Times" w:hAnsi="Times"/>
        </w:rPr>
        <w:fldChar w:fldCharType="end"/>
      </w:r>
      <w:r w:rsidRPr="00D570A6">
        <w:rPr>
          <w:rFonts w:ascii="Times" w:hAnsi="Times"/>
        </w:rPr>
        <w:t>. Previous research has proposed that loneliness results in feelings of being unsafe, triggering hypervigilance</w:t>
      </w:r>
      <w:r w:rsidR="00130EFE" w:rsidRPr="00D570A6">
        <w:rPr>
          <w:rFonts w:ascii="Times" w:hAnsi="Times"/>
        </w:rPr>
        <w:t xml:space="preserve"> mechanisms</w:t>
      </w:r>
      <w:r w:rsidRPr="00D570A6">
        <w:rPr>
          <w:rFonts w:ascii="Times" w:hAnsi="Times"/>
        </w:rPr>
        <w:t xml:space="preserve"> and a decrease in </w:t>
      </w:r>
      <w:r w:rsidR="00680CFC" w:rsidRPr="00D570A6">
        <w:rPr>
          <w:rFonts w:ascii="Times" w:hAnsi="Times"/>
        </w:rPr>
        <w:t xml:space="preserve">one’s </w:t>
      </w:r>
      <w:r w:rsidR="00130EFE" w:rsidRPr="00D570A6">
        <w:rPr>
          <w:rFonts w:ascii="Times" w:hAnsi="Times"/>
        </w:rPr>
        <w:t>ability to exercise self-control</w:t>
      </w:r>
      <w:r w:rsidR="004C4165" w:rsidRPr="00D570A6">
        <w:rPr>
          <w:rFonts w:ascii="Times" w:hAnsi="Times"/>
        </w:rPr>
        <w:fldChar w:fldCharType="begin"/>
      </w:r>
      <w:r w:rsidR="00875BE4" w:rsidRPr="00D570A6">
        <w:rPr>
          <w:rFonts w:ascii="Times" w:hAnsi="Times"/>
        </w:rPr>
        <w:instrText xml:space="preserve"> ADDIN EN.CITE &lt;EndNote&gt;&lt;Cite&gt;&lt;Author&gt;Hawkley&lt;/Author&gt;&lt;Year&gt;2010&lt;/Year&gt;&lt;RecNum&gt;408&lt;/RecNum&gt;&lt;DisplayText&gt;[3]&lt;/DisplayText&gt;&lt;record&gt;&lt;rec-number&gt;408&lt;/rec-number&gt;&lt;foreign-keys&gt;&lt;key app="EN" db-id="e9zxwzpphwpxafesewvxprznzzz025wpfd9s" timestamp="1562599515"&gt;408&lt;/key&gt;&lt;key app="ENWeb" db-id=""&gt;0&lt;/key&gt;&lt;/foreign-keys&gt;&lt;ref-type name="Journal Article"&gt;17&lt;/ref-type&gt;&lt;contributors&gt;&lt;authors&gt;&lt;author&gt;Hawkley, L. C.&lt;/author&gt;&lt;author&gt;Cacioppo, J. T.&lt;/author&gt;&lt;/authors&gt;&lt;/contributors&gt;&lt;auth-address&gt;Center for Cognitive and Social Neuroscience, University of Chicago, Chicago, IL, USA. hawkley@uchicago.edu&lt;/auth-address&gt;&lt;titles&gt;&lt;title&gt;Loneliness matters: A theoretical and empirical review of consequences and mechanisms&lt;/title&gt;&lt;secondary-title&gt;Ann Behav Med&lt;/secondary-title&gt;&lt;/titles&gt;&lt;periodical&gt;&lt;full-title&gt;Ann Behav Med&lt;/full-title&gt;&lt;/periodical&gt;&lt;pages&gt;218-27&lt;/pages&gt;&lt;volume&gt;40&lt;/volume&gt;&lt;number&gt;2&lt;/number&gt;&lt;edition&gt;2010/07/24&lt;/edition&gt;&lt;keywords&gt;&lt;keyword&gt;Cognition&lt;/keyword&gt;&lt;keyword&gt;Gene Expression&lt;/keyword&gt;&lt;keyword&gt;*Health Status&lt;/keyword&gt;&lt;keyword&gt;Humans&lt;/keyword&gt;&lt;keyword&gt;Hypothalamo-Hypophyseal System/metabolism&lt;/keyword&gt;&lt;keyword&gt;Immune System/physiology&lt;/keyword&gt;&lt;keyword&gt;Loneliness/*psychology&lt;/keyword&gt;&lt;keyword&gt;Mental Health&lt;/keyword&gt;&lt;keyword&gt;Mortality&lt;/keyword&gt;&lt;keyword&gt;Pituitary-Adrenal System/metabolism&lt;/keyword&gt;&lt;/keywords&gt;&lt;dates&gt;&lt;year&gt;2010&lt;/year&gt;&lt;pub-dates&gt;&lt;date&gt;Oct&lt;/date&gt;&lt;/pub-dates&gt;&lt;/dates&gt;&lt;isbn&gt;1532-4796 (Electronic)&amp;#xD;0883-6612 (Linking)&lt;/isbn&gt;&lt;accession-num&gt;20652462&lt;/accession-num&gt;&lt;urls&gt;&lt;related-urls&gt;&lt;url&gt;https://www.ncbi.nlm.nih.gov/pubmed/20652462&lt;/url&gt;&lt;/related-urls&gt;&lt;/urls&gt;&lt;custom2&gt;PMC3874845&lt;/custom2&gt;&lt;electronic-resource-num&gt;10.1007/s12160-010-9210-8&lt;/electronic-resource-num&gt;&lt;/record&gt;&lt;/Cite&gt;&lt;/EndNote&gt;</w:instrText>
      </w:r>
      <w:r w:rsidR="004C4165" w:rsidRPr="00D570A6">
        <w:rPr>
          <w:rFonts w:ascii="Times" w:hAnsi="Times"/>
        </w:rPr>
        <w:fldChar w:fldCharType="separate"/>
      </w:r>
      <w:r w:rsidR="00875BE4" w:rsidRPr="00D570A6">
        <w:rPr>
          <w:rFonts w:ascii="Times" w:hAnsi="Times"/>
          <w:noProof/>
        </w:rPr>
        <w:t>[3]</w:t>
      </w:r>
      <w:r w:rsidR="004C4165" w:rsidRPr="00D570A6">
        <w:rPr>
          <w:rFonts w:ascii="Times" w:hAnsi="Times"/>
        </w:rPr>
        <w:fldChar w:fldCharType="end"/>
      </w:r>
      <w:r w:rsidR="0009397C" w:rsidRPr="00D570A6">
        <w:rPr>
          <w:rFonts w:ascii="Times" w:hAnsi="Times"/>
        </w:rPr>
        <w:t>.</w:t>
      </w:r>
      <w:r w:rsidRPr="00D570A6">
        <w:rPr>
          <w:rFonts w:ascii="Times" w:hAnsi="Times"/>
        </w:rPr>
        <w:t xml:space="preserve"> </w:t>
      </w:r>
      <w:r w:rsidR="00C05315" w:rsidRPr="00D570A6">
        <w:rPr>
          <w:rFonts w:ascii="Times" w:hAnsi="Times"/>
        </w:rPr>
        <w:t>Potentially s</w:t>
      </w:r>
      <w:r w:rsidR="00912372" w:rsidRPr="00D570A6">
        <w:rPr>
          <w:rFonts w:ascii="Times" w:hAnsi="Times"/>
        </w:rPr>
        <w:t>temming</w:t>
      </w:r>
      <w:r w:rsidRPr="00D570A6">
        <w:rPr>
          <w:rFonts w:ascii="Times" w:hAnsi="Times"/>
        </w:rPr>
        <w:t xml:space="preserve"> from </w:t>
      </w:r>
      <w:r w:rsidR="00912372" w:rsidRPr="00D570A6">
        <w:rPr>
          <w:rFonts w:ascii="Times" w:hAnsi="Times"/>
        </w:rPr>
        <w:t>difficulties with regulating behaviours</w:t>
      </w:r>
      <w:r w:rsidRPr="00D570A6">
        <w:rPr>
          <w:rFonts w:ascii="Times" w:hAnsi="Times"/>
        </w:rPr>
        <w:t xml:space="preserve">, </w:t>
      </w:r>
      <w:r w:rsidR="00680CFC" w:rsidRPr="00D570A6">
        <w:rPr>
          <w:rFonts w:ascii="Times" w:hAnsi="Times"/>
        </w:rPr>
        <w:t>loneliness</w:t>
      </w:r>
      <w:r w:rsidRPr="00D570A6">
        <w:rPr>
          <w:rFonts w:ascii="Times" w:hAnsi="Times"/>
        </w:rPr>
        <w:t xml:space="preserve"> </w:t>
      </w:r>
      <w:r w:rsidR="00912372" w:rsidRPr="00D570A6">
        <w:rPr>
          <w:rFonts w:ascii="Times" w:hAnsi="Times"/>
        </w:rPr>
        <w:t xml:space="preserve">has </w:t>
      </w:r>
      <w:r w:rsidR="00434FF8" w:rsidRPr="00D570A6">
        <w:rPr>
          <w:rFonts w:ascii="Times" w:hAnsi="Times"/>
        </w:rPr>
        <w:t>been</w:t>
      </w:r>
      <w:r w:rsidR="00680CFC" w:rsidRPr="00D570A6">
        <w:rPr>
          <w:rFonts w:ascii="Times" w:hAnsi="Times"/>
        </w:rPr>
        <w:t xml:space="preserve"> associated with</w:t>
      </w:r>
      <w:r w:rsidR="00434FF8" w:rsidRPr="00D570A6">
        <w:rPr>
          <w:rFonts w:ascii="Times" w:hAnsi="Times"/>
        </w:rPr>
        <w:t xml:space="preserve"> </w:t>
      </w:r>
      <w:r w:rsidR="00A604A9" w:rsidRPr="00D570A6">
        <w:rPr>
          <w:rFonts w:ascii="Times" w:hAnsi="Times"/>
        </w:rPr>
        <w:t>cigarette</w:t>
      </w:r>
      <w:r w:rsidR="00680CFC" w:rsidRPr="00D570A6">
        <w:rPr>
          <w:rFonts w:ascii="Times" w:hAnsi="Times"/>
        </w:rPr>
        <w:t xml:space="preserve"> </w:t>
      </w:r>
      <w:r w:rsidRPr="00D570A6">
        <w:rPr>
          <w:rFonts w:ascii="Times" w:hAnsi="Times"/>
        </w:rPr>
        <w:t>smoking</w:t>
      </w:r>
      <w:r w:rsidR="00912372" w:rsidRPr="00D570A6">
        <w:rPr>
          <w:rFonts w:ascii="Times" w:hAnsi="Times"/>
        </w:rPr>
        <w:t>,</w:t>
      </w:r>
      <w:r w:rsidR="004C4165" w:rsidRPr="00D570A6">
        <w:rPr>
          <w:rFonts w:ascii="Times" w:hAnsi="Times"/>
        </w:rPr>
        <w:fldChar w:fldCharType="begin"/>
      </w:r>
      <w:r w:rsidR="00875BE4" w:rsidRPr="00D570A6">
        <w:rPr>
          <w:rFonts w:ascii="Times" w:hAnsi="Times"/>
        </w:rPr>
        <w:instrText xml:space="preserve"> ADDIN EN.CITE &lt;EndNote&gt;&lt;Cite&gt;&lt;Author&gt;Dyal&lt;/Author&gt;&lt;Year&gt;2015&lt;/Year&gt;&lt;RecNum&gt;113&lt;/RecNum&gt;&lt;DisplayText&gt;[9]&lt;/DisplayText&gt;&lt;record&gt;&lt;rec-number&gt;113&lt;/rec-number&gt;&lt;foreign-keys&gt;&lt;key app="EN" db-id="pd50dffz0s5x9uev2dkprdrrawfd09dsrs2s" timestamp="1565811817" guid="afedffdd-bd53-4727-b823-5119ba2a7dd4"&gt;113&lt;/key&gt;&lt;/foreign-keys&gt;&lt;ref-type name="Journal Article"&gt;17&lt;/ref-type&gt;&lt;contributors&gt;&lt;authors&gt;&lt;author&gt;Dyal, S. R.&lt;/author&gt;&lt;author&gt;Valente, T. W.&lt;/author&gt;&lt;/authors&gt;&lt;/contributors&gt;&lt;auth-address&gt;a Keck School of Medicine , University of Southern California , Los Angeles , California , USA.&lt;/auth-address&gt;&lt;titles&gt;&lt;title&gt;A systematic review of loneliness and smoking: Small effects, big implications&lt;/title&gt;&lt;secondary-title&gt;Subst Use Misuse&lt;/secondary-title&gt;&lt;/titles&gt;&lt;periodical&gt;&lt;full-title&gt;Subst Use Misuse&lt;/full-title&gt;&lt;/periodical&gt;&lt;pages&gt;1697-716&lt;/pages&gt;&lt;volume&gt;50&lt;/volume&gt;&lt;number&gt;13&lt;/number&gt;&lt;edition&gt;2015/11/12&lt;/edition&gt;&lt;keywords&gt;&lt;keyword&gt;Affect&lt;/keyword&gt;&lt;keyword&gt;Female&lt;/keyword&gt;&lt;keyword&gt;Health Behavior&lt;/keyword&gt;&lt;keyword&gt;Humans&lt;/keyword&gt;&lt;keyword&gt;Loneliness/*psychology&lt;/keyword&gt;&lt;keyword&gt;Male&lt;/keyword&gt;&lt;keyword&gt;Sex Factors&lt;/keyword&gt;&lt;keyword&gt;Smoking/*psychology&lt;/keyword&gt;&lt;keyword&gt;Social Isolation/psychology&lt;/keyword&gt;&lt;keyword&gt;cigarette&lt;/keyword&gt;&lt;keyword&gt;loneliness&lt;/keyword&gt;&lt;keyword&gt;smoking&lt;/keyword&gt;&lt;keyword&gt;tobacco&lt;/keyword&gt;&lt;/keywords&gt;&lt;dates&gt;&lt;year&gt;2015&lt;/year&gt;&lt;/dates&gt;&lt;isbn&gt;1532-2491 (Electronic)&amp;#xD;1082-6084 (Linking)&lt;/isbn&gt;&lt;accession-num&gt;26555089&lt;/accession-num&gt;&lt;urls&gt;&lt;related-urls&gt;&lt;url&gt;https://www.ncbi.nlm.nih.gov/pubmed/26555089&lt;/url&gt;&lt;/related-urls&gt;&lt;/urls&gt;&lt;custom2&gt;PMC4803029&lt;/custom2&gt;&lt;electronic-resource-num&gt;10.3109/10826084.2015.1027933&lt;/electronic-resource-num&gt;&lt;/record&gt;&lt;/Cite&gt;&lt;/EndNote&gt;</w:instrText>
      </w:r>
      <w:r w:rsidR="004C4165" w:rsidRPr="00D570A6">
        <w:rPr>
          <w:rFonts w:ascii="Times" w:hAnsi="Times"/>
        </w:rPr>
        <w:fldChar w:fldCharType="separate"/>
      </w:r>
      <w:r w:rsidR="00875BE4" w:rsidRPr="00D570A6">
        <w:rPr>
          <w:rFonts w:ascii="Times" w:hAnsi="Times"/>
          <w:noProof/>
        </w:rPr>
        <w:t>[9]</w:t>
      </w:r>
      <w:r w:rsidR="004C4165" w:rsidRPr="00D570A6">
        <w:rPr>
          <w:rFonts w:ascii="Times" w:hAnsi="Times"/>
        </w:rPr>
        <w:fldChar w:fldCharType="end"/>
      </w:r>
      <w:r w:rsidR="00912372" w:rsidRPr="00D570A6">
        <w:rPr>
          <w:rFonts w:ascii="Times" w:hAnsi="Times"/>
        </w:rPr>
        <w:t xml:space="preserve"> </w:t>
      </w:r>
      <w:r w:rsidR="00680CFC" w:rsidRPr="00D570A6">
        <w:rPr>
          <w:rFonts w:ascii="Times" w:hAnsi="Times"/>
        </w:rPr>
        <w:t xml:space="preserve">and </w:t>
      </w:r>
      <w:r w:rsidRPr="00D570A6">
        <w:rPr>
          <w:rFonts w:ascii="Times" w:hAnsi="Times"/>
        </w:rPr>
        <w:t>reduced physical activity</w:t>
      </w:r>
      <w:r w:rsidR="005D4CE5" w:rsidRPr="00D570A6">
        <w:rPr>
          <w:rFonts w:ascii="Times" w:hAnsi="Times"/>
        </w:rPr>
        <w:fldChar w:fldCharType="begin"/>
      </w:r>
      <w:r w:rsidR="00875BE4" w:rsidRPr="00D570A6">
        <w:rPr>
          <w:rFonts w:ascii="Times" w:hAnsi="Times"/>
        </w:rPr>
        <w:instrText xml:space="preserve"> ADDIN EN.CITE &lt;EndNote&gt;&lt;Cite&gt;&lt;Author&gt;Hawkley&lt;/Author&gt;&lt;Year&gt;2009&lt;/Year&gt;&lt;RecNum&gt;115&lt;/RecNum&gt;&lt;DisplayText&gt;[10]&lt;/DisplayText&gt;&lt;record&gt;&lt;rec-number&gt;115&lt;/rec-number&gt;&lt;foreign-keys&gt;&lt;key app="EN" db-id="pd50dffz0s5x9uev2dkprdrrawfd09dsrs2s" timestamp="1565811817" guid="f3cbfb37-14cc-453b-a229-a6172721b8d7"&gt;115&lt;/key&gt;&lt;/foreign-keys&gt;&lt;ref-type name="Journal Article"&gt;17&lt;/ref-type&gt;&lt;contributors&gt;&lt;authors&gt;&lt;author&gt;Hawkley, LC&lt;/author&gt;&lt;author&gt;Thisted, RA&lt;/author&gt;&lt;author&gt;Cacioppo, JT&lt;/author&gt;&lt;/authors&gt;&lt;/contributors&gt;&lt;titles&gt;&lt;title&gt;Loneliness predicts reduced physical activity: Cross-sectional &amp;amp; longitudinal analyses&lt;/title&gt;&lt;secondary-title&gt;Health Psychol&lt;/secondary-title&gt;&lt;/titles&gt;&lt;periodical&gt;&lt;full-title&gt;Health Psychol&lt;/full-title&gt;&lt;/periodical&gt;&lt;pages&gt;354-363&lt;/pages&gt;&lt;volume&gt;28&lt;/volume&gt;&lt;number&gt;3&lt;/number&gt;&lt;dates&gt;&lt;year&gt;2009&lt;/year&gt;&lt;/dates&gt;&lt;urls&gt;&lt;/urls&gt;&lt;/record&gt;&lt;/Cite&gt;&lt;/EndNote&gt;</w:instrText>
      </w:r>
      <w:r w:rsidR="005D4CE5" w:rsidRPr="00D570A6">
        <w:rPr>
          <w:rFonts w:ascii="Times" w:hAnsi="Times"/>
        </w:rPr>
        <w:fldChar w:fldCharType="separate"/>
      </w:r>
      <w:r w:rsidR="00875BE4" w:rsidRPr="00D570A6">
        <w:rPr>
          <w:rFonts w:ascii="Times" w:hAnsi="Times"/>
          <w:noProof/>
        </w:rPr>
        <w:t>[10]</w:t>
      </w:r>
      <w:r w:rsidR="005D4CE5" w:rsidRPr="00D570A6">
        <w:rPr>
          <w:rFonts w:ascii="Times" w:hAnsi="Times"/>
        </w:rPr>
        <w:fldChar w:fldCharType="end"/>
      </w:r>
      <w:r w:rsidR="0009397C" w:rsidRPr="00D570A6">
        <w:rPr>
          <w:rFonts w:ascii="Times" w:hAnsi="Times"/>
        </w:rPr>
        <w:t>.</w:t>
      </w:r>
      <w:r w:rsidR="00635606" w:rsidRPr="00D570A6">
        <w:rPr>
          <w:rFonts w:ascii="Times" w:hAnsi="Times"/>
        </w:rPr>
        <w:t xml:space="preserve"> L</w:t>
      </w:r>
      <w:r w:rsidRPr="00D570A6">
        <w:rPr>
          <w:rFonts w:ascii="Times" w:hAnsi="Times"/>
        </w:rPr>
        <w:t xml:space="preserve">oneliness has </w:t>
      </w:r>
      <w:r w:rsidR="00C04A70" w:rsidRPr="00D570A6">
        <w:rPr>
          <w:rFonts w:ascii="Times" w:hAnsi="Times"/>
        </w:rPr>
        <w:t xml:space="preserve">also </w:t>
      </w:r>
      <w:r w:rsidRPr="00D570A6">
        <w:rPr>
          <w:rFonts w:ascii="Times" w:hAnsi="Times"/>
        </w:rPr>
        <w:t>been noted to influence physiological functionin</w:t>
      </w:r>
      <w:r w:rsidR="005E5106" w:rsidRPr="00D570A6">
        <w:rPr>
          <w:rFonts w:ascii="Times" w:hAnsi="Times"/>
        </w:rPr>
        <w:t>g, impacting</w:t>
      </w:r>
      <w:r w:rsidRPr="00D570A6">
        <w:rPr>
          <w:rFonts w:ascii="Times" w:hAnsi="Times"/>
        </w:rPr>
        <w:t>: sleep</w:t>
      </w:r>
      <w:r w:rsidR="00680CFC" w:rsidRPr="00D570A6">
        <w:rPr>
          <w:rFonts w:ascii="Times" w:hAnsi="Times"/>
        </w:rPr>
        <w:t>,</w:t>
      </w:r>
      <w:r w:rsidR="004C4165" w:rsidRPr="00D570A6">
        <w:rPr>
          <w:rFonts w:ascii="Times" w:hAnsi="Times"/>
        </w:rPr>
        <w:fldChar w:fldCharType="begin">
          <w:fldData xml:space="preserve">PEVuZE5vdGU+PENpdGU+PEF1dGhvcj5IYXdrbGV5PC9BdXRob3I+PFllYXI+MjAxMDwvWWVhcj48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</w:fldData>
        </w:fldChar>
      </w:r>
      <w:r w:rsidR="00B0194F">
        <w:rPr>
          <w:rFonts w:ascii="Times" w:hAnsi="Times"/>
        </w:rPr>
        <w:instrText xml:space="preserve"> ADDIN EN.CITE </w:instrText>
      </w:r>
      <w:r w:rsidR="00B0194F">
        <w:rPr>
          <w:rFonts w:ascii="Times" w:hAnsi="Times"/>
        </w:rPr>
        <w:fldChar w:fldCharType="begin">
          <w:fldData xml:space="preserve">PEVuZE5vdGU+PENpdGU+PEF1dGhvcj5IYXdrbGV5PC9BdXRob3I+PFllYXI+MjAxMDwvWWVhcj48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</w:fldData>
        </w:fldChar>
      </w:r>
      <w:r w:rsidR="00B0194F">
        <w:rPr>
          <w:rFonts w:ascii="Times" w:hAnsi="Times"/>
        </w:rPr>
        <w:instrText xml:space="preserve"> ADDIN EN.CITE.DATA </w:instrText>
      </w:r>
      <w:r w:rsidR="00B0194F">
        <w:rPr>
          <w:rFonts w:ascii="Times" w:hAnsi="Times"/>
        </w:rPr>
      </w:r>
      <w:r w:rsidR="00B0194F">
        <w:rPr>
          <w:rFonts w:ascii="Times" w:hAnsi="Times"/>
        </w:rPr>
        <w:fldChar w:fldCharType="end"/>
      </w:r>
      <w:r w:rsidR="004C4165" w:rsidRPr="00D570A6">
        <w:rPr>
          <w:rFonts w:ascii="Times" w:hAnsi="Times"/>
        </w:rPr>
      </w:r>
      <w:r w:rsidR="004C4165" w:rsidRPr="00D570A6">
        <w:rPr>
          <w:rFonts w:ascii="Times" w:hAnsi="Times"/>
        </w:rPr>
        <w:fldChar w:fldCharType="separate"/>
      </w:r>
      <w:r w:rsidR="00B0194F">
        <w:rPr>
          <w:rFonts w:ascii="Times" w:hAnsi="Times"/>
          <w:noProof/>
        </w:rPr>
        <w:t>[3, 11]</w:t>
      </w:r>
      <w:r w:rsidR="004C4165" w:rsidRPr="00D570A6">
        <w:rPr>
          <w:rFonts w:ascii="Times" w:hAnsi="Times"/>
        </w:rPr>
        <w:fldChar w:fldCharType="end"/>
      </w:r>
      <w:r w:rsidRPr="00D570A6">
        <w:rPr>
          <w:rFonts w:ascii="Times" w:hAnsi="Times"/>
        </w:rPr>
        <w:t xml:space="preserve"> cardiovascular disease</w:t>
      </w:r>
      <w:r w:rsidR="00680CFC" w:rsidRPr="00D570A6">
        <w:rPr>
          <w:rFonts w:ascii="Times" w:hAnsi="Times"/>
        </w:rPr>
        <w:t>,</w:t>
      </w:r>
      <w:r w:rsidR="004C4165" w:rsidRPr="00D570A6">
        <w:rPr>
          <w:rFonts w:ascii="Times" w:hAnsi="Times"/>
        </w:rPr>
        <w:fldChar w:fldCharType="begin">
          <w:fldData xml:space="preserve">PEVuZE5vdGU+PENpdGU+PEF1dGhvcj5DaHJpc3RpYW5zZW48L0F1dGhvcj48WWVhcj4yMDE2PC9Z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</w:fldData>
        </w:fldChar>
      </w:r>
      <w:r w:rsidR="00B0194F">
        <w:rPr>
          <w:rFonts w:ascii="Times" w:hAnsi="Times"/>
        </w:rPr>
        <w:instrText xml:space="preserve"> ADDIN EN.CITE </w:instrText>
      </w:r>
      <w:r w:rsidR="00B0194F">
        <w:rPr>
          <w:rFonts w:ascii="Times" w:hAnsi="Times"/>
        </w:rPr>
        <w:fldChar w:fldCharType="begin">
          <w:fldData xml:space="preserve">PEVuZE5vdGU+PENpdGU+PEF1dGhvcj5DaHJpc3RpYW5zZW48L0F1dGhvcj48WWVhcj4yMDE2PC9Z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</w:fldData>
        </w:fldChar>
      </w:r>
      <w:r w:rsidR="00B0194F">
        <w:rPr>
          <w:rFonts w:ascii="Times" w:hAnsi="Times"/>
        </w:rPr>
        <w:instrText xml:space="preserve"> ADDIN EN.CITE.DATA </w:instrText>
      </w:r>
      <w:r w:rsidR="00B0194F">
        <w:rPr>
          <w:rFonts w:ascii="Times" w:hAnsi="Times"/>
        </w:rPr>
      </w:r>
      <w:r w:rsidR="00B0194F">
        <w:rPr>
          <w:rFonts w:ascii="Times" w:hAnsi="Times"/>
        </w:rPr>
        <w:fldChar w:fldCharType="end"/>
      </w:r>
      <w:r w:rsidR="004C4165" w:rsidRPr="00D570A6">
        <w:rPr>
          <w:rFonts w:ascii="Times" w:hAnsi="Times"/>
        </w:rPr>
      </w:r>
      <w:r w:rsidR="004C4165" w:rsidRPr="00D570A6">
        <w:rPr>
          <w:rFonts w:ascii="Times" w:hAnsi="Times"/>
        </w:rPr>
        <w:fldChar w:fldCharType="separate"/>
      </w:r>
      <w:r w:rsidR="00B0194F">
        <w:rPr>
          <w:rFonts w:ascii="Times" w:hAnsi="Times"/>
          <w:noProof/>
        </w:rPr>
        <w:t>[11]</w:t>
      </w:r>
      <w:r w:rsidR="004C4165" w:rsidRPr="00D570A6">
        <w:rPr>
          <w:rFonts w:ascii="Times" w:hAnsi="Times"/>
        </w:rPr>
        <w:fldChar w:fldCharType="end"/>
      </w:r>
      <w:r w:rsidRPr="00D570A6">
        <w:rPr>
          <w:rFonts w:ascii="Times" w:hAnsi="Times"/>
        </w:rPr>
        <w:t xml:space="preserve"> migraines</w:t>
      </w:r>
      <w:r w:rsidR="00680CFC" w:rsidRPr="00D570A6">
        <w:rPr>
          <w:rFonts w:ascii="Times" w:hAnsi="Times"/>
        </w:rPr>
        <w:t>,</w:t>
      </w:r>
      <w:r w:rsidR="004C4165" w:rsidRPr="00D570A6">
        <w:rPr>
          <w:rFonts w:ascii="Times" w:hAnsi="Times"/>
        </w:rPr>
        <w:fldChar w:fldCharType="begin">
          <w:fldData xml:space="preserve">PEVuZE5vdGU+PENpdGU+PEF1dGhvcj5DaHJpc3RpYW5zZW48L0F1dGhvcj48WWVhcj4yMDE2PC9Z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</w:fldData>
        </w:fldChar>
      </w:r>
      <w:r w:rsidR="00B0194F">
        <w:rPr>
          <w:rFonts w:ascii="Times" w:hAnsi="Times"/>
        </w:rPr>
        <w:instrText xml:space="preserve"> ADDIN EN.CITE </w:instrText>
      </w:r>
      <w:r w:rsidR="00B0194F">
        <w:rPr>
          <w:rFonts w:ascii="Times" w:hAnsi="Times"/>
        </w:rPr>
        <w:fldChar w:fldCharType="begin">
          <w:fldData xml:space="preserve">PEVuZE5vdGU+PENpdGU+PEF1dGhvcj5DaHJpc3RpYW5zZW48L0F1dGhvcj48WWVhcj4yMDE2PC9Z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</w:fldData>
        </w:fldChar>
      </w:r>
      <w:r w:rsidR="00B0194F">
        <w:rPr>
          <w:rFonts w:ascii="Times" w:hAnsi="Times"/>
        </w:rPr>
        <w:instrText xml:space="preserve"> ADDIN EN.CITE.DATA </w:instrText>
      </w:r>
      <w:r w:rsidR="00B0194F">
        <w:rPr>
          <w:rFonts w:ascii="Times" w:hAnsi="Times"/>
        </w:rPr>
      </w:r>
      <w:r w:rsidR="00B0194F">
        <w:rPr>
          <w:rFonts w:ascii="Times" w:hAnsi="Times"/>
        </w:rPr>
        <w:fldChar w:fldCharType="end"/>
      </w:r>
      <w:r w:rsidR="004C4165" w:rsidRPr="00D570A6">
        <w:rPr>
          <w:rFonts w:ascii="Times" w:hAnsi="Times"/>
        </w:rPr>
      </w:r>
      <w:r w:rsidR="004C4165" w:rsidRPr="00D570A6">
        <w:rPr>
          <w:rFonts w:ascii="Times" w:hAnsi="Times"/>
        </w:rPr>
        <w:fldChar w:fldCharType="separate"/>
      </w:r>
      <w:r w:rsidR="00B0194F">
        <w:rPr>
          <w:rFonts w:ascii="Times" w:hAnsi="Times"/>
          <w:noProof/>
        </w:rPr>
        <w:t>[11]</w:t>
      </w:r>
      <w:r w:rsidR="004C4165" w:rsidRPr="00D570A6">
        <w:rPr>
          <w:rFonts w:ascii="Times" w:hAnsi="Times"/>
        </w:rPr>
        <w:fldChar w:fldCharType="end"/>
      </w:r>
      <w:r w:rsidRPr="00D570A6">
        <w:rPr>
          <w:rFonts w:ascii="Times" w:hAnsi="Times"/>
        </w:rPr>
        <w:t xml:space="preserve"> gene regulation, </w:t>
      </w:r>
      <w:r w:rsidR="00680CFC" w:rsidRPr="00D570A6">
        <w:rPr>
          <w:rFonts w:ascii="Times" w:hAnsi="Times"/>
        </w:rPr>
        <w:t xml:space="preserve">and </w:t>
      </w:r>
      <w:r w:rsidRPr="00D570A6">
        <w:rPr>
          <w:rFonts w:ascii="Times" w:hAnsi="Times"/>
        </w:rPr>
        <w:t>immune response and neuroendocrine function</w:t>
      </w:r>
      <w:r w:rsidR="004C4165" w:rsidRPr="00D570A6">
        <w:rPr>
          <w:rFonts w:ascii="Times" w:hAnsi="Times"/>
        </w:rPr>
        <w:fldChar w:fldCharType="begin">
          <w:fldData xml:space="preserve">PEVuZE5vdGU+PENpdGU+PEF1dGhvcj5IYXdrbGV5PC9BdXRob3I+PFllYXI+MjAxMDwvWWVhcj48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</w:fldData>
        </w:fldChar>
      </w:r>
      <w:r w:rsidR="00875BE4" w:rsidRPr="00D570A6">
        <w:rPr>
          <w:rFonts w:ascii="Times" w:hAnsi="Times"/>
        </w:rPr>
        <w:instrText xml:space="preserve"> ADDIN EN.CITE </w:instrText>
      </w:r>
      <w:r w:rsidR="00875BE4" w:rsidRPr="00D570A6">
        <w:rPr>
          <w:rFonts w:ascii="Times" w:hAnsi="Times"/>
        </w:rPr>
        <w:fldChar w:fldCharType="begin">
          <w:fldData xml:space="preserve">PEVuZE5vdGU+PENpdGU+PEF1dGhvcj5IYXdrbGV5PC9BdXRob3I+PFllYXI+MjAxMDwvWWVhcj48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</w:fldData>
        </w:fldChar>
      </w:r>
      <w:r w:rsidR="00875BE4" w:rsidRPr="00D570A6">
        <w:rPr>
          <w:rFonts w:ascii="Times" w:hAnsi="Times"/>
        </w:rPr>
        <w:instrText xml:space="preserve"> ADDIN EN.CITE.DATA </w:instrText>
      </w:r>
      <w:r w:rsidR="00875BE4" w:rsidRPr="00D570A6">
        <w:rPr>
          <w:rFonts w:ascii="Times" w:hAnsi="Times"/>
        </w:rPr>
      </w:r>
      <w:r w:rsidR="00875BE4" w:rsidRPr="00D570A6">
        <w:rPr>
          <w:rFonts w:ascii="Times" w:hAnsi="Times"/>
        </w:rPr>
        <w:fldChar w:fldCharType="end"/>
      </w:r>
      <w:r w:rsidR="004C4165" w:rsidRPr="00D570A6">
        <w:rPr>
          <w:rFonts w:ascii="Times" w:hAnsi="Times"/>
        </w:rPr>
      </w:r>
      <w:r w:rsidR="004C4165" w:rsidRPr="00D570A6">
        <w:rPr>
          <w:rFonts w:ascii="Times" w:hAnsi="Times"/>
        </w:rPr>
        <w:fldChar w:fldCharType="separate"/>
      </w:r>
      <w:r w:rsidR="00875BE4" w:rsidRPr="00D570A6">
        <w:rPr>
          <w:rFonts w:ascii="Times" w:hAnsi="Times"/>
          <w:noProof/>
        </w:rPr>
        <w:t>[3, 6]</w:t>
      </w:r>
      <w:r w:rsidR="004C4165" w:rsidRPr="00D570A6">
        <w:rPr>
          <w:rFonts w:ascii="Times" w:hAnsi="Times"/>
        </w:rPr>
        <w:fldChar w:fldCharType="end"/>
      </w:r>
      <w:r w:rsidR="0009397C" w:rsidRPr="00D570A6">
        <w:rPr>
          <w:rFonts w:ascii="Times" w:hAnsi="Times"/>
        </w:rPr>
        <w:t>.</w:t>
      </w:r>
      <w:r w:rsidRPr="00D570A6">
        <w:rPr>
          <w:rFonts w:ascii="Times" w:hAnsi="Times"/>
        </w:rPr>
        <w:t xml:space="preserve"> </w:t>
      </w:r>
      <w:r w:rsidR="00DD3B16" w:rsidRPr="00D570A6">
        <w:rPr>
          <w:rFonts w:ascii="Times" w:hAnsi="Times"/>
        </w:rPr>
        <w:t>L</w:t>
      </w:r>
      <w:r w:rsidR="00680CFC" w:rsidRPr="00D570A6">
        <w:rPr>
          <w:rFonts w:ascii="Times" w:hAnsi="Times"/>
        </w:rPr>
        <w:t>oneliness</w:t>
      </w:r>
      <w:r w:rsidR="005E5106" w:rsidRPr="00D570A6">
        <w:rPr>
          <w:rFonts w:ascii="Times" w:hAnsi="Times"/>
        </w:rPr>
        <w:t xml:space="preserve"> has also been identified as a risk factor for </w:t>
      </w:r>
      <w:r w:rsidR="00F04004" w:rsidRPr="00D570A6">
        <w:rPr>
          <w:rFonts w:ascii="Times" w:hAnsi="Times"/>
        </w:rPr>
        <w:t>alcoholis</w:t>
      </w:r>
      <w:r w:rsidR="00AC1D49" w:rsidRPr="00D570A6">
        <w:rPr>
          <w:rFonts w:ascii="Times" w:hAnsi="Times"/>
        </w:rPr>
        <w:t>m</w:t>
      </w:r>
      <w:r w:rsidR="00AC1D49" w:rsidRPr="00D570A6">
        <w:rPr>
          <w:rFonts w:ascii="Times" w:hAnsi="Times"/>
        </w:rPr>
        <w:fldChar w:fldCharType="begin"/>
      </w:r>
      <w:r w:rsidR="00875BE4" w:rsidRPr="00D570A6">
        <w:rPr>
          <w:rFonts w:ascii="Times" w:hAnsi="Times"/>
        </w:rPr>
        <w:instrText xml:space="preserve"> ADDIN EN.CITE &lt;EndNote&gt;&lt;Cite&gt;&lt;Author&gt;Cacioppo&lt;/Author&gt;&lt;Year&gt;2006&lt;/Year&gt;&lt;RecNum&gt;173&lt;/RecNum&gt;&lt;DisplayText&gt;[4]&lt;/DisplayText&gt;&lt;record&gt;&lt;rec-number&gt;173&lt;/rec-number&gt;&lt;foreign-keys&gt;&lt;key app="EN" db-id="pd50dffz0s5x9uev2dkprdrrawfd09dsrs2s" timestamp="1565811819" guid="140279e0-5bb6-4d83-bdbc-2255aaf2e2e8"&gt;173&lt;/key&gt;&lt;/foreign-keys&gt;&lt;ref-type name="Journal Article"&gt;17&lt;/ref-type&gt;&lt;contributors&gt;&lt;authors&gt;&lt;author&gt;Cacioppo, J. T.&lt;/author&gt;&lt;author&gt;Hughes, M. E.&lt;/author&gt;&lt;author&gt;Waite, L. J.&lt;/author&gt;&lt;author&gt;Hawkley, L. C.&lt;/author&gt;&lt;author&gt;Thisted, R. A.&lt;/author&gt;&lt;/authors&gt;&lt;/contributors&gt;&lt;auth-address&gt;Center for Cognitive and Social Neuroscience, University of Chicago, 5848 South University Avenue, Chicago, IL 60637, USA. cacioppo@uchicago.edu&lt;/auth-address&gt;&lt;titles&gt;&lt;title&gt;Loneliness as a specific risk factor for depressive symptoms: Cross-sectional and longitudinal analyses&lt;/title&gt;&lt;secondary-title&gt;Psychol Aging&lt;/secondary-title&gt;&lt;/titles&gt;&lt;periodical&gt;&lt;full-title&gt;Psychol Aging&lt;/full-title&gt;&lt;/periodical&gt;&lt;pages&gt;140-51&lt;/pages&gt;&lt;volume&gt;21&lt;/volume&gt;&lt;number&gt;1&lt;/number&gt;&lt;edition&gt;2006/04/06&lt;/edition&gt;&lt;keywords&gt;&lt;keyword&gt;Aged&lt;/keyword&gt;&lt;keyword&gt;Cross-Sectional Studies&lt;/keyword&gt;&lt;keyword&gt;Depression/diagnosis/*etiology/*psychology&lt;/keyword&gt;&lt;keyword&gt;Female&lt;/keyword&gt;&lt;keyword&gt;Follow-Up Studies&lt;/keyword&gt;&lt;keyword&gt;Health Status&lt;/keyword&gt;&lt;keyword&gt;Hostility&lt;/keyword&gt;&lt;keyword&gt;Humans&lt;/keyword&gt;&lt;keyword&gt;Loneliness/*psychology&lt;/keyword&gt;&lt;keyword&gt;Male&lt;/keyword&gt;&lt;keyword&gt;Middle Aged&lt;/keyword&gt;&lt;keyword&gt;Risk Factors&lt;/keyword&gt;&lt;keyword&gt;Severity of Illness Index&lt;/keyword&gt;&lt;keyword&gt;Social Support&lt;/keyword&gt;&lt;keyword&gt;Stress, Psychological/diagnosis/psychology&lt;/keyword&gt;&lt;keyword&gt;Surveys and Questionnaires&lt;/keyword&gt;&lt;/keywords&gt;&lt;dates&gt;&lt;year&gt;2006&lt;/year&gt;&lt;pub-dates&gt;&lt;date&gt;Mar&lt;/date&gt;&lt;/pub-dates&gt;&lt;/dates&gt;&lt;isbn&gt;0882-7974 (Print)&amp;#xD;0882-7974 (Linking)&lt;/isbn&gt;&lt;accession-num&gt;16594799&lt;/accession-num&gt;&lt;urls&gt;&lt;related-urls&gt;&lt;url&gt;https://www.ncbi.nlm.nih.gov/pubmed/16594799&lt;/url&gt;&lt;/related-urls&gt;&lt;/urls&gt;&lt;electronic-resource-num&gt;10.1037/0882-7974.21.1.140&lt;/electronic-resource-num&gt;&lt;/record&gt;&lt;/Cite&gt;&lt;/EndNote&gt;</w:instrText>
      </w:r>
      <w:r w:rsidR="00AC1D49" w:rsidRPr="00D570A6">
        <w:rPr>
          <w:rFonts w:ascii="Times" w:hAnsi="Times"/>
        </w:rPr>
        <w:fldChar w:fldCharType="separate"/>
      </w:r>
      <w:r w:rsidR="00875BE4" w:rsidRPr="00D570A6">
        <w:rPr>
          <w:rFonts w:ascii="Times" w:hAnsi="Times"/>
          <w:noProof/>
        </w:rPr>
        <w:t>[4]</w:t>
      </w:r>
      <w:r w:rsidR="00AC1D49" w:rsidRPr="00D570A6">
        <w:rPr>
          <w:rFonts w:ascii="Times" w:hAnsi="Times"/>
        </w:rPr>
        <w:fldChar w:fldCharType="end"/>
      </w:r>
      <w:r w:rsidR="00F04004" w:rsidRPr="00D570A6">
        <w:rPr>
          <w:rFonts w:ascii="Times" w:hAnsi="Times"/>
        </w:rPr>
        <w:t xml:space="preserve"> </w:t>
      </w:r>
      <w:r w:rsidR="00AC1D49" w:rsidRPr="00D570A6">
        <w:rPr>
          <w:rFonts w:ascii="Times" w:hAnsi="Times"/>
        </w:rPr>
        <w:t>and mortality</w:t>
      </w:r>
      <w:r w:rsidR="00AC1D49" w:rsidRPr="00D570A6">
        <w:rPr>
          <w:rFonts w:ascii="Times" w:hAnsi="Times"/>
        </w:rPr>
        <w:fldChar w:fldCharType="begin">
          <w:fldData xml:space="preserve">PEVuZE5vdGU+PENpdGU+PEF1dGhvcj5MZWlnaC1IdW50PC9BdXRob3I+PFllYXI+MjAxNzwvWWVh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</w:fldData>
        </w:fldChar>
      </w:r>
      <w:r w:rsidR="00490956" w:rsidRPr="00D570A6">
        <w:rPr>
          <w:rFonts w:ascii="Times" w:hAnsi="Times"/>
        </w:rPr>
        <w:instrText xml:space="preserve"> ADDIN EN.CITE </w:instrText>
      </w:r>
      <w:r w:rsidR="00490956" w:rsidRPr="00D570A6">
        <w:rPr>
          <w:rFonts w:ascii="Times" w:hAnsi="Times"/>
        </w:rPr>
        <w:fldChar w:fldCharType="begin">
          <w:fldData xml:space="preserve">PEVuZE5vdGU+PENpdGU+PEF1dGhvcj5MZWlnaC1IdW50PC9BdXRob3I+PFllYXI+MjAxNzwvWWVh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</w:fldData>
        </w:fldChar>
      </w:r>
      <w:r w:rsidR="00490956" w:rsidRPr="00D570A6">
        <w:rPr>
          <w:rFonts w:ascii="Times" w:hAnsi="Times"/>
        </w:rPr>
        <w:instrText xml:space="preserve"> ADDIN EN.CITE.DATA </w:instrText>
      </w:r>
      <w:r w:rsidR="00490956" w:rsidRPr="00D570A6">
        <w:rPr>
          <w:rFonts w:ascii="Times" w:hAnsi="Times"/>
        </w:rPr>
      </w:r>
      <w:r w:rsidR="00490956" w:rsidRPr="00D570A6">
        <w:rPr>
          <w:rFonts w:ascii="Times" w:hAnsi="Times"/>
        </w:rPr>
        <w:fldChar w:fldCharType="end"/>
      </w:r>
      <w:r w:rsidR="00AC1D49" w:rsidRPr="00D570A6">
        <w:rPr>
          <w:rFonts w:ascii="Times" w:hAnsi="Times"/>
        </w:rPr>
      </w:r>
      <w:r w:rsidR="00AC1D49" w:rsidRPr="00D570A6">
        <w:rPr>
          <w:rFonts w:ascii="Times" w:hAnsi="Times"/>
        </w:rPr>
        <w:fldChar w:fldCharType="separate"/>
      </w:r>
      <w:r w:rsidR="00490956" w:rsidRPr="00D570A6">
        <w:rPr>
          <w:rFonts w:ascii="Times" w:hAnsi="Times"/>
          <w:noProof/>
        </w:rPr>
        <w:t>[1]</w:t>
      </w:r>
      <w:r w:rsidR="00AC1D49" w:rsidRPr="00D570A6">
        <w:rPr>
          <w:rFonts w:ascii="Times" w:hAnsi="Times"/>
        </w:rPr>
        <w:fldChar w:fldCharType="end"/>
      </w:r>
      <w:r w:rsidR="0009397C" w:rsidRPr="00D570A6">
        <w:rPr>
          <w:rFonts w:ascii="Times" w:hAnsi="Times"/>
        </w:rPr>
        <w:t>.</w:t>
      </w:r>
      <w:r w:rsidR="00AC1D49" w:rsidRPr="00D570A6">
        <w:rPr>
          <w:rFonts w:ascii="Times" w:hAnsi="Times"/>
        </w:rPr>
        <w:t xml:space="preserve"> </w:t>
      </w:r>
      <w:r w:rsidR="00A63A31" w:rsidRPr="00D570A6">
        <w:rPr>
          <w:rFonts w:ascii="Times" w:hAnsi="Times"/>
        </w:rPr>
        <w:t xml:space="preserve">Further </w:t>
      </w:r>
      <w:r w:rsidR="000A1F6E" w:rsidRPr="00D570A6">
        <w:rPr>
          <w:rFonts w:ascii="Times" w:hAnsi="Times"/>
        </w:rPr>
        <w:t>influencing</w:t>
      </w:r>
      <w:r w:rsidR="00A63A31" w:rsidRPr="00D570A6">
        <w:rPr>
          <w:rFonts w:ascii="Times" w:hAnsi="Times"/>
        </w:rPr>
        <w:t xml:space="preserve"> overall health and well-being, associations between loneliness and mental health conditions have been </w:t>
      </w:r>
      <w:r w:rsidR="00D7467C" w:rsidRPr="00D570A6">
        <w:rPr>
          <w:rFonts w:ascii="Times" w:hAnsi="Times"/>
        </w:rPr>
        <w:t>found</w:t>
      </w:r>
      <w:r w:rsidR="00C04A70" w:rsidRPr="00D570A6">
        <w:rPr>
          <w:rFonts w:ascii="Times" w:hAnsi="Times"/>
        </w:rPr>
        <w:t>.</w:t>
      </w:r>
      <w:r w:rsidR="00C76C4E" w:rsidRPr="00D570A6">
        <w:rPr>
          <w:rFonts w:ascii="Times" w:hAnsi="Times"/>
        </w:rPr>
        <w:t xml:space="preserve"> </w:t>
      </w:r>
      <w:r w:rsidR="00C04A70" w:rsidRPr="00D570A6">
        <w:rPr>
          <w:rFonts w:ascii="Times" w:hAnsi="Times"/>
        </w:rPr>
        <w:t>A</w:t>
      </w:r>
      <w:r w:rsidR="00D21257" w:rsidRPr="00D570A6">
        <w:rPr>
          <w:rFonts w:ascii="Times" w:hAnsi="Times"/>
        </w:rPr>
        <w:t>n association between loneliness and depression has been identified,</w:t>
      </w:r>
      <w:r w:rsidR="00D21257" w:rsidRPr="00D570A6">
        <w:rPr>
          <w:rFonts w:ascii="Times" w:hAnsi="Times"/>
        </w:rPr>
        <w:fldChar w:fldCharType="begin">
          <w:fldData xml:space="preserve">PEVuZE5vdGU+PENpdGU+PEF1dGhvcj5DYWNpb3BwbzwvQXV0aG9yPjxZZWFyPjIwMDY8L1llYXI+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</w:fldData>
        </w:fldChar>
      </w:r>
      <w:r w:rsidR="00B0194F">
        <w:rPr>
          <w:rFonts w:ascii="Times" w:hAnsi="Times"/>
        </w:rPr>
        <w:instrText xml:space="preserve"> ADDIN EN.CITE </w:instrText>
      </w:r>
      <w:r w:rsidR="00B0194F">
        <w:rPr>
          <w:rFonts w:ascii="Times" w:hAnsi="Times"/>
        </w:rPr>
        <w:fldChar w:fldCharType="begin">
          <w:fldData xml:space="preserve">PEVuZE5vdGU+PENpdGU+PEF1dGhvcj5DYWNpb3BwbzwvQXV0aG9yPjxZZWFyPjIwMDY8L1llYXI+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</w:fldData>
        </w:fldChar>
      </w:r>
      <w:r w:rsidR="00B0194F">
        <w:rPr>
          <w:rFonts w:ascii="Times" w:hAnsi="Times"/>
        </w:rPr>
        <w:instrText xml:space="preserve"> ADDIN EN.CITE.DATA </w:instrText>
      </w:r>
      <w:r w:rsidR="00B0194F">
        <w:rPr>
          <w:rFonts w:ascii="Times" w:hAnsi="Times"/>
        </w:rPr>
      </w:r>
      <w:r w:rsidR="00B0194F">
        <w:rPr>
          <w:rFonts w:ascii="Times" w:hAnsi="Times"/>
        </w:rPr>
        <w:fldChar w:fldCharType="end"/>
      </w:r>
      <w:r w:rsidR="00D21257" w:rsidRPr="00D570A6">
        <w:rPr>
          <w:rFonts w:ascii="Times" w:hAnsi="Times"/>
        </w:rPr>
      </w:r>
      <w:r w:rsidR="00D21257" w:rsidRPr="00D570A6">
        <w:rPr>
          <w:rFonts w:ascii="Times" w:hAnsi="Times"/>
        </w:rPr>
        <w:fldChar w:fldCharType="separate"/>
      </w:r>
      <w:r w:rsidR="00B0194F">
        <w:rPr>
          <w:rFonts w:ascii="Times" w:hAnsi="Times"/>
          <w:noProof/>
        </w:rPr>
        <w:t>[2, 4]</w:t>
      </w:r>
      <w:r w:rsidR="00D21257" w:rsidRPr="00D570A6">
        <w:rPr>
          <w:rFonts w:ascii="Times" w:hAnsi="Times"/>
        </w:rPr>
        <w:fldChar w:fldCharType="end"/>
      </w:r>
      <w:r w:rsidR="00D21257" w:rsidRPr="00D570A6">
        <w:rPr>
          <w:rFonts w:ascii="Times" w:hAnsi="Times"/>
        </w:rPr>
        <w:t xml:space="preserve"> with some suggesting that loneliness is a risk factor for the development of depressive symptoms</w:t>
      </w:r>
      <w:r w:rsidR="00D21257" w:rsidRPr="00D570A6">
        <w:rPr>
          <w:rFonts w:ascii="Times" w:hAnsi="Times"/>
        </w:rPr>
        <w:fldChar w:fldCharType="begin">
          <w:fldData xml:space="preserve">PEVuZE5vdGU+PENpdGU+PEF1dGhvcj5KYXJlbWthPC9BdXRob3I+PFllYXI+MjAxNDwvWWVhcj48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</w:fldData>
        </w:fldChar>
      </w:r>
      <w:r w:rsidR="00B0194F">
        <w:rPr>
          <w:rFonts w:ascii="Times" w:hAnsi="Times"/>
        </w:rPr>
        <w:instrText xml:space="preserve"> ADDIN EN.CITE </w:instrText>
      </w:r>
      <w:r w:rsidR="00B0194F">
        <w:rPr>
          <w:rFonts w:ascii="Times" w:hAnsi="Times"/>
        </w:rPr>
        <w:fldChar w:fldCharType="begin">
          <w:fldData xml:space="preserve">PEVuZE5vdGU+PENpdGU+PEF1dGhvcj5KYXJlbWthPC9BdXRob3I+PFllYXI+MjAxNDwvWWVhcj48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</w:fldData>
        </w:fldChar>
      </w:r>
      <w:r w:rsidR="00B0194F">
        <w:rPr>
          <w:rFonts w:ascii="Times" w:hAnsi="Times"/>
        </w:rPr>
        <w:instrText xml:space="preserve"> ADDIN EN.CITE.DATA </w:instrText>
      </w:r>
      <w:r w:rsidR="00B0194F">
        <w:rPr>
          <w:rFonts w:ascii="Times" w:hAnsi="Times"/>
        </w:rPr>
      </w:r>
      <w:r w:rsidR="00B0194F">
        <w:rPr>
          <w:rFonts w:ascii="Times" w:hAnsi="Times"/>
        </w:rPr>
        <w:fldChar w:fldCharType="end"/>
      </w:r>
      <w:r w:rsidR="00D21257" w:rsidRPr="00D570A6">
        <w:rPr>
          <w:rFonts w:ascii="Times" w:hAnsi="Times"/>
        </w:rPr>
      </w:r>
      <w:r w:rsidR="00D21257" w:rsidRPr="00D570A6">
        <w:rPr>
          <w:rFonts w:ascii="Times" w:hAnsi="Times"/>
        </w:rPr>
        <w:fldChar w:fldCharType="separate"/>
      </w:r>
      <w:r w:rsidR="00B0194F">
        <w:rPr>
          <w:rFonts w:ascii="Times" w:hAnsi="Times"/>
          <w:noProof/>
        </w:rPr>
        <w:t>[5, 12]</w:t>
      </w:r>
      <w:r w:rsidR="00D21257" w:rsidRPr="00D570A6">
        <w:rPr>
          <w:rFonts w:ascii="Times" w:hAnsi="Times"/>
        </w:rPr>
        <w:fldChar w:fldCharType="end"/>
      </w:r>
      <w:r w:rsidR="00E1045F" w:rsidRPr="00D570A6">
        <w:rPr>
          <w:rFonts w:ascii="Times" w:hAnsi="Times"/>
        </w:rPr>
        <w:t>,</w:t>
      </w:r>
      <w:r w:rsidR="00D7467C" w:rsidRPr="00D570A6">
        <w:rPr>
          <w:rFonts w:ascii="Times" w:hAnsi="Times"/>
        </w:rPr>
        <w:t xml:space="preserve"> whereas</w:t>
      </w:r>
      <w:r w:rsidR="00E1045F" w:rsidRPr="00D570A6">
        <w:rPr>
          <w:rFonts w:ascii="Times" w:hAnsi="Times"/>
        </w:rPr>
        <w:t xml:space="preserve"> others have posited a bi-directional, reciprocal relationship</w:t>
      </w:r>
      <w:r w:rsidR="00E1045F" w:rsidRPr="00D570A6">
        <w:rPr>
          <w:rFonts w:ascii="Times" w:hAnsi="Times"/>
        </w:rPr>
        <w:fldChar w:fldCharType="begin"/>
      </w:r>
      <w:r w:rsidR="00875BE4" w:rsidRPr="00D570A6">
        <w:rPr>
          <w:rFonts w:ascii="Times" w:hAnsi="Times"/>
        </w:rPr>
        <w:instrText xml:space="preserve"> ADDIN EN.CITE &lt;EndNote&gt;&lt;Cite&gt;&lt;Author&gt;Cacioppo&lt;/Author&gt;&lt;Year&gt;2006&lt;/Year&gt;&lt;RecNum&gt;173&lt;/RecNum&gt;&lt;DisplayText&gt;[4]&lt;/DisplayText&gt;&lt;record&gt;&lt;rec-number&gt;173&lt;/rec-number&gt;&lt;foreign-keys&gt;&lt;key app="EN" db-id="pd50dffz0s5x9uev2dkprdrrawfd09dsrs2s" timestamp="1565811819" guid="140279e0-5bb6-4d83-bdbc-2255aaf2e2e8"&gt;173&lt;/key&gt;&lt;/foreign-keys&gt;&lt;ref-type name="Journal Article"&gt;17&lt;/ref-type&gt;&lt;contributors&gt;&lt;authors&gt;&lt;author&gt;Cacioppo, J. T.&lt;/author&gt;&lt;author&gt;Hughes, M. E.&lt;/author&gt;&lt;author&gt;Waite, L. J.&lt;/author&gt;&lt;author&gt;Hawkley, L. C.&lt;/author&gt;&lt;author&gt;Thisted, R. A.&lt;/author&gt;&lt;/authors&gt;&lt;/contributors&gt;&lt;auth-address&gt;Center for Cognitive and Social Neuroscience, University of Chicago, 5848 South University Avenue, Chicago, IL 60637, USA. cacioppo@uchicago.edu&lt;/auth-address&gt;&lt;titles&gt;&lt;title&gt;Loneliness as a specific risk factor for depressive symptoms: Cross-sectional and longitudinal analyses&lt;/title&gt;&lt;secondary-title&gt;Psychol Aging&lt;/secondary-title&gt;&lt;/titles&gt;&lt;periodical&gt;&lt;full-title&gt;Psychol Aging&lt;/full-title&gt;&lt;/periodical&gt;&lt;pages&gt;140-51&lt;/pages&gt;&lt;volume&gt;21&lt;/volume&gt;&lt;number&gt;1&lt;/number&gt;&lt;edition&gt;2006/04/06&lt;/edition&gt;&lt;keywords&gt;&lt;keyword&gt;Aged&lt;/keyword&gt;&lt;keyword&gt;Cross-Sectional Studies&lt;/keyword&gt;&lt;keyword&gt;Depression/diagnosis/*etiology/*psychology&lt;/keyword&gt;&lt;keyword&gt;Female&lt;/keyword&gt;&lt;keyword&gt;Follow-Up Studies&lt;/keyword&gt;&lt;keyword&gt;Health Status&lt;/keyword&gt;&lt;keyword&gt;Hostility&lt;/keyword&gt;&lt;keyword&gt;Humans&lt;/keyword&gt;&lt;keyword&gt;Loneliness/*psychology&lt;/keyword&gt;&lt;keyword&gt;Male&lt;/keyword&gt;&lt;keyword&gt;Middle Aged&lt;/keyword&gt;&lt;keyword&gt;Risk Factors&lt;/keyword&gt;&lt;keyword&gt;Severity of Illness Index&lt;/keyword&gt;&lt;keyword&gt;Social Support&lt;/keyword&gt;&lt;keyword&gt;Stress, Psychological/diagnosis/psychology&lt;/keyword&gt;&lt;keyword&gt;Surveys and Questionnaires&lt;/keyword&gt;&lt;/keywords&gt;&lt;dates&gt;&lt;year&gt;2006&lt;/year&gt;&lt;pub-dates&gt;&lt;date&gt;Mar&lt;/date&gt;&lt;/pub-dates&gt;&lt;/dates&gt;&lt;isbn&gt;0882-7974 (Print)&amp;#xD;0882-7974 (Linking)&lt;/isbn&gt;&lt;accession-num&gt;16594799&lt;/accession-num&gt;&lt;urls&gt;&lt;related-urls&gt;&lt;url&gt;https://www.ncbi.nlm.nih.gov/pubmed/16594799&lt;/url&gt;&lt;/related-urls&gt;&lt;/urls&gt;&lt;electronic-resource-num&gt;10.1037/0882-7974.21.1.140&lt;/electronic-resource-num&gt;&lt;/record&gt;&lt;/Cite&gt;&lt;/EndNote&gt;</w:instrText>
      </w:r>
      <w:r w:rsidR="00E1045F" w:rsidRPr="00D570A6">
        <w:rPr>
          <w:rFonts w:ascii="Times" w:hAnsi="Times"/>
        </w:rPr>
        <w:fldChar w:fldCharType="separate"/>
      </w:r>
      <w:r w:rsidR="00875BE4" w:rsidRPr="00D570A6">
        <w:rPr>
          <w:rFonts w:ascii="Times" w:hAnsi="Times"/>
          <w:noProof/>
        </w:rPr>
        <w:t>[4]</w:t>
      </w:r>
      <w:r w:rsidR="00E1045F" w:rsidRPr="00D570A6">
        <w:rPr>
          <w:rFonts w:ascii="Times" w:hAnsi="Times"/>
        </w:rPr>
        <w:fldChar w:fldCharType="end"/>
      </w:r>
      <w:r w:rsidR="00E1045F" w:rsidRPr="00D570A6">
        <w:rPr>
          <w:rFonts w:ascii="Times" w:hAnsi="Times"/>
        </w:rPr>
        <w:t xml:space="preserve"> </w:t>
      </w:r>
      <w:r w:rsidR="00C04A70" w:rsidRPr="00D570A6">
        <w:rPr>
          <w:rFonts w:ascii="Times" w:hAnsi="Times"/>
        </w:rPr>
        <w:t xml:space="preserve">such that </w:t>
      </w:r>
      <w:r w:rsidR="00EC479D" w:rsidRPr="00D570A6">
        <w:rPr>
          <w:rFonts w:ascii="Times" w:hAnsi="Times"/>
        </w:rPr>
        <w:t>i</w:t>
      </w:r>
      <w:r w:rsidR="00537EC9" w:rsidRPr="00D570A6">
        <w:rPr>
          <w:rFonts w:ascii="Times" w:hAnsi="Times"/>
        </w:rPr>
        <w:t xml:space="preserve">ndividuals experiencing depression may be more prone to loneliness, </w:t>
      </w:r>
      <w:r w:rsidR="00C04A70" w:rsidRPr="00D570A6">
        <w:rPr>
          <w:rFonts w:ascii="Times" w:hAnsi="Times"/>
        </w:rPr>
        <w:t>and</w:t>
      </w:r>
      <w:r w:rsidR="00537EC9" w:rsidRPr="00D570A6">
        <w:rPr>
          <w:rFonts w:ascii="Times" w:hAnsi="Times"/>
        </w:rPr>
        <w:t xml:space="preserve"> those who are lonely may become depressed due to a lack of social </w:t>
      </w:r>
      <w:r w:rsidR="00537EC9" w:rsidRPr="00D570A6">
        <w:rPr>
          <w:rFonts w:ascii="Times" w:hAnsi="Times"/>
        </w:rPr>
        <w:lastRenderedPageBreak/>
        <w:t xml:space="preserve">contact. Both models involve depression, highlighting the important role that </w:t>
      </w:r>
      <w:r w:rsidR="00414824" w:rsidRPr="00D570A6">
        <w:rPr>
          <w:rFonts w:ascii="Times" w:hAnsi="Times"/>
        </w:rPr>
        <w:t>mental health</w:t>
      </w:r>
      <w:r w:rsidR="00537EC9" w:rsidRPr="00D570A6">
        <w:rPr>
          <w:rFonts w:ascii="Times" w:hAnsi="Times"/>
        </w:rPr>
        <w:t xml:space="preserve"> plays in regards to loneliness and well-being.</w:t>
      </w:r>
    </w:p>
    <w:p w14:paraId="52A8E73D" w14:textId="72A455AE" w:rsidR="00721EAC" w:rsidRPr="00D570A6" w:rsidRDefault="00530B68" w:rsidP="009B075C">
      <w:pPr>
        <w:spacing w:line="480" w:lineRule="auto"/>
        <w:ind w:firstLine="720"/>
        <w:rPr>
          <w:rFonts w:ascii="Times" w:hAnsi="Times"/>
        </w:rPr>
      </w:pPr>
      <w:r w:rsidRPr="00D570A6">
        <w:rPr>
          <w:rFonts w:ascii="Times" w:hAnsi="Times"/>
        </w:rPr>
        <w:t xml:space="preserve">Resultant from </w:t>
      </w:r>
      <w:r w:rsidR="00C11C61" w:rsidRPr="00D570A6">
        <w:rPr>
          <w:rFonts w:ascii="Times" w:hAnsi="Times"/>
        </w:rPr>
        <w:t>stigma and discrimination</w:t>
      </w:r>
      <w:r w:rsidRPr="00D570A6">
        <w:rPr>
          <w:rFonts w:ascii="Times" w:hAnsi="Times"/>
        </w:rPr>
        <w:t>, many minority populations</w:t>
      </w:r>
      <w:r w:rsidR="00434FF8" w:rsidRPr="00D570A6">
        <w:rPr>
          <w:rFonts w:ascii="Times" w:hAnsi="Times"/>
        </w:rPr>
        <w:t xml:space="preserve"> including </w:t>
      </w:r>
      <w:r w:rsidRPr="00D570A6">
        <w:rPr>
          <w:rFonts w:ascii="Times" w:hAnsi="Times"/>
        </w:rPr>
        <w:t>gay, bisexual</w:t>
      </w:r>
      <w:r w:rsidR="00C04A70" w:rsidRPr="00D570A6">
        <w:rPr>
          <w:rFonts w:ascii="Times" w:hAnsi="Times"/>
        </w:rPr>
        <w:t>,</w:t>
      </w:r>
      <w:r w:rsidRPr="00D570A6">
        <w:rPr>
          <w:rFonts w:ascii="Times" w:hAnsi="Times"/>
        </w:rPr>
        <w:t xml:space="preserve"> and other men who have sex with men (gbMSM)</w:t>
      </w:r>
      <w:r w:rsidR="00434FF8" w:rsidRPr="00D570A6">
        <w:rPr>
          <w:rFonts w:ascii="Times" w:hAnsi="Times"/>
        </w:rPr>
        <w:t xml:space="preserve"> experience </w:t>
      </w:r>
      <w:r w:rsidRPr="00D570A6">
        <w:rPr>
          <w:rFonts w:ascii="Times" w:hAnsi="Times"/>
        </w:rPr>
        <w:t>minority stress</w:t>
      </w:r>
      <w:r w:rsidR="00F51684" w:rsidRPr="00D570A6">
        <w:rPr>
          <w:rFonts w:ascii="Times" w:hAnsi="Times"/>
        </w:rPr>
        <w:t>.</w:t>
      </w:r>
      <w:r w:rsidR="00434FF8" w:rsidRPr="00D570A6">
        <w:rPr>
          <w:rFonts w:ascii="Times" w:hAnsi="Times"/>
          <w:i/>
        </w:rPr>
        <w:t xml:space="preserve"> </w:t>
      </w:r>
      <w:r w:rsidR="001D2A6F" w:rsidRPr="00D570A6">
        <w:rPr>
          <w:rFonts w:ascii="Times" w:hAnsi="Times"/>
        </w:rPr>
        <w:t>The</w:t>
      </w:r>
      <w:r w:rsidRPr="00D570A6">
        <w:rPr>
          <w:rFonts w:ascii="Times" w:hAnsi="Times"/>
        </w:rPr>
        <w:t xml:space="preserve"> framework </w:t>
      </w:r>
      <w:r w:rsidR="001D2A6F" w:rsidRPr="00D570A6">
        <w:rPr>
          <w:rFonts w:ascii="Times" w:hAnsi="Times"/>
        </w:rPr>
        <w:t xml:space="preserve">of the minority stress model </w:t>
      </w:r>
      <w:r w:rsidRPr="00D570A6">
        <w:rPr>
          <w:rFonts w:ascii="Times" w:hAnsi="Times"/>
        </w:rPr>
        <w:t xml:space="preserve">outlines </w:t>
      </w:r>
      <w:r w:rsidR="00F51684" w:rsidRPr="00D570A6">
        <w:rPr>
          <w:rFonts w:ascii="Times" w:hAnsi="Times"/>
        </w:rPr>
        <w:t xml:space="preserve">how </w:t>
      </w:r>
      <w:r w:rsidR="004919FF" w:rsidRPr="00D570A6">
        <w:rPr>
          <w:rFonts w:ascii="Times" w:hAnsi="Times"/>
        </w:rPr>
        <w:t xml:space="preserve">individuals </w:t>
      </w:r>
      <w:r w:rsidR="00F51684" w:rsidRPr="00D570A6">
        <w:rPr>
          <w:rFonts w:ascii="Times" w:hAnsi="Times"/>
        </w:rPr>
        <w:t>who identify as</w:t>
      </w:r>
      <w:r w:rsidR="00C57469" w:rsidRPr="00D570A6">
        <w:rPr>
          <w:rFonts w:ascii="Times" w:hAnsi="Times"/>
        </w:rPr>
        <w:t xml:space="preserve"> sexual</w:t>
      </w:r>
      <w:r w:rsidR="00F51684" w:rsidRPr="00D570A6">
        <w:rPr>
          <w:rFonts w:ascii="Times" w:hAnsi="Times"/>
        </w:rPr>
        <w:t xml:space="preserve"> minorities</w:t>
      </w:r>
      <w:r w:rsidR="00C57469" w:rsidRPr="00D570A6">
        <w:rPr>
          <w:rFonts w:ascii="Times" w:hAnsi="Times"/>
        </w:rPr>
        <w:t xml:space="preserve"> </w:t>
      </w:r>
      <w:r w:rsidR="004919FF" w:rsidRPr="00D570A6">
        <w:rPr>
          <w:rFonts w:ascii="Times" w:hAnsi="Times"/>
        </w:rPr>
        <w:t xml:space="preserve">experience varying sources of stress, </w:t>
      </w:r>
      <w:r w:rsidR="00F72B79" w:rsidRPr="00D570A6">
        <w:rPr>
          <w:rFonts w:ascii="Times" w:hAnsi="Times"/>
        </w:rPr>
        <w:t>limit</w:t>
      </w:r>
      <w:r w:rsidRPr="00D570A6">
        <w:rPr>
          <w:rFonts w:ascii="Times" w:hAnsi="Times"/>
        </w:rPr>
        <w:t>ing</w:t>
      </w:r>
      <w:r w:rsidR="004919FF" w:rsidRPr="00D570A6">
        <w:rPr>
          <w:rFonts w:ascii="Times" w:hAnsi="Times"/>
        </w:rPr>
        <w:t xml:space="preserve"> participation in social networks</w:t>
      </w:r>
      <w:r w:rsidR="0027539C" w:rsidRPr="00D570A6">
        <w:rPr>
          <w:rFonts w:ascii="Times" w:hAnsi="Times"/>
        </w:rPr>
        <w:fldChar w:fldCharType="begin">
          <w:fldData xml:space="preserve">PEVuZE5vdGU+PENpdGU+PEF1dGhvcj5LdXlwZXI8L0F1dGhvcj48WWVhcj4yMDEwPC9ZZWFyPjxS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</w:fldData>
        </w:fldChar>
      </w:r>
      <w:r w:rsidR="00B0194F">
        <w:rPr>
          <w:rFonts w:ascii="Times" w:hAnsi="Times"/>
        </w:rPr>
        <w:instrText xml:space="preserve"> ADDIN EN.CITE </w:instrText>
      </w:r>
      <w:r w:rsidR="00B0194F">
        <w:rPr>
          <w:rFonts w:ascii="Times" w:hAnsi="Times"/>
        </w:rPr>
        <w:fldChar w:fldCharType="begin">
          <w:fldData xml:space="preserve">PEVuZE5vdGU+PENpdGU+PEF1dGhvcj5LdXlwZXI8L0F1dGhvcj48WWVhcj4yMDEwPC9ZZWFyPjxS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</w:fldData>
        </w:fldChar>
      </w:r>
      <w:r w:rsidR="00B0194F">
        <w:rPr>
          <w:rFonts w:ascii="Times" w:hAnsi="Times"/>
        </w:rPr>
        <w:instrText xml:space="preserve"> ADDIN EN.CITE.DATA </w:instrText>
      </w:r>
      <w:r w:rsidR="00B0194F">
        <w:rPr>
          <w:rFonts w:ascii="Times" w:hAnsi="Times"/>
        </w:rPr>
      </w:r>
      <w:r w:rsidR="00B0194F">
        <w:rPr>
          <w:rFonts w:ascii="Times" w:hAnsi="Times"/>
        </w:rPr>
        <w:fldChar w:fldCharType="end"/>
      </w:r>
      <w:r w:rsidR="0027539C" w:rsidRPr="00D570A6">
        <w:rPr>
          <w:rFonts w:ascii="Times" w:hAnsi="Times"/>
        </w:rPr>
      </w:r>
      <w:r w:rsidR="0027539C" w:rsidRPr="00D570A6">
        <w:rPr>
          <w:rFonts w:ascii="Times" w:hAnsi="Times"/>
        </w:rPr>
        <w:fldChar w:fldCharType="separate"/>
      </w:r>
      <w:r w:rsidR="00B0194F">
        <w:rPr>
          <w:rFonts w:ascii="Times" w:hAnsi="Times"/>
          <w:noProof/>
        </w:rPr>
        <w:t>[13-15]</w:t>
      </w:r>
      <w:r w:rsidR="0027539C" w:rsidRPr="00D570A6">
        <w:rPr>
          <w:rFonts w:ascii="Times" w:hAnsi="Times"/>
        </w:rPr>
        <w:fldChar w:fldCharType="end"/>
      </w:r>
      <w:r w:rsidR="0027539C" w:rsidRPr="00D570A6">
        <w:rPr>
          <w:rFonts w:ascii="Times" w:hAnsi="Times"/>
        </w:rPr>
        <w:t>.</w:t>
      </w:r>
      <w:r w:rsidR="009B075C" w:rsidRPr="00D570A6">
        <w:rPr>
          <w:rFonts w:ascii="Times" w:hAnsi="Times"/>
        </w:rPr>
        <w:t xml:space="preserve"> Stressors can be in the form of external events</w:t>
      </w:r>
      <w:r w:rsidR="00194F53" w:rsidRPr="00D570A6">
        <w:rPr>
          <w:rFonts w:ascii="Times" w:hAnsi="Times"/>
        </w:rPr>
        <w:t xml:space="preserve">, </w:t>
      </w:r>
      <w:r w:rsidR="009B075C" w:rsidRPr="00D570A6">
        <w:rPr>
          <w:rFonts w:ascii="Times" w:hAnsi="Times"/>
        </w:rPr>
        <w:t xml:space="preserve">expectations of </w:t>
      </w:r>
      <w:r w:rsidR="004829DC" w:rsidRPr="00D570A6">
        <w:rPr>
          <w:rFonts w:ascii="Times" w:hAnsi="Times"/>
        </w:rPr>
        <w:t>these</w:t>
      </w:r>
      <w:r w:rsidR="009B075C" w:rsidRPr="00D570A6">
        <w:rPr>
          <w:rFonts w:ascii="Times" w:hAnsi="Times"/>
        </w:rPr>
        <w:t xml:space="preserve"> events, or internalized </w:t>
      </w:r>
      <w:r w:rsidR="00F51684" w:rsidRPr="00D570A6">
        <w:rPr>
          <w:rFonts w:ascii="Times" w:hAnsi="Times"/>
        </w:rPr>
        <w:t>stigmas</w:t>
      </w:r>
      <w:r w:rsidR="00F51684" w:rsidRPr="00D570A6">
        <w:rPr>
          <w:rFonts w:ascii="Times" w:hAnsi="Times"/>
        </w:rPr>
        <w:fldChar w:fldCharType="begin"/>
      </w:r>
      <w:r w:rsidR="00B0194F">
        <w:rPr>
          <w:rFonts w:ascii="Times" w:hAnsi="Times"/>
        </w:rPr>
        <w:instrText xml:space="preserve"> ADDIN EN.CITE &lt;EndNote&gt;&lt;Cite&gt;&lt;Author&gt;Meyer&lt;/Author&gt;&lt;Year&gt;2003&lt;/Year&gt;&lt;RecNum&gt;331&lt;/RecNum&gt;&lt;DisplayText&gt;[15]&lt;/DisplayText&gt;&lt;record&gt;&lt;rec-number&gt;331&lt;/rec-number&gt;&lt;foreign-keys&gt;&lt;key app="EN" db-id="pd50dffz0s5x9uev2dkprdrrawfd09dsrs2s" timestamp="1567178597" guid="d84cc418-649c-44ac-8a50-526fdb2b81ae"&gt;331&lt;/key&gt;&lt;key app="ENWeb" db-id=""&gt;0&lt;/key&gt;&lt;/foreign-keys&gt;&lt;ref-type name="Journal Article"&gt;17&lt;/ref-type&gt;&lt;contributors&gt;&lt;authors&gt;&lt;author&gt;Meyer, Ilan H.&lt;/author&gt;&lt;/authors&gt;&lt;/contributors&gt;&lt;titles&gt;&lt;title&gt;Prejudice, social stress, and mental health in lesbian, gay, and bisexual populations: Conceptual issues and research evidence&lt;/title&gt;&lt;secondary-title&gt;Psychol Bull&lt;/secondary-title&gt;&lt;/titles&gt;&lt;periodical&gt;&lt;full-title&gt;Psychol Bull&lt;/full-title&gt;&lt;/periodical&gt;&lt;volume&gt;129&lt;/volume&gt;&lt;number&gt;5&lt;/number&gt;&lt;dates&gt;&lt;year&gt;2003&lt;/year&gt;&lt;/dates&gt;&lt;urls&gt;&lt;/urls&gt;&lt;/record&gt;&lt;/Cite&gt;&lt;/EndNote&gt;</w:instrText>
      </w:r>
      <w:r w:rsidR="00F51684" w:rsidRPr="00D570A6">
        <w:rPr>
          <w:rFonts w:ascii="Times" w:hAnsi="Times"/>
        </w:rPr>
        <w:fldChar w:fldCharType="separate"/>
      </w:r>
      <w:r w:rsidR="00B0194F">
        <w:rPr>
          <w:rFonts w:ascii="Times" w:hAnsi="Times"/>
          <w:noProof/>
        </w:rPr>
        <w:t>[15]</w:t>
      </w:r>
      <w:r w:rsidR="00F51684" w:rsidRPr="00D570A6">
        <w:rPr>
          <w:rFonts w:ascii="Times" w:hAnsi="Times"/>
        </w:rPr>
        <w:fldChar w:fldCharType="end"/>
      </w:r>
      <w:r w:rsidR="009B075C" w:rsidRPr="00D570A6">
        <w:rPr>
          <w:rFonts w:ascii="Times" w:hAnsi="Times"/>
        </w:rPr>
        <w:t>. T</w:t>
      </w:r>
      <w:r w:rsidR="00AA2DBD" w:rsidRPr="00D570A6">
        <w:rPr>
          <w:rFonts w:ascii="Times" w:hAnsi="Times"/>
        </w:rPr>
        <w:t>h</w:t>
      </w:r>
      <w:r w:rsidR="001D2A6F" w:rsidRPr="00D570A6">
        <w:rPr>
          <w:rFonts w:ascii="Times" w:hAnsi="Times"/>
        </w:rPr>
        <w:t>is model</w:t>
      </w:r>
      <w:r w:rsidR="00AA2DBD" w:rsidRPr="00D570A6">
        <w:rPr>
          <w:rFonts w:ascii="Times" w:hAnsi="Times"/>
        </w:rPr>
        <w:t xml:space="preserve"> posits that </w:t>
      </w:r>
      <w:r w:rsidR="00194F53" w:rsidRPr="00D570A6">
        <w:rPr>
          <w:rFonts w:ascii="Times" w:hAnsi="Times"/>
        </w:rPr>
        <w:t xml:space="preserve">these stressors </w:t>
      </w:r>
      <w:r w:rsidR="00F51684" w:rsidRPr="00D570A6">
        <w:rPr>
          <w:rFonts w:ascii="Times" w:hAnsi="Times"/>
        </w:rPr>
        <w:t xml:space="preserve">ultimately </w:t>
      </w:r>
      <w:r w:rsidR="001D2A6F" w:rsidRPr="00D570A6">
        <w:rPr>
          <w:rFonts w:ascii="Times" w:hAnsi="Times"/>
        </w:rPr>
        <w:t>lead</w:t>
      </w:r>
      <w:r w:rsidR="00F51684" w:rsidRPr="00D570A6">
        <w:rPr>
          <w:rFonts w:ascii="Times" w:hAnsi="Times"/>
        </w:rPr>
        <w:t xml:space="preserve"> to adverse physiological </w:t>
      </w:r>
      <w:r w:rsidR="009C0DBA">
        <w:rPr>
          <w:rFonts w:ascii="Times" w:hAnsi="Times"/>
        </w:rPr>
        <w:t xml:space="preserve">and psychosocial </w:t>
      </w:r>
      <w:r w:rsidR="00F51684" w:rsidRPr="00D570A6">
        <w:rPr>
          <w:rFonts w:ascii="Times" w:hAnsi="Times"/>
        </w:rPr>
        <w:t>effects through allostatic load</w:t>
      </w:r>
      <w:r w:rsidR="001D2A6F" w:rsidRPr="00D570A6">
        <w:rPr>
          <w:rFonts w:ascii="Times" w:hAnsi="Times"/>
        </w:rPr>
        <w:t>: a</w:t>
      </w:r>
      <w:r w:rsidR="00F51684" w:rsidRPr="00D570A6">
        <w:rPr>
          <w:rFonts w:ascii="Times" w:hAnsi="Times"/>
        </w:rPr>
        <w:t xml:space="preserve"> concept </w:t>
      </w:r>
      <w:r w:rsidR="001D2A6F" w:rsidRPr="00D570A6">
        <w:rPr>
          <w:rFonts w:ascii="Times" w:hAnsi="Times"/>
        </w:rPr>
        <w:t>which</w:t>
      </w:r>
      <w:r w:rsidR="00130765" w:rsidRPr="00D570A6">
        <w:rPr>
          <w:rFonts w:ascii="Times" w:hAnsi="Times"/>
        </w:rPr>
        <w:t xml:space="preserve"> </w:t>
      </w:r>
      <w:r w:rsidR="006A3075" w:rsidRPr="00D570A6">
        <w:rPr>
          <w:rFonts w:ascii="Times" w:hAnsi="Times"/>
        </w:rPr>
        <w:t>explains negative health outcomes</w:t>
      </w:r>
      <w:r w:rsidR="00130765" w:rsidRPr="00D570A6">
        <w:rPr>
          <w:rFonts w:ascii="Times" w:hAnsi="Times"/>
        </w:rPr>
        <w:t xml:space="preserve"> stemming from repeated exposure to </w:t>
      </w:r>
      <w:r w:rsidR="00F51684" w:rsidRPr="00D570A6">
        <w:rPr>
          <w:rFonts w:ascii="Times" w:hAnsi="Times"/>
        </w:rPr>
        <w:t>stressful</w:t>
      </w:r>
      <w:r w:rsidR="00130765" w:rsidRPr="00D570A6">
        <w:rPr>
          <w:rFonts w:ascii="Times" w:hAnsi="Times"/>
        </w:rPr>
        <w:t xml:space="preserve"> events</w:t>
      </w:r>
      <w:r w:rsidR="001D2A6F" w:rsidRPr="00D570A6">
        <w:rPr>
          <w:rFonts w:ascii="Times" w:hAnsi="Times"/>
        </w:rPr>
        <w:fldChar w:fldCharType="begin"/>
      </w:r>
      <w:r w:rsidR="00B0194F">
        <w:rPr>
          <w:rFonts w:ascii="Times" w:hAnsi="Times"/>
        </w:rPr>
        <w:instrText xml:space="preserve"> ADDIN EN.CITE &lt;EndNote&gt;&lt;Cite&gt;&lt;Author&gt;Meyer&lt;/Author&gt;&lt;Year&gt;2003&lt;/Year&gt;&lt;RecNum&gt;331&lt;/RecNum&gt;&lt;DisplayText&gt;[15, 16]&lt;/DisplayText&gt;&lt;record&gt;&lt;rec-number&gt;331&lt;/rec-number&gt;&lt;foreign-keys&gt;&lt;key app="EN" db-id="pd50dffz0s5x9uev2dkprdrrawfd09dsrs2s" timestamp="1567178597" guid="d84cc418-649c-44ac-8a50-526fdb2b81ae"&gt;331&lt;/key&gt;&lt;key app="ENWeb" db-id=""&gt;0&lt;/key&gt;&lt;/foreign-keys&gt;&lt;ref-type name="Journal Article"&gt;17&lt;/ref-type&gt;&lt;contributors&gt;&lt;authors&gt;&lt;author&gt;Meyer, Ilan H.&lt;/author&gt;&lt;/authors&gt;&lt;/contributors&gt;&lt;titles&gt;&lt;title&gt;Prejudice, social stress, and mental health in lesbian, gay, and bisexual populations: Conceptual issues and research evidence&lt;/title&gt;&lt;secondary-title&gt;Psychol Bull&lt;/secondary-title&gt;&lt;/titles&gt;&lt;periodical&gt;&lt;full-title&gt;Psychol Bull&lt;/full-title&gt;&lt;/periodical&gt;&lt;volume&gt;129&lt;/volume&gt;&lt;number&gt;5&lt;/number&gt;&lt;dates&gt;&lt;year&gt;2003&lt;/year&gt;&lt;/dates&gt;&lt;urls&gt;&lt;/urls&gt;&lt;/record&gt;&lt;/Cite&gt;&lt;Cite&gt;&lt;Author&gt;McEwen&lt;/Author&gt;&lt;Year&gt;2003&lt;/Year&gt;&lt;RecNum&gt;393&lt;/RecNum&gt;&lt;record&gt;&lt;rec-number&gt;393&lt;/rec-number&gt;&lt;foreign-keys&gt;&lt;key app="EN" db-id="pd50dffz0s5x9uev2dkprdrrawfd09dsrs2s" timestamp="1581475097" guid="60637460-11e7-47b0-973f-62b4e5679f06"&gt;393&lt;/key&gt;&lt;key app="ENWeb" db-id=""&gt;0&lt;/key&gt;&lt;/foreign-keys&gt;&lt;ref-type name="Journal Article"&gt;17&lt;/ref-type&gt;&lt;contributors&gt;&lt;authors&gt;&lt;author&gt;McEwen, Bruce S.&lt;/author&gt;&lt;author&gt;Wingfield, John C.&lt;/author&gt;&lt;/authors&gt;&lt;/contributors&gt;&lt;titles&gt;&lt;title&gt;The concept of allostasis in biology and biomedicine&lt;/title&gt;&lt;secondary-title&gt;Horm Behav&lt;/secondary-title&gt;&lt;/titles&gt;&lt;periodical&gt;&lt;full-title&gt;Horm Behav&lt;/full-title&gt;&lt;/periodical&gt;&lt;pages&gt;2-15&lt;/pages&gt;&lt;volume&gt;43&lt;/volume&gt;&lt;number&gt;1&lt;/number&gt;&lt;section&gt;2&lt;/section&gt;&lt;dates&gt;&lt;year&gt;2003&lt;/year&gt;&lt;/dates&gt;&lt;isbn&gt;0018506X&lt;/isbn&gt;&lt;urls&gt;&lt;/urls&gt;&lt;electronic-resource-num&gt;10.1016/s0018-506x(02)00024-7&lt;/electronic-resource-num&gt;&lt;/record&gt;&lt;/Cite&gt;&lt;/EndNote&gt;</w:instrText>
      </w:r>
      <w:r w:rsidR="001D2A6F" w:rsidRPr="00D570A6">
        <w:rPr>
          <w:rFonts w:ascii="Times" w:hAnsi="Times"/>
        </w:rPr>
        <w:fldChar w:fldCharType="separate"/>
      </w:r>
      <w:r w:rsidR="00B0194F">
        <w:rPr>
          <w:rFonts w:ascii="Times" w:hAnsi="Times"/>
          <w:noProof/>
        </w:rPr>
        <w:t>[15, 16]</w:t>
      </w:r>
      <w:r w:rsidR="001D2A6F" w:rsidRPr="00D570A6">
        <w:rPr>
          <w:rFonts w:ascii="Times" w:hAnsi="Times"/>
        </w:rPr>
        <w:fldChar w:fldCharType="end"/>
      </w:r>
      <w:r w:rsidR="001D2A6F" w:rsidRPr="00D570A6">
        <w:rPr>
          <w:rFonts w:ascii="Times" w:hAnsi="Times"/>
        </w:rPr>
        <w:t>.</w:t>
      </w:r>
      <w:r w:rsidR="00525E20" w:rsidRPr="00D570A6">
        <w:rPr>
          <w:rFonts w:ascii="Times" w:hAnsi="Times"/>
        </w:rPr>
        <w:t xml:space="preserve"> I</w:t>
      </w:r>
      <w:r w:rsidR="000939FB" w:rsidRPr="00D570A6">
        <w:rPr>
          <w:rFonts w:ascii="Times" w:hAnsi="Times"/>
        </w:rPr>
        <w:t xml:space="preserve">t is conceivable that upon experiencing a greater degree </w:t>
      </w:r>
      <w:r w:rsidR="00A31358" w:rsidRPr="00D570A6">
        <w:rPr>
          <w:rFonts w:ascii="Times" w:hAnsi="Times"/>
        </w:rPr>
        <w:t>of chronic stress due to stigma</w:t>
      </w:r>
      <w:r w:rsidR="000939FB" w:rsidRPr="00D570A6">
        <w:rPr>
          <w:rFonts w:ascii="Times" w:hAnsi="Times"/>
        </w:rPr>
        <w:t xml:space="preserve">, physical </w:t>
      </w:r>
      <w:r w:rsidR="00A50F87">
        <w:rPr>
          <w:rFonts w:ascii="Times" w:hAnsi="Times"/>
        </w:rPr>
        <w:t xml:space="preserve">and psychological health </w:t>
      </w:r>
      <w:r w:rsidR="00A31358" w:rsidRPr="00D570A6">
        <w:rPr>
          <w:rFonts w:ascii="Times" w:hAnsi="Times"/>
        </w:rPr>
        <w:t>may be</w:t>
      </w:r>
      <w:r w:rsidR="000939FB" w:rsidRPr="00D570A6">
        <w:rPr>
          <w:rFonts w:ascii="Times" w:hAnsi="Times"/>
        </w:rPr>
        <w:t xml:space="preserve"> </w:t>
      </w:r>
      <w:r w:rsidR="009B075C" w:rsidRPr="00D570A6">
        <w:rPr>
          <w:rFonts w:ascii="Times" w:hAnsi="Times"/>
        </w:rPr>
        <w:t>negatively affected</w:t>
      </w:r>
      <w:r w:rsidR="000939FB" w:rsidRPr="00D570A6">
        <w:rPr>
          <w:rFonts w:ascii="Times" w:hAnsi="Times"/>
        </w:rPr>
        <w:t xml:space="preserve">. </w:t>
      </w:r>
      <w:r w:rsidR="004919FF" w:rsidRPr="00D570A6">
        <w:rPr>
          <w:rFonts w:ascii="Times" w:hAnsi="Times"/>
        </w:rPr>
        <w:t xml:space="preserve">Further exacerbating these sentiments is stress faced by individuals at the intersection of multiple stigmas, </w:t>
      </w:r>
      <w:r w:rsidR="00F72B79" w:rsidRPr="00D570A6">
        <w:rPr>
          <w:rFonts w:ascii="Times" w:hAnsi="Times"/>
        </w:rPr>
        <w:t>such as those facing racism and</w:t>
      </w:r>
      <w:r w:rsidR="00C04A70" w:rsidRPr="00D570A6">
        <w:rPr>
          <w:rFonts w:ascii="Times" w:hAnsi="Times"/>
        </w:rPr>
        <w:t>/or</w:t>
      </w:r>
      <w:r w:rsidR="004919FF" w:rsidRPr="00D570A6">
        <w:rPr>
          <w:rFonts w:ascii="Times" w:hAnsi="Times"/>
        </w:rPr>
        <w:t xml:space="preserve"> discrimination on the basis of</w:t>
      </w:r>
      <w:r w:rsidR="00F72B79" w:rsidRPr="00D570A6">
        <w:rPr>
          <w:rFonts w:ascii="Times" w:hAnsi="Times"/>
        </w:rPr>
        <w:t xml:space="preserve"> living with HIV</w:t>
      </w:r>
      <w:r w:rsidR="004C4165" w:rsidRPr="00D570A6">
        <w:rPr>
          <w:rFonts w:ascii="Times" w:hAnsi="Times"/>
        </w:rPr>
        <w:fldChar w:fldCharType="begin">
          <w:fldData xml:space="preserve">PEVuZE5vdGU+PENpdGU+PEF1dGhvcj5Bcm5vbGQ8L0F1dGhvcj48WWVhcj4yMDE0PC9ZZWFyPjxS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</w:fldData>
        </w:fldChar>
      </w:r>
      <w:r w:rsidR="00B0194F">
        <w:rPr>
          <w:rFonts w:ascii="Times" w:hAnsi="Times"/>
        </w:rPr>
        <w:instrText xml:space="preserve"> ADDIN EN.CITE </w:instrText>
      </w:r>
      <w:r w:rsidR="00B0194F">
        <w:rPr>
          <w:rFonts w:ascii="Times" w:hAnsi="Times"/>
        </w:rPr>
        <w:fldChar w:fldCharType="begin">
          <w:fldData xml:space="preserve">PEVuZE5vdGU+PENpdGU+PEF1dGhvcj5Bcm5vbGQ8L0F1dGhvcj48WWVhcj4yMDE0PC9ZZWFyPjxS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</w:fldData>
        </w:fldChar>
      </w:r>
      <w:r w:rsidR="00B0194F">
        <w:rPr>
          <w:rFonts w:ascii="Times" w:hAnsi="Times"/>
        </w:rPr>
        <w:instrText xml:space="preserve"> ADDIN EN.CITE.DATA </w:instrText>
      </w:r>
      <w:r w:rsidR="00B0194F">
        <w:rPr>
          <w:rFonts w:ascii="Times" w:hAnsi="Times"/>
        </w:rPr>
      </w:r>
      <w:r w:rsidR="00B0194F">
        <w:rPr>
          <w:rFonts w:ascii="Times" w:hAnsi="Times"/>
        </w:rPr>
        <w:fldChar w:fldCharType="end"/>
      </w:r>
      <w:r w:rsidR="004C4165" w:rsidRPr="00D570A6">
        <w:rPr>
          <w:rFonts w:ascii="Times" w:hAnsi="Times"/>
        </w:rPr>
      </w:r>
      <w:r w:rsidR="004C4165" w:rsidRPr="00D570A6">
        <w:rPr>
          <w:rFonts w:ascii="Times" w:hAnsi="Times"/>
        </w:rPr>
        <w:fldChar w:fldCharType="separate"/>
      </w:r>
      <w:r w:rsidR="00B0194F">
        <w:rPr>
          <w:rFonts w:ascii="Times" w:hAnsi="Times"/>
          <w:noProof/>
        </w:rPr>
        <w:t>[17]</w:t>
      </w:r>
      <w:r w:rsidR="004C4165" w:rsidRPr="00D570A6">
        <w:rPr>
          <w:rFonts w:ascii="Times" w:hAnsi="Times"/>
        </w:rPr>
        <w:fldChar w:fldCharType="end"/>
      </w:r>
      <w:r w:rsidR="0009397C" w:rsidRPr="00D570A6">
        <w:rPr>
          <w:rFonts w:ascii="Times" w:hAnsi="Times"/>
        </w:rPr>
        <w:t>.</w:t>
      </w:r>
      <w:r w:rsidR="004919FF" w:rsidRPr="00D570A6">
        <w:rPr>
          <w:rFonts w:ascii="Times" w:hAnsi="Times"/>
        </w:rPr>
        <w:t xml:space="preserve"> The</w:t>
      </w:r>
      <w:r w:rsidR="009B1253" w:rsidRPr="00D570A6">
        <w:rPr>
          <w:rFonts w:ascii="Times" w:hAnsi="Times"/>
        </w:rPr>
        <w:t xml:space="preserve"> </w:t>
      </w:r>
      <w:r w:rsidR="004919FF" w:rsidRPr="00D570A6">
        <w:rPr>
          <w:rFonts w:ascii="Times" w:hAnsi="Times"/>
        </w:rPr>
        <w:t>effect</w:t>
      </w:r>
      <w:r w:rsidR="00C04A70" w:rsidRPr="00D570A6">
        <w:rPr>
          <w:rFonts w:ascii="Times" w:hAnsi="Times"/>
        </w:rPr>
        <w:t>s</w:t>
      </w:r>
      <w:r w:rsidR="004919FF" w:rsidRPr="00D570A6">
        <w:rPr>
          <w:rFonts w:ascii="Times" w:hAnsi="Times"/>
        </w:rPr>
        <w:t xml:space="preserve"> of stigma </w:t>
      </w:r>
      <w:r w:rsidR="00C04A70" w:rsidRPr="00D570A6">
        <w:rPr>
          <w:rFonts w:ascii="Times" w:hAnsi="Times"/>
        </w:rPr>
        <w:t>influence</w:t>
      </w:r>
      <w:r w:rsidR="000237CB" w:rsidRPr="00D570A6">
        <w:rPr>
          <w:rFonts w:ascii="Times" w:hAnsi="Times"/>
        </w:rPr>
        <w:t xml:space="preserve"> both</w:t>
      </w:r>
      <w:r w:rsidR="00721EAC" w:rsidRPr="00D570A6">
        <w:rPr>
          <w:rFonts w:ascii="Times" w:hAnsi="Times"/>
        </w:rPr>
        <w:t xml:space="preserve"> quality and quantity of social relationships</w:t>
      </w:r>
      <w:r w:rsidR="00187E1C" w:rsidRPr="00D570A6">
        <w:rPr>
          <w:rFonts w:ascii="Times" w:hAnsi="Times"/>
        </w:rPr>
        <w:t>,</w:t>
      </w:r>
      <w:r w:rsidR="00721EAC" w:rsidRPr="00D570A6">
        <w:rPr>
          <w:rFonts w:ascii="Times" w:hAnsi="Times"/>
        </w:rPr>
        <w:t xml:space="preserve"> through mechanisms such as coping by avoidance,</w:t>
      </w:r>
      <w:r w:rsidR="004C4165" w:rsidRPr="00D570A6">
        <w:rPr>
          <w:rFonts w:ascii="Times" w:hAnsi="Times"/>
        </w:rPr>
        <w:fldChar w:fldCharType="begin">
          <w:fldData xml:space="preserve">PEVuZE5vdGU+PENpdGU+PEF1dGhvcj5Bcm5vbGQ8L0F1dGhvcj48WWVhcj4yMDE0PC9ZZWFyPjxS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</w:fldData>
        </w:fldChar>
      </w:r>
      <w:r w:rsidR="00B0194F">
        <w:rPr>
          <w:rFonts w:ascii="Times" w:hAnsi="Times"/>
        </w:rPr>
        <w:instrText xml:space="preserve"> ADDIN EN.CITE </w:instrText>
      </w:r>
      <w:r w:rsidR="00B0194F">
        <w:rPr>
          <w:rFonts w:ascii="Times" w:hAnsi="Times"/>
        </w:rPr>
        <w:fldChar w:fldCharType="begin">
          <w:fldData xml:space="preserve">PEVuZE5vdGU+PENpdGU+PEF1dGhvcj5Bcm5vbGQ8L0F1dGhvcj48WWVhcj4yMDE0PC9ZZWFyPjxS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</w:fldData>
        </w:fldChar>
      </w:r>
      <w:r w:rsidR="00B0194F">
        <w:rPr>
          <w:rFonts w:ascii="Times" w:hAnsi="Times"/>
        </w:rPr>
        <w:instrText xml:space="preserve"> ADDIN EN.CITE.DATA </w:instrText>
      </w:r>
      <w:r w:rsidR="00B0194F">
        <w:rPr>
          <w:rFonts w:ascii="Times" w:hAnsi="Times"/>
        </w:rPr>
      </w:r>
      <w:r w:rsidR="00B0194F">
        <w:rPr>
          <w:rFonts w:ascii="Times" w:hAnsi="Times"/>
        </w:rPr>
        <w:fldChar w:fldCharType="end"/>
      </w:r>
      <w:r w:rsidR="004C4165" w:rsidRPr="00D570A6">
        <w:rPr>
          <w:rFonts w:ascii="Times" w:hAnsi="Times"/>
        </w:rPr>
      </w:r>
      <w:r w:rsidR="004C4165" w:rsidRPr="00D570A6">
        <w:rPr>
          <w:rFonts w:ascii="Times" w:hAnsi="Times"/>
        </w:rPr>
        <w:fldChar w:fldCharType="separate"/>
      </w:r>
      <w:r w:rsidR="00B0194F">
        <w:rPr>
          <w:rFonts w:ascii="Times" w:hAnsi="Times"/>
          <w:noProof/>
        </w:rPr>
        <w:t>[15, 17]</w:t>
      </w:r>
      <w:r w:rsidR="004C4165" w:rsidRPr="00D570A6">
        <w:rPr>
          <w:rFonts w:ascii="Times" w:hAnsi="Times"/>
        </w:rPr>
        <w:fldChar w:fldCharType="end"/>
      </w:r>
      <w:r w:rsidR="00C04A70" w:rsidRPr="00D570A6">
        <w:rPr>
          <w:rFonts w:ascii="Times" w:hAnsi="Times"/>
        </w:rPr>
        <w:t xml:space="preserve"> and increase</w:t>
      </w:r>
      <w:r w:rsidR="00721EAC" w:rsidRPr="00D570A6">
        <w:rPr>
          <w:rFonts w:ascii="Times" w:hAnsi="Times"/>
        </w:rPr>
        <w:t xml:space="preserve"> risk of poor health </w:t>
      </w:r>
      <w:r w:rsidR="000237CB" w:rsidRPr="00D570A6">
        <w:rPr>
          <w:rFonts w:ascii="Times" w:hAnsi="Times"/>
        </w:rPr>
        <w:t>through</w:t>
      </w:r>
      <w:r w:rsidR="00721EAC" w:rsidRPr="00D570A6">
        <w:rPr>
          <w:rFonts w:ascii="Times" w:hAnsi="Times"/>
        </w:rPr>
        <w:t xml:space="preserve"> </w:t>
      </w:r>
      <w:r w:rsidR="000237CB" w:rsidRPr="00D570A6">
        <w:rPr>
          <w:rFonts w:ascii="Times" w:hAnsi="Times"/>
        </w:rPr>
        <w:t>external stressors that in turn influence development of mental health conditions</w:t>
      </w:r>
      <w:r w:rsidR="000237CB" w:rsidRPr="00D570A6">
        <w:rPr>
          <w:rFonts w:ascii="Times" w:hAnsi="Times"/>
        </w:rPr>
        <w:fldChar w:fldCharType="begin">
          <w:fldData xml:space="preserve">PEVuZE5vdGU+PENpdGU+PEF1dGhvcj5IYXR6ZW5idWVobGVyPC9BdXRob3I+PFllYXI+MjAwOTwv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</w:fldData>
        </w:fldChar>
      </w:r>
      <w:r w:rsidR="00B0194F">
        <w:rPr>
          <w:rFonts w:ascii="Times" w:hAnsi="Times"/>
        </w:rPr>
        <w:instrText xml:space="preserve"> ADDIN EN.CITE </w:instrText>
      </w:r>
      <w:r w:rsidR="00B0194F">
        <w:rPr>
          <w:rFonts w:ascii="Times" w:hAnsi="Times"/>
        </w:rPr>
        <w:fldChar w:fldCharType="begin">
          <w:fldData xml:space="preserve">PEVuZE5vdGU+PENpdGU+PEF1dGhvcj5IYXR6ZW5idWVobGVyPC9BdXRob3I+PFllYXI+MjAwOTwv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</w:fldData>
        </w:fldChar>
      </w:r>
      <w:r w:rsidR="00B0194F">
        <w:rPr>
          <w:rFonts w:ascii="Times" w:hAnsi="Times"/>
        </w:rPr>
        <w:instrText xml:space="preserve"> ADDIN EN.CITE.DATA </w:instrText>
      </w:r>
      <w:r w:rsidR="00B0194F">
        <w:rPr>
          <w:rFonts w:ascii="Times" w:hAnsi="Times"/>
        </w:rPr>
      </w:r>
      <w:r w:rsidR="00B0194F">
        <w:rPr>
          <w:rFonts w:ascii="Times" w:hAnsi="Times"/>
        </w:rPr>
        <w:fldChar w:fldCharType="end"/>
      </w:r>
      <w:r w:rsidR="000237CB" w:rsidRPr="00D570A6">
        <w:rPr>
          <w:rFonts w:ascii="Times" w:hAnsi="Times"/>
        </w:rPr>
      </w:r>
      <w:r w:rsidR="000237CB" w:rsidRPr="00D570A6">
        <w:rPr>
          <w:rFonts w:ascii="Times" w:hAnsi="Times"/>
        </w:rPr>
        <w:fldChar w:fldCharType="separate"/>
      </w:r>
      <w:r w:rsidR="00B0194F">
        <w:rPr>
          <w:rFonts w:ascii="Times" w:hAnsi="Times"/>
          <w:noProof/>
        </w:rPr>
        <w:t>[15, 18]</w:t>
      </w:r>
      <w:r w:rsidR="000237CB" w:rsidRPr="00D570A6">
        <w:rPr>
          <w:rFonts w:ascii="Times" w:hAnsi="Times"/>
        </w:rPr>
        <w:fldChar w:fldCharType="end"/>
      </w:r>
      <w:r w:rsidR="0009397C" w:rsidRPr="00D570A6">
        <w:rPr>
          <w:rFonts w:ascii="Times" w:hAnsi="Times"/>
        </w:rPr>
        <w:t>.</w:t>
      </w:r>
      <w:r w:rsidRPr="00D570A6">
        <w:rPr>
          <w:rFonts w:ascii="Times" w:hAnsi="Times"/>
        </w:rPr>
        <w:t xml:space="preserve"> </w:t>
      </w:r>
    </w:p>
    <w:p w14:paraId="534732C3" w14:textId="0B023E63" w:rsidR="00707B3E" w:rsidRPr="00D570A6" w:rsidRDefault="00EB3F43" w:rsidP="00D811A4">
      <w:pPr>
        <w:spacing w:line="480" w:lineRule="auto"/>
        <w:ind w:firstLine="720"/>
        <w:rPr>
          <w:rFonts w:ascii="Times" w:hAnsi="Times"/>
        </w:rPr>
      </w:pPr>
      <w:r>
        <w:rPr>
          <w:rFonts w:ascii="Times" w:hAnsi="Times"/>
        </w:rPr>
        <w:t>Identifying as a sexual minority may increase resilience, which in turn can be protective against stigma and mitigate the effects of stress</w:t>
      </w:r>
      <w:r w:rsidR="001E1F52" w:rsidRPr="00D570A6">
        <w:rPr>
          <w:rFonts w:ascii="Times" w:hAnsi="Times"/>
        </w:rPr>
        <w:fldChar w:fldCharType="begin"/>
      </w:r>
      <w:r w:rsidR="00B0194F">
        <w:rPr>
          <w:rFonts w:ascii="Times" w:hAnsi="Times"/>
        </w:rPr>
        <w:instrText xml:space="preserve"> ADDIN EN.CITE &lt;EndNote&gt;&lt;Cite&gt;&lt;Author&gt;Meyer&lt;/Author&gt;&lt;Year&gt;2015&lt;/Year&gt;&lt;RecNum&gt;394&lt;/RecNum&gt;&lt;DisplayText&gt;[19]&lt;/DisplayText&gt;&lt;record&gt;&lt;rec-number&gt;394&lt;/rec-number&gt;&lt;foreign-keys&gt;&lt;key app="EN" db-id="pd50dffz0s5x9uev2dkprdrrawfd09dsrs2s" timestamp="1581477903" guid="4654c76f-56df-46fa-b5dc-de198c1a67dd"&gt;394&lt;/key&gt;&lt;key app="ENWeb" db-id=""&gt;0&lt;/key&gt;&lt;/foreign-keys&gt;&lt;ref-type name="Journal Article"&gt;17&lt;/ref-type&gt;&lt;contributors&gt;&lt;authors&gt;&lt;author&gt;Meyer, Ilan H.&lt;/author&gt;&lt;/authors&gt;&lt;/contributors&gt;&lt;titles&gt;&lt;title&gt;Resilience in the study of minority stress and health of sexual and gender minorities&lt;/title&gt;&lt;secondary-title&gt;Psychol Sex Orientat Gend Divers&lt;/secondary-title&gt;&lt;/titles&gt;&lt;periodical&gt;&lt;full-title&gt;Psychol Sex Orientat Gend Divers&lt;/full-title&gt;&lt;/periodical&gt;&lt;pages&gt;209-213&lt;/pages&gt;&lt;volume&gt;2&lt;/volume&gt;&lt;number&gt;3&lt;/number&gt;&lt;section&gt;209&lt;/section&gt;&lt;dates&gt;&lt;year&gt;2015&lt;/year&gt;&lt;/dates&gt;&lt;isbn&gt;2329-0390&amp;#xD;2329-0382&lt;/isbn&gt;&lt;urls&gt;&lt;/urls&gt;&lt;electronic-resource-num&gt;10.1037/sgd0000132&lt;/electronic-resource-num&gt;&lt;/record&gt;&lt;/Cite&gt;&lt;/EndNote&gt;</w:instrText>
      </w:r>
      <w:r w:rsidR="001E1F52" w:rsidRPr="00D570A6">
        <w:rPr>
          <w:rFonts w:ascii="Times" w:hAnsi="Times"/>
        </w:rPr>
        <w:fldChar w:fldCharType="separate"/>
      </w:r>
      <w:r w:rsidR="00B0194F">
        <w:rPr>
          <w:rFonts w:ascii="Times" w:hAnsi="Times"/>
          <w:noProof/>
        </w:rPr>
        <w:t>[19]</w:t>
      </w:r>
      <w:r w:rsidR="001E1F52" w:rsidRPr="00D570A6">
        <w:rPr>
          <w:rFonts w:ascii="Times" w:hAnsi="Times"/>
        </w:rPr>
        <w:fldChar w:fldCharType="end"/>
      </w:r>
      <w:r w:rsidR="000D1395" w:rsidRPr="00D570A6">
        <w:rPr>
          <w:rFonts w:ascii="Times" w:hAnsi="Times"/>
        </w:rPr>
        <w:t xml:space="preserve">. </w:t>
      </w:r>
      <w:r w:rsidR="00315A49" w:rsidRPr="00D570A6">
        <w:rPr>
          <w:rFonts w:ascii="Times" w:hAnsi="Times"/>
        </w:rPr>
        <w:t xml:space="preserve">Resiliency can </w:t>
      </w:r>
      <w:r w:rsidR="00475D89" w:rsidRPr="00D570A6">
        <w:rPr>
          <w:rFonts w:ascii="Times" w:hAnsi="Times"/>
        </w:rPr>
        <w:t>act at multiple levels: the individual, based on personal abilities regarding adapting to stressful circumstances,  or community-level, which refers to resources within a community that may offer support</w:t>
      </w:r>
      <w:r w:rsidR="001E1F52" w:rsidRPr="00D570A6">
        <w:rPr>
          <w:rFonts w:ascii="Times" w:hAnsi="Times"/>
        </w:rPr>
        <w:fldChar w:fldCharType="begin"/>
      </w:r>
      <w:r w:rsidR="00B0194F">
        <w:rPr>
          <w:rFonts w:ascii="Times" w:hAnsi="Times"/>
        </w:rPr>
        <w:instrText xml:space="preserve"> ADDIN EN.CITE &lt;EndNote&gt;&lt;Cite&gt;&lt;Author&gt;Meyer&lt;/Author&gt;&lt;Year&gt;2015&lt;/Year&gt;&lt;RecNum&gt;394&lt;/RecNum&gt;&lt;DisplayText&gt;[19]&lt;/DisplayText&gt;&lt;record&gt;&lt;rec-number&gt;394&lt;/rec-number&gt;&lt;foreign-keys&gt;&lt;key app="EN" db-id="pd50dffz0s5x9uev2dkprdrrawfd09dsrs2s" timestamp="1581477903" guid="4654c76f-56df-46fa-b5dc-de198c1a67dd"&gt;394&lt;/key&gt;&lt;key app="ENWeb" db-id=""&gt;0&lt;/key&gt;&lt;/foreign-keys&gt;&lt;ref-type name="Journal Article"&gt;17&lt;/ref-type&gt;&lt;contributors&gt;&lt;authors&gt;&lt;author&gt;Meyer, Ilan H.&lt;/author&gt;&lt;/authors&gt;&lt;/contributors&gt;&lt;titles&gt;&lt;title&gt;Resilience in the study of minority stress and health of sexual and gender minorities&lt;/title&gt;&lt;secondary-title&gt;Psychol Sex Orientat Gend Divers&lt;/secondary-title&gt;&lt;/titles&gt;&lt;periodical&gt;&lt;full-title&gt;Psychol Sex Orientat Gend Divers&lt;/full-title&gt;&lt;/periodical&gt;&lt;pages&gt;209-213&lt;/pages&gt;&lt;volume&gt;2&lt;/volume&gt;&lt;number&gt;3&lt;/number&gt;&lt;section&gt;209&lt;/section&gt;&lt;dates&gt;&lt;year&gt;2015&lt;/year&gt;&lt;/dates&gt;&lt;isbn&gt;2329-0390&amp;#xD;2329-0382&lt;/isbn&gt;&lt;urls&gt;&lt;/urls&gt;&lt;electronic-resource-num&gt;10.1037/sgd0000132&lt;/electronic-resource-num&gt;&lt;/record&gt;&lt;/Cite&gt;&lt;/EndNote&gt;</w:instrText>
      </w:r>
      <w:r w:rsidR="001E1F52" w:rsidRPr="00D570A6">
        <w:rPr>
          <w:rFonts w:ascii="Times" w:hAnsi="Times"/>
        </w:rPr>
        <w:fldChar w:fldCharType="separate"/>
      </w:r>
      <w:r w:rsidR="00B0194F">
        <w:rPr>
          <w:rFonts w:ascii="Times" w:hAnsi="Times"/>
          <w:noProof/>
        </w:rPr>
        <w:t>[19]</w:t>
      </w:r>
      <w:r w:rsidR="001E1F52" w:rsidRPr="00D570A6">
        <w:rPr>
          <w:rFonts w:ascii="Times" w:hAnsi="Times"/>
        </w:rPr>
        <w:fldChar w:fldCharType="end"/>
      </w:r>
      <w:r w:rsidR="00475D89" w:rsidRPr="00D570A6">
        <w:rPr>
          <w:rFonts w:ascii="Times" w:hAnsi="Times"/>
        </w:rPr>
        <w:t xml:space="preserve">. </w:t>
      </w:r>
      <w:r w:rsidR="00D91939" w:rsidRPr="00D570A6">
        <w:rPr>
          <w:rFonts w:ascii="Times" w:hAnsi="Times"/>
        </w:rPr>
        <w:t>C</w:t>
      </w:r>
      <w:r w:rsidR="00C57469" w:rsidRPr="00D570A6">
        <w:rPr>
          <w:rFonts w:ascii="Times" w:hAnsi="Times"/>
        </w:rPr>
        <w:t xml:space="preserve">ommunity connection </w:t>
      </w:r>
      <w:r w:rsidR="00D91939" w:rsidRPr="00D570A6">
        <w:rPr>
          <w:rFonts w:ascii="Times" w:hAnsi="Times"/>
        </w:rPr>
        <w:t xml:space="preserve">has been identified </w:t>
      </w:r>
      <w:r w:rsidR="00C57469" w:rsidRPr="00D570A6">
        <w:rPr>
          <w:rFonts w:ascii="Times" w:hAnsi="Times"/>
        </w:rPr>
        <w:t>as a full mediator in the relationship between stigma and stress among White men who identify as a sexual minority</w:t>
      </w:r>
      <w:r w:rsidR="001E1F52" w:rsidRPr="00D570A6">
        <w:rPr>
          <w:rFonts w:ascii="Times" w:hAnsi="Times"/>
        </w:rPr>
        <w:fldChar w:fldCharType="begin"/>
      </w:r>
      <w:r w:rsidR="00B0194F">
        <w:rPr>
          <w:rFonts w:ascii="Times" w:hAnsi="Times"/>
        </w:rPr>
        <w:instrText xml:space="preserve"> ADDIN EN.CITE &lt;EndNote&gt;&lt;Cite&gt;&lt;Author&gt;McConnell&lt;/Author&gt;&lt;Year&gt;2018&lt;/Year&gt;&lt;RecNum&gt;395&lt;/RecNum&gt;&lt;DisplayText&gt;[20]&lt;/DisplayText&gt;&lt;record&gt;&lt;rec-number&gt;395&lt;/rec-number&gt;&lt;foreign-keys&gt;&lt;key app="EN" db-id="pd50dffz0s5x9uev2dkprdrrawfd09dsrs2s" timestamp="1581477936" guid="92adb5e3-d425-463d-8c38-b26b3389b7a1"&gt;395&lt;/key&gt;&lt;key app="ENWeb" db-id=""&gt;0&lt;/key&gt;&lt;/foreign-keys&gt;&lt;ref-type name="Journal Article"&gt;17&lt;/ref-type&gt;&lt;contributors&gt;&lt;authors&gt;&lt;author&gt;McConnell, E. A.&lt;/author&gt;&lt;author&gt;Janulis, P.&lt;/author&gt;&lt;author&gt;Phillips, G., 2nd&lt;/author&gt;&lt;author&gt;Truong, R.&lt;/author&gt;&lt;author&gt;Birkett, M.&lt;/author&gt;&lt;/authors&gt;&lt;/contributors&gt;&lt;auth-address&gt;Department of Psychology, DePaul University, Chicago, IL.&amp;#xD;Department of Medical Social Sciences, Feinberg School of Medicine, Northwestern University, Chicago, IL.&lt;/auth-address&gt;&lt;titles&gt;&lt;title&gt;Multiple minority stress and LGBT community resilience among sexual minority men&lt;/title&gt;&lt;secondary-title&gt;Psychol Sex Orientat Gend Divers&lt;/secondary-title&gt;&lt;/titles&gt;&lt;periodical&gt;&lt;full-title&gt;Psychol Sex Orientat Gend Divers&lt;/full-title&gt;&lt;/periodical&gt;&lt;pages&gt;1-12&lt;/pages&gt;&lt;volume&gt;5&lt;/volume&gt;&lt;number&gt;1&lt;/number&gt;&lt;edition&gt;2018/03/17&lt;/edition&gt;&lt;keywords&gt;&lt;keyword&gt;community resilience&lt;/keyword&gt;&lt;keyword&gt;connection to LGBT community&lt;/keyword&gt;&lt;keyword&gt;intersectionality&lt;/keyword&gt;&lt;keyword&gt;minority stress&lt;/keyword&gt;&lt;keyword&gt;stigma&lt;/keyword&gt;&lt;/keywords&gt;&lt;dates&gt;&lt;year&gt;2018&lt;/year&gt;&lt;pub-dates&gt;&lt;date&gt;Mar&lt;/date&gt;&lt;/pub-dates&gt;&lt;/dates&gt;&lt;isbn&gt;2329-0382 (Print)&amp;#xD;2329-0382 (Linking)&lt;/isbn&gt;&lt;accession-num&gt;29546228&lt;/accession-num&gt;&lt;urls&gt;&lt;related-urls&gt;&lt;url&gt;https://www.ncbi.nlm.nih.gov/pubmed/29546228&lt;/url&gt;&lt;/related-urls&gt;&lt;/urls&gt;&lt;custom2&gt;PMC5846479&lt;/custom2&gt;&lt;electronic-resource-num&gt;10.1037/sgd0000265&lt;/electronic-resource-num&gt;&lt;/record&gt;&lt;/Cite&gt;&lt;/EndNote&gt;</w:instrText>
      </w:r>
      <w:r w:rsidR="001E1F52" w:rsidRPr="00D570A6">
        <w:rPr>
          <w:rFonts w:ascii="Times" w:hAnsi="Times"/>
        </w:rPr>
        <w:fldChar w:fldCharType="separate"/>
      </w:r>
      <w:r w:rsidR="00B0194F">
        <w:rPr>
          <w:rFonts w:ascii="Times" w:hAnsi="Times"/>
          <w:noProof/>
        </w:rPr>
        <w:t>[20]</w:t>
      </w:r>
      <w:r w:rsidR="001E1F52" w:rsidRPr="00D570A6">
        <w:rPr>
          <w:rFonts w:ascii="Times" w:hAnsi="Times"/>
        </w:rPr>
        <w:fldChar w:fldCharType="end"/>
      </w:r>
      <w:r w:rsidR="00C57469" w:rsidRPr="00D570A6">
        <w:rPr>
          <w:rFonts w:ascii="Times" w:hAnsi="Times"/>
        </w:rPr>
        <w:t xml:space="preserve">. The lack of social support </w:t>
      </w:r>
      <w:r w:rsidR="00C57469" w:rsidRPr="00D570A6">
        <w:rPr>
          <w:rFonts w:ascii="Times" w:hAnsi="Times"/>
        </w:rPr>
        <w:lastRenderedPageBreak/>
        <w:t>would place individuals at greater risk of experiencing the negative impacts of stress</w:t>
      </w:r>
      <w:r w:rsidR="004973F1" w:rsidRPr="00D570A6">
        <w:rPr>
          <w:rFonts w:ascii="Times" w:hAnsi="Times"/>
        </w:rPr>
        <w:t xml:space="preserve">; this </w:t>
      </w:r>
      <w:r w:rsidR="00B46C94" w:rsidRPr="00D570A6">
        <w:rPr>
          <w:rFonts w:ascii="Times" w:hAnsi="Times"/>
        </w:rPr>
        <w:t xml:space="preserve">is </w:t>
      </w:r>
      <w:r w:rsidR="00C57469" w:rsidRPr="00D570A6">
        <w:rPr>
          <w:rFonts w:ascii="Times" w:hAnsi="Times"/>
        </w:rPr>
        <w:t>particularly relevant to lonely gbMSM</w:t>
      </w:r>
      <w:r w:rsidR="00D91939" w:rsidRPr="00D570A6">
        <w:rPr>
          <w:rFonts w:ascii="Times" w:hAnsi="Times"/>
        </w:rPr>
        <w:t xml:space="preserve"> with</w:t>
      </w:r>
      <w:r w:rsidR="004973F1" w:rsidRPr="00D570A6">
        <w:rPr>
          <w:rFonts w:ascii="Times" w:hAnsi="Times"/>
        </w:rPr>
        <w:t xml:space="preserve"> </w:t>
      </w:r>
      <w:r w:rsidR="00B46C94" w:rsidRPr="00D570A6">
        <w:rPr>
          <w:rFonts w:ascii="Times" w:hAnsi="Times"/>
        </w:rPr>
        <w:t>limited social networks</w:t>
      </w:r>
      <w:r w:rsidR="00D91939" w:rsidRPr="00D570A6">
        <w:rPr>
          <w:rFonts w:ascii="Times" w:hAnsi="Times"/>
        </w:rPr>
        <w:t>, who may be</w:t>
      </w:r>
      <w:r w:rsidR="00707B3E" w:rsidRPr="00D570A6">
        <w:rPr>
          <w:rFonts w:ascii="Times" w:hAnsi="Times"/>
        </w:rPr>
        <w:t xml:space="preserve"> prevented from accessing these supports</w:t>
      </w:r>
      <w:r w:rsidR="00D91939" w:rsidRPr="00D570A6">
        <w:rPr>
          <w:rFonts w:ascii="Times" w:hAnsi="Times"/>
        </w:rPr>
        <w:t>. I</w:t>
      </w:r>
      <w:r w:rsidR="00707B3E" w:rsidRPr="00D570A6">
        <w:rPr>
          <w:rFonts w:ascii="Times" w:hAnsi="Times"/>
        </w:rPr>
        <w:t xml:space="preserve">n order to be </w:t>
      </w:r>
      <w:r w:rsidR="00D91939" w:rsidRPr="00D570A6">
        <w:rPr>
          <w:rFonts w:ascii="Times" w:hAnsi="Times"/>
        </w:rPr>
        <w:t>able</w:t>
      </w:r>
      <w:r w:rsidR="00707B3E" w:rsidRPr="00D570A6">
        <w:rPr>
          <w:rFonts w:ascii="Times" w:hAnsi="Times"/>
        </w:rPr>
        <w:t xml:space="preserve"> to </w:t>
      </w:r>
      <w:r w:rsidR="00381995" w:rsidRPr="00D570A6">
        <w:rPr>
          <w:rFonts w:ascii="Times" w:hAnsi="Times"/>
        </w:rPr>
        <w:t>benefit from</w:t>
      </w:r>
      <w:r w:rsidR="00707B3E" w:rsidRPr="00D570A6">
        <w:rPr>
          <w:rFonts w:ascii="Times" w:hAnsi="Times"/>
        </w:rPr>
        <w:t xml:space="preserve"> community resources, an individua</w:t>
      </w:r>
      <w:r w:rsidR="00381995" w:rsidRPr="00D570A6">
        <w:rPr>
          <w:rFonts w:ascii="Times" w:hAnsi="Times"/>
        </w:rPr>
        <w:t>l must first identify to some degree with the community</w:t>
      </w:r>
      <w:r w:rsidR="00381995" w:rsidRPr="00D570A6">
        <w:rPr>
          <w:rFonts w:ascii="Times" w:hAnsi="Times"/>
        </w:rPr>
        <w:fldChar w:fldCharType="begin"/>
      </w:r>
      <w:r w:rsidR="00B0194F">
        <w:rPr>
          <w:rFonts w:ascii="Times" w:hAnsi="Times"/>
        </w:rPr>
        <w:instrText xml:space="preserve"> ADDIN EN.CITE &lt;EndNote&gt;&lt;Cite&gt;&lt;Author&gt;Meyer&lt;/Author&gt;&lt;Year&gt;2015&lt;/Year&gt;&lt;RecNum&gt;394&lt;/RecNum&gt;&lt;DisplayText&gt;[19]&lt;/DisplayText&gt;&lt;record&gt;&lt;rec-number&gt;394&lt;/rec-number&gt;&lt;foreign-keys&gt;&lt;key app="EN" db-id="pd50dffz0s5x9uev2dkprdrrawfd09dsrs2s" timestamp="1581477903" guid="4654c76f-56df-46fa-b5dc-de198c1a67dd"&gt;394&lt;/key&gt;&lt;key app="ENWeb" db-id=""&gt;0&lt;/key&gt;&lt;/foreign-keys&gt;&lt;ref-type name="Journal Article"&gt;17&lt;/ref-type&gt;&lt;contributors&gt;&lt;authors&gt;&lt;author&gt;Meyer, Ilan H.&lt;/author&gt;&lt;/authors&gt;&lt;/contributors&gt;&lt;titles&gt;&lt;title&gt;Resilience in the study of minority stress and health of sexual and gender minorities&lt;/title&gt;&lt;secondary-title&gt;Psychol Sex Orientat Gend Divers&lt;/secondary-title&gt;&lt;/titles&gt;&lt;periodical&gt;&lt;full-title&gt;Psychol Sex Orientat Gend Divers&lt;/full-title&gt;&lt;/periodical&gt;&lt;pages&gt;209-213&lt;/pages&gt;&lt;volume&gt;2&lt;/volume&gt;&lt;number&gt;3&lt;/number&gt;&lt;section&gt;209&lt;/section&gt;&lt;dates&gt;&lt;year&gt;2015&lt;/year&gt;&lt;/dates&gt;&lt;isbn&gt;2329-0390&amp;#xD;2329-0382&lt;/isbn&gt;&lt;urls&gt;&lt;/urls&gt;&lt;electronic-resource-num&gt;10.1037/sgd0000132&lt;/electronic-resource-num&gt;&lt;/record&gt;&lt;/Cite&gt;&lt;/EndNote&gt;</w:instrText>
      </w:r>
      <w:r w:rsidR="00381995" w:rsidRPr="00D570A6">
        <w:rPr>
          <w:rFonts w:ascii="Times" w:hAnsi="Times"/>
        </w:rPr>
        <w:fldChar w:fldCharType="separate"/>
      </w:r>
      <w:r w:rsidR="00B0194F">
        <w:rPr>
          <w:rFonts w:ascii="Times" w:hAnsi="Times"/>
          <w:noProof/>
        </w:rPr>
        <w:t>[19]</w:t>
      </w:r>
      <w:r w:rsidR="00381995" w:rsidRPr="00D570A6">
        <w:rPr>
          <w:rFonts w:ascii="Times" w:hAnsi="Times"/>
        </w:rPr>
        <w:fldChar w:fldCharType="end"/>
      </w:r>
      <w:r w:rsidR="00381995" w:rsidRPr="00D570A6">
        <w:rPr>
          <w:rFonts w:ascii="Times" w:hAnsi="Times"/>
        </w:rPr>
        <w:t>.</w:t>
      </w:r>
      <w:r w:rsidR="00861159" w:rsidRPr="00D570A6">
        <w:rPr>
          <w:rFonts w:ascii="Times" w:hAnsi="Times"/>
        </w:rPr>
        <w:t xml:space="preserve"> </w:t>
      </w:r>
      <w:r w:rsidR="00B40331" w:rsidRPr="00D570A6">
        <w:rPr>
          <w:rFonts w:ascii="Times" w:hAnsi="Times"/>
        </w:rPr>
        <w:t xml:space="preserve">However, internalized heterosexism </w:t>
      </w:r>
      <w:r w:rsidR="00D811A4" w:rsidRPr="00D570A6">
        <w:rPr>
          <w:rFonts w:ascii="Times" w:hAnsi="Times"/>
        </w:rPr>
        <w:t>impact</w:t>
      </w:r>
      <w:r w:rsidR="00D91939" w:rsidRPr="00D570A6">
        <w:rPr>
          <w:rFonts w:ascii="Times" w:hAnsi="Times"/>
        </w:rPr>
        <w:t>s</w:t>
      </w:r>
      <w:r w:rsidR="00B40331" w:rsidRPr="00D570A6">
        <w:rPr>
          <w:rFonts w:ascii="Times" w:hAnsi="Times"/>
        </w:rPr>
        <w:t xml:space="preserve"> </w:t>
      </w:r>
      <w:r w:rsidR="00D811A4" w:rsidRPr="00D570A6">
        <w:rPr>
          <w:rFonts w:ascii="Times" w:hAnsi="Times"/>
        </w:rPr>
        <w:t>disclosure of sexual orientation</w:t>
      </w:r>
      <w:r w:rsidR="00D811A4" w:rsidRPr="00D570A6">
        <w:rPr>
          <w:rFonts w:ascii="Times" w:hAnsi="Times"/>
        </w:rPr>
        <w:fldChar w:fldCharType="begin"/>
      </w:r>
      <w:r w:rsidR="00B0194F">
        <w:rPr>
          <w:rFonts w:ascii="Times" w:hAnsi="Times"/>
        </w:rPr>
        <w:instrText xml:space="preserve"> ADDIN EN.CITE &lt;EndNote&gt;&lt;Cite&gt;&lt;Author&gt;Moradi&lt;/Author&gt;&lt;Year&gt;2010&lt;/Year&gt;&lt;RecNum&gt;401&lt;/RecNum&gt;&lt;DisplayText&gt;[21]&lt;/DisplayText&gt;&lt;record&gt;&lt;rec-number&gt;401&lt;/rec-number&gt;&lt;foreign-keys&gt;&lt;key app="EN" db-id="pd50dffz0s5x9uev2dkprdrrawfd09dsrs2s" timestamp="1581657054" guid="cd0547a8-78ab-4d1e-a792-5ae2ef8f8d29"&gt;401&lt;/key&gt;&lt;key app="ENWeb" db-id=""&gt;0&lt;/key&gt;&lt;/foreign-keys&gt;&lt;ref-type name="Journal Article"&gt;17&lt;/ref-type&gt;&lt;contributors&gt;&lt;authors&gt;&lt;author&gt;Moradi, Bonnie&lt;/author&gt;&lt;author&gt;Wiseman, Marcie C.&lt;/author&gt;&lt;author&gt;DeBlaere, Cirleen&lt;/author&gt;&lt;author&gt;Goodman, Melinda B.&lt;/author&gt;&lt;author&gt;Sarkees, Anthony&lt;/author&gt;&lt;author&gt;Brewster, Melanie E.&lt;/author&gt;&lt;author&gt;Huang, Yu-Ping&lt;/author&gt;&lt;/authors&gt;&lt;/contributors&gt;&lt;titles&gt;&lt;title&gt;LGB of Color and White individuals’ perceptions of heterosexist stigma, internalized homophobia, and outness: comparisons of levels and links&lt;/title&gt;&lt;secondary-title&gt;Couns Psychol&lt;/secondary-title&gt;&lt;/titles&gt;&lt;periodical&gt;&lt;full-title&gt;Couns Psychol&lt;/full-title&gt;&lt;/periodical&gt;&lt;pages&gt;397-424&lt;/pages&gt;&lt;volume&gt;38&lt;/volume&gt;&lt;number&gt;3&lt;/number&gt;&lt;section&gt;397&lt;/section&gt;&lt;dates&gt;&lt;year&gt;2010&lt;/year&gt;&lt;/dates&gt;&lt;isbn&gt;0011-0000&amp;#xD;1552-3861&lt;/isbn&gt;&lt;urls&gt;&lt;/urls&gt;&lt;electronic-resource-num&gt;10.1177/0011000009335263&lt;/electronic-resource-num&gt;&lt;/record&gt;&lt;/Cite&gt;&lt;/EndNote&gt;</w:instrText>
      </w:r>
      <w:r w:rsidR="00D811A4" w:rsidRPr="00D570A6">
        <w:rPr>
          <w:rFonts w:ascii="Times" w:hAnsi="Times"/>
        </w:rPr>
        <w:fldChar w:fldCharType="separate"/>
      </w:r>
      <w:r w:rsidR="00B0194F">
        <w:rPr>
          <w:rFonts w:ascii="Times" w:hAnsi="Times"/>
          <w:noProof/>
        </w:rPr>
        <w:t>[21]</w:t>
      </w:r>
      <w:r w:rsidR="00D811A4" w:rsidRPr="00D570A6">
        <w:rPr>
          <w:rFonts w:ascii="Times" w:hAnsi="Times"/>
        </w:rPr>
        <w:fldChar w:fldCharType="end"/>
      </w:r>
      <w:r w:rsidR="00D811A4" w:rsidRPr="00D570A6">
        <w:rPr>
          <w:rFonts w:ascii="Times" w:hAnsi="Times"/>
        </w:rPr>
        <w:t xml:space="preserve">, which in turn could </w:t>
      </w:r>
      <w:r w:rsidR="00D558E2" w:rsidRPr="00D570A6">
        <w:rPr>
          <w:rFonts w:ascii="Times" w:hAnsi="Times"/>
        </w:rPr>
        <w:t>affect</w:t>
      </w:r>
      <w:r w:rsidR="00D811A4" w:rsidRPr="00D570A6">
        <w:rPr>
          <w:rFonts w:ascii="Times" w:hAnsi="Times"/>
        </w:rPr>
        <w:t xml:space="preserve"> social participation</w:t>
      </w:r>
      <w:r w:rsidR="0054552A" w:rsidRPr="00D570A6">
        <w:rPr>
          <w:rFonts w:ascii="Times" w:hAnsi="Times"/>
        </w:rPr>
        <w:t>.</w:t>
      </w:r>
    </w:p>
    <w:p w14:paraId="04425C3F" w14:textId="70201223" w:rsidR="009A59B2" w:rsidRPr="00D570A6" w:rsidRDefault="00B46C94" w:rsidP="00891F52">
      <w:pPr>
        <w:spacing w:line="480" w:lineRule="auto"/>
        <w:ind w:firstLine="720"/>
        <w:rPr>
          <w:rFonts w:ascii="Times" w:hAnsi="Times"/>
        </w:rPr>
      </w:pPr>
      <w:r w:rsidRPr="00D570A6">
        <w:rPr>
          <w:rFonts w:ascii="Times" w:hAnsi="Times"/>
        </w:rPr>
        <w:t>S</w:t>
      </w:r>
      <w:r w:rsidR="00721EAC" w:rsidRPr="00D570A6">
        <w:rPr>
          <w:rFonts w:ascii="Times" w:hAnsi="Times"/>
        </w:rPr>
        <w:t>tigma and discrimination experienced by gbMSM</w:t>
      </w:r>
      <w:r w:rsidR="0067011A" w:rsidRPr="00D570A6">
        <w:rPr>
          <w:rFonts w:ascii="Times" w:hAnsi="Times"/>
        </w:rPr>
        <w:t>, in particular those living with HIV,</w:t>
      </w:r>
      <w:r w:rsidR="00721EAC" w:rsidRPr="00D570A6">
        <w:rPr>
          <w:rFonts w:ascii="Times" w:hAnsi="Times"/>
        </w:rPr>
        <w:t xml:space="preserve"> potentially influences </w:t>
      </w:r>
      <w:r w:rsidR="0067011A" w:rsidRPr="00D570A6">
        <w:rPr>
          <w:rFonts w:ascii="Times" w:hAnsi="Times"/>
        </w:rPr>
        <w:t xml:space="preserve">the </w:t>
      </w:r>
      <w:r w:rsidR="00721EAC" w:rsidRPr="00D570A6">
        <w:rPr>
          <w:rFonts w:ascii="Times" w:hAnsi="Times"/>
        </w:rPr>
        <w:t xml:space="preserve">degree of loneliness and </w:t>
      </w:r>
      <w:r w:rsidR="00792C49" w:rsidRPr="00D570A6">
        <w:rPr>
          <w:rFonts w:ascii="Times" w:hAnsi="Times"/>
        </w:rPr>
        <w:t xml:space="preserve">its </w:t>
      </w:r>
      <w:r w:rsidR="0067011A" w:rsidRPr="00D570A6">
        <w:rPr>
          <w:rFonts w:ascii="Times" w:hAnsi="Times"/>
        </w:rPr>
        <w:t>impact on</w:t>
      </w:r>
      <w:r w:rsidR="00792C49" w:rsidRPr="00D570A6">
        <w:rPr>
          <w:rFonts w:ascii="Times" w:hAnsi="Times"/>
        </w:rPr>
        <w:t xml:space="preserve"> physical health</w:t>
      </w:r>
      <w:r w:rsidR="004C4165" w:rsidRPr="00D570A6">
        <w:rPr>
          <w:rFonts w:ascii="Times" w:hAnsi="Times"/>
        </w:rPr>
        <w:fldChar w:fldCharType="begin"/>
      </w:r>
      <w:r w:rsidR="00875BE4" w:rsidRPr="00D570A6">
        <w:rPr>
          <w:rFonts w:ascii="Times" w:hAnsi="Times"/>
        </w:rPr>
        <w:instrText xml:space="preserve"> ADDIN EN.CITE &lt;EndNote&gt;&lt;Cite&gt;&lt;Author&gt;Hawkley&lt;/Author&gt;&lt;Year&gt;2010&lt;/Year&gt;&lt;RecNum&gt;408&lt;/RecNum&gt;&lt;DisplayText&gt;[3]&lt;/DisplayText&gt;&lt;record&gt;&lt;rec-number&gt;408&lt;/rec-number&gt;&lt;foreign-keys&gt;&lt;key app="EN" db-id="e9zxwzpphwpxafesewvxprznzzz025wpfd9s" timestamp="1562599515"&gt;408&lt;/key&gt;&lt;key app="ENWeb" db-id=""&gt;0&lt;/key&gt;&lt;/foreign-keys&gt;&lt;ref-type name="Journal Article"&gt;17&lt;/ref-type&gt;&lt;contributors&gt;&lt;authors&gt;&lt;author&gt;Hawkley, L. C.&lt;/author&gt;&lt;author&gt;Cacioppo, J. T.&lt;/author&gt;&lt;/authors&gt;&lt;/contributors&gt;&lt;auth-address&gt;Center for Cognitive and Social Neuroscience, University of Chicago, Chicago, IL, USA. hawkley@uchicago.edu&lt;/auth-address&gt;&lt;titles&gt;&lt;title&gt;Loneliness matters: A theoretical and empirical review of consequences and mechanisms&lt;/title&gt;&lt;secondary-title&gt;Ann Behav Med&lt;/secondary-title&gt;&lt;/titles&gt;&lt;periodical&gt;&lt;full-title&gt;Ann Behav Med&lt;/full-title&gt;&lt;/periodical&gt;&lt;pages&gt;218-27&lt;/pages&gt;&lt;volume&gt;40&lt;/volume&gt;&lt;number&gt;2&lt;/number&gt;&lt;edition&gt;2010/07/24&lt;/edition&gt;&lt;keywords&gt;&lt;keyword&gt;Cognition&lt;/keyword&gt;&lt;keyword&gt;Gene Expression&lt;/keyword&gt;&lt;keyword&gt;*Health Status&lt;/keyword&gt;&lt;keyword&gt;Humans&lt;/keyword&gt;&lt;keyword&gt;Hypothalamo-Hypophyseal System/metabolism&lt;/keyword&gt;&lt;keyword&gt;Immune System/physiology&lt;/keyword&gt;&lt;keyword&gt;Loneliness/*psychology&lt;/keyword&gt;&lt;keyword&gt;Mental Health&lt;/keyword&gt;&lt;keyword&gt;Mortality&lt;/keyword&gt;&lt;keyword&gt;Pituitary-Adrenal System/metabolism&lt;/keyword&gt;&lt;/keywords&gt;&lt;dates&gt;&lt;year&gt;2010&lt;/year&gt;&lt;pub-dates&gt;&lt;date&gt;Oct&lt;/date&gt;&lt;/pub-dates&gt;&lt;/dates&gt;&lt;isbn&gt;1532-4796 (Electronic)&amp;#xD;0883-6612 (Linking)&lt;/isbn&gt;&lt;accession-num&gt;20652462&lt;/accession-num&gt;&lt;urls&gt;&lt;related-urls&gt;&lt;url&gt;https://www.ncbi.nlm.nih.gov/pubmed/20652462&lt;/url&gt;&lt;/related-urls&gt;&lt;/urls&gt;&lt;custom2&gt;PMC3874845&lt;/custom2&gt;&lt;electronic-resource-num&gt;10.1007/s12160-010-9210-8&lt;/electronic-resource-num&gt;&lt;/record&gt;&lt;/Cite&gt;&lt;/EndNote&gt;</w:instrText>
      </w:r>
      <w:r w:rsidR="004C4165" w:rsidRPr="00D570A6">
        <w:rPr>
          <w:rFonts w:ascii="Times" w:hAnsi="Times"/>
        </w:rPr>
        <w:fldChar w:fldCharType="separate"/>
      </w:r>
      <w:r w:rsidR="00875BE4" w:rsidRPr="00D570A6">
        <w:rPr>
          <w:rFonts w:ascii="Times" w:hAnsi="Times"/>
          <w:noProof/>
        </w:rPr>
        <w:t>[3]</w:t>
      </w:r>
      <w:r w:rsidR="004C4165" w:rsidRPr="00D570A6">
        <w:rPr>
          <w:rFonts w:ascii="Times" w:hAnsi="Times"/>
        </w:rPr>
        <w:fldChar w:fldCharType="end"/>
      </w:r>
      <w:r w:rsidR="00F12E2A" w:rsidRPr="00D570A6">
        <w:rPr>
          <w:rFonts w:ascii="Times" w:hAnsi="Times"/>
        </w:rPr>
        <w:t>.</w:t>
      </w:r>
      <w:r w:rsidR="00792C49" w:rsidRPr="00D570A6">
        <w:rPr>
          <w:rFonts w:ascii="Times" w:hAnsi="Times"/>
        </w:rPr>
        <w:t xml:space="preserve"> </w:t>
      </w:r>
      <w:r w:rsidR="002554BE" w:rsidRPr="00D570A6">
        <w:rPr>
          <w:rFonts w:ascii="Times" w:hAnsi="Times"/>
        </w:rPr>
        <w:t>Therefore</w:t>
      </w:r>
      <w:r w:rsidR="00792C49" w:rsidRPr="00D570A6">
        <w:rPr>
          <w:rFonts w:ascii="Times" w:hAnsi="Times"/>
        </w:rPr>
        <w:t>, t</w:t>
      </w:r>
      <w:r w:rsidR="00182A15" w:rsidRPr="00D570A6">
        <w:rPr>
          <w:rFonts w:ascii="Times" w:hAnsi="Times"/>
        </w:rPr>
        <w:t xml:space="preserve">his analysis set out to </w:t>
      </w:r>
      <w:r w:rsidR="00792C49" w:rsidRPr="00D570A6">
        <w:rPr>
          <w:rFonts w:ascii="Times" w:hAnsi="Times"/>
        </w:rPr>
        <w:t xml:space="preserve">(1) </w:t>
      </w:r>
      <w:r w:rsidR="00AB7D1E" w:rsidRPr="00D570A6">
        <w:rPr>
          <w:rFonts w:ascii="Times" w:hAnsi="Times"/>
        </w:rPr>
        <w:t xml:space="preserve">document </w:t>
      </w:r>
      <w:r w:rsidR="000956E9" w:rsidRPr="00D570A6">
        <w:rPr>
          <w:rFonts w:ascii="Times" w:hAnsi="Times"/>
        </w:rPr>
        <w:t xml:space="preserve">the prevalence of loneliness experienced </w:t>
      </w:r>
      <w:r w:rsidR="00C04A70" w:rsidRPr="00D570A6">
        <w:rPr>
          <w:rFonts w:ascii="Times" w:hAnsi="Times"/>
        </w:rPr>
        <w:t>by</w:t>
      </w:r>
      <w:r w:rsidR="000956E9" w:rsidRPr="00D570A6">
        <w:rPr>
          <w:rFonts w:ascii="Times" w:hAnsi="Times"/>
        </w:rPr>
        <w:t xml:space="preserve"> </w:t>
      </w:r>
      <w:r w:rsidR="00AB7D1E" w:rsidRPr="00D570A6">
        <w:rPr>
          <w:rFonts w:ascii="Times" w:hAnsi="Times"/>
        </w:rPr>
        <w:t xml:space="preserve">a sample of </w:t>
      </w:r>
      <w:r w:rsidR="000956E9" w:rsidRPr="00D570A6">
        <w:rPr>
          <w:rFonts w:ascii="Times" w:hAnsi="Times"/>
        </w:rPr>
        <w:t xml:space="preserve">gbMSM </w:t>
      </w:r>
      <w:r w:rsidR="00AB7D1E" w:rsidRPr="00D570A6">
        <w:rPr>
          <w:rFonts w:ascii="Times" w:hAnsi="Times"/>
        </w:rPr>
        <w:t>in Vancouver, Canada</w:t>
      </w:r>
      <w:r w:rsidR="000956E9" w:rsidRPr="00D570A6">
        <w:rPr>
          <w:rFonts w:ascii="Times" w:hAnsi="Times"/>
        </w:rPr>
        <w:t xml:space="preserve">, and </w:t>
      </w:r>
      <w:r w:rsidR="00792C49" w:rsidRPr="00D570A6">
        <w:rPr>
          <w:rFonts w:ascii="Times" w:hAnsi="Times"/>
        </w:rPr>
        <w:t>(2)</w:t>
      </w:r>
      <w:r w:rsidR="000956E9" w:rsidRPr="00D570A6">
        <w:rPr>
          <w:rFonts w:ascii="Times" w:hAnsi="Times"/>
        </w:rPr>
        <w:t xml:space="preserve"> </w:t>
      </w:r>
      <w:r w:rsidR="00F72B79" w:rsidRPr="00D570A6">
        <w:rPr>
          <w:rFonts w:ascii="Times" w:hAnsi="Times"/>
        </w:rPr>
        <w:t>explore</w:t>
      </w:r>
      <w:r w:rsidR="00EF7270" w:rsidRPr="00D570A6">
        <w:rPr>
          <w:rFonts w:ascii="Times" w:hAnsi="Times"/>
        </w:rPr>
        <w:t xml:space="preserve"> the</w:t>
      </w:r>
      <w:r w:rsidR="000956E9" w:rsidRPr="00D570A6">
        <w:rPr>
          <w:rFonts w:ascii="Times" w:hAnsi="Times"/>
        </w:rPr>
        <w:t xml:space="preserve"> association between loneliness and self-rated physical health.</w:t>
      </w:r>
      <w:r w:rsidR="00CA16AD" w:rsidRPr="00D570A6">
        <w:rPr>
          <w:rFonts w:ascii="Times" w:hAnsi="Times"/>
        </w:rPr>
        <w:t xml:space="preserve"> </w:t>
      </w:r>
      <w:r w:rsidR="00B2044A" w:rsidRPr="00D570A6">
        <w:rPr>
          <w:rFonts w:ascii="Times" w:hAnsi="Times"/>
        </w:rPr>
        <w:t>An e</w:t>
      </w:r>
      <w:r w:rsidR="00CA16AD" w:rsidRPr="00D570A6">
        <w:rPr>
          <w:rFonts w:ascii="Times" w:hAnsi="Times"/>
        </w:rPr>
        <w:t>xploratory sub-analys</w:t>
      </w:r>
      <w:r w:rsidR="00B2044A" w:rsidRPr="00D570A6">
        <w:rPr>
          <w:rFonts w:ascii="Times" w:hAnsi="Times"/>
        </w:rPr>
        <w:t>i</w:t>
      </w:r>
      <w:r w:rsidR="00CA16AD" w:rsidRPr="00D570A6">
        <w:rPr>
          <w:rFonts w:ascii="Times" w:hAnsi="Times"/>
        </w:rPr>
        <w:t xml:space="preserve">s </w:t>
      </w:r>
      <w:r w:rsidR="00B2044A" w:rsidRPr="00D570A6">
        <w:rPr>
          <w:rFonts w:ascii="Times" w:hAnsi="Times"/>
        </w:rPr>
        <w:t>was</w:t>
      </w:r>
      <w:r w:rsidR="00CA16AD" w:rsidRPr="00D570A6">
        <w:rPr>
          <w:rFonts w:ascii="Times" w:hAnsi="Times"/>
        </w:rPr>
        <w:t xml:space="preserve"> carried out to (3) examine the mediating effect of depressi</w:t>
      </w:r>
      <w:r w:rsidR="001A5DC8" w:rsidRPr="00D570A6">
        <w:rPr>
          <w:rFonts w:ascii="Times" w:hAnsi="Times"/>
        </w:rPr>
        <w:t>ve symptomatology</w:t>
      </w:r>
      <w:r w:rsidR="00CA16AD" w:rsidRPr="00D570A6">
        <w:rPr>
          <w:rFonts w:ascii="Times" w:hAnsi="Times"/>
        </w:rPr>
        <w:t xml:space="preserve"> on the association between loneliness and physical health</w:t>
      </w:r>
      <w:r w:rsidR="00B2044A" w:rsidRPr="00D570A6">
        <w:rPr>
          <w:rFonts w:ascii="Times" w:hAnsi="Times"/>
        </w:rPr>
        <w:t>.</w:t>
      </w:r>
    </w:p>
    <w:p w14:paraId="45E20320" w14:textId="673A2D29" w:rsidR="001110B4" w:rsidRPr="00D570A6" w:rsidRDefault="000956E9" w:rsidP="00D07F8C">
      <w:pPr>
        <w:spacing w:line="480" w:lineRule="auto"/>
        <w:outlineLvl w:val="0"/>
        <w:rPr>
          <w:rFonts w:ascii="Times" w:hAnsi="Times"/>
        </w:rPr>
      </w:pPr>
      <w:r w:rsidRPr="00D570A6">
        <w:rPr>
          <w:rFonts w:ascii="Times" w:hAnsi="Times"/>
        </w:rPr>
        <w:br w:type="page"/>
      </w:r>
      <w:r w:rsidR="00034CD6" w:rsidRPr="00D570A6">
        <w:rPr>
          <w:rFonts w:ascii="Times" w:hAnsi="Times"/>
          <w:b/>
        </w:rPr>
        <w:lastRenderedPageBreak/>
        <w:t>METHODS</w:t>
      </w:r>
    </w:p>
    <w:p w14:paraId="6E97B8A0" w14:textId="0D346573" w:rsidR="00CE3577" w:rsidRPr="00D570A6" w:rsidRDefault="00781B3C" w:rsidP="00D07F8C">
      <w:pPr>
        <w:spacing w:line="480" w:lineRule="auto"/>
        <w:outlineLvl w:val="0"/>
        <w:rPr>
          <w:rFonts w:ascii="Times" w:hAnsi="Times"/>
          <w:b/>
        </w:rPr>
      </w:pPr>
      <w:r w:rsidRPr="00D570A6">
        <w:rPr>
          <w:rFonts w:ascii="Times" w:hAnsi="Times"/>
          <w:b/>
        </w:rPr>
        <w:t xml:space="preserve">Participants and </w:t>
      </w:r>
      <w:r w:rsidR="00043A49" w:rsidRPr="00D570A6">
        <w:rPr>
          <w:rFonts w:ascii="Times" w:hAnsi="Times"/>
          <w:b/>
        </w:rPr>
        <w:t>R</w:t>
      </w:r>
      <w:r w:rsidRPr="00D570A6">
        <w:rPr>
          <w:rFonts w:ascii="Times" w:hAnsi="Times"/>
          <w:b/>
        </w:rPr>
        <w:t>ecruitment</w:t>
      </w:r>
    </w:p>
    <w:p w14:paraId="40E044C8" w14:textId="7F9411CF" w:rsidR="007703AC" w:rsidRPr="00D570A6" w:rsidRDefault="00B3184B" w:rsidP="008270DC">
      <w:pPr>
        <w:spacing w:line="480" w:lineRule="auto"/>
        <w:ind w:firstLine="720"/>
        <w:rPr>
          <w:rFonts w:ascii="Times" w:hAnsi="Times"/>
        </w:rPr>
      </w:pPr>
      <w:r w:rsidRPr="00D570A6">
        <w:rPr>
          <w:rFonts w:ascii="Times" w:hAnsi="Times"/>
        </w:rPr>
        <w:t xml:space="preserve">The Momentum Health Study is a </w:t>
      </w:r>
      <w:r w:rsidR="00200372" w:rsidRPr="00D570A6">
        <w:rPr>
          <w:rFonts w:ascii="Times" w:hAnsi="Times"/>
        </w:rPr>
        <w:t xml:space="preserve">longitudinal </w:t>
      </w:r>
      <w:r w:rsidR="00005565" w:rsidRPr="00D570A6">
        <w:rPr>
          <w:rFonts w:ascii="Times" w:hAnsi="Times"/>
        </w:rPr>
        <w:t xml:space="preserve">sexual health study </w:t>
      </w:r>
      <w:r w:rsidR="00CB19AD" w:rsidRPr="00D570A6">
        <w:rPr>
          <w:rFonts w:ascii="Times" w:hAnsi="Times"/>
        </w:rPr>
        <w:t>with</w:t>
      </w:r>
      <w:r w:rsidR="00005565" w:rsidRPr="00D570A6">
        <w:rPr>
          <w:rFonts w:ascii="Times" w:hAnsi="Times"/>
        </w:rPr>
        <w:t xml:space="preserve"> gbMSM</w:t>
      </w:r>
      <w:r w:rsidR="00F020D4" w:rsidRPr="00D570A6">
        <w:rPr>
          <w:rFonts w:ascii="Times" w:hAnsi="Times"/>
        </w:rPr>
        <w:t xml:space="preserve"> in </w:t>
      </w:r>
      <w:r w:rsidR="008270DC" w:rsidRPr="00D570A6">
        <w:rPr>
          <w:rFonts w:ascii="Times" w:hAnsi="Times"/>
        </w:rPr>
        <w:t xml:space="preserve">Metro </w:t>
      </w:r>
      <w:r w:rsidR="00F020D4" w:rsidRPr="00D570A6">
        <w:rPr>
          <w:rFonts w:ascii="Times" w:hAnsi="Times"/>
        </w:rPr>
        <w:t>Vancouver, Canada</w:t>
      </w:r>
      <w:r w:rsidR="00D245C7" w:rsidRPr="00D570A6">
        <w:rPr>
          <w:rFonts w:ascii="Times" w:hAnsi="Times"/>
        </w:rPr>
        <w:fldChar w:fldCharType="begin">
          <w:fldData xml:space="preserve">PEVuZE5vdGU+PENpdGU+PEF1dGhvcj5MYWNob3dza3k8L0F1dGhvcj48WWVhcj4yMDE2PC9ZZWFy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</w:fldData>
        </w:fldChar>
      </w:r>
      <w:r w:rsidR="00B0194F">
        <w:rPr>
          <w:rFonts w:ascii="Times" w:hAnsi="Times"/>
        </w:rPr>
        <w:instrText xml:space="preserve"> ADDIN EN.CITE </w:instrText>
      </w:r>
      <w:r w:rsidR="00B0194F">
        <w:rPr>
          <w:rFonts w:ascii="Times" w:hAnsi="Times"/>
        </w:rPr>
        <w:fldChar w:fldCharType="begin">
          <w:fldData xml:space="preserve">PEVuZE5vdGU+PENpdGU+PEF1dGhvcj5MYWNob3dza3k8L0F1dGhvcj48WWVhcj4yMDE2PC9ZZWFy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</w:fldData>
        </w:fldChar>
      </w:r>
      <w:r w:rsidR="00B0194F">
        <w:rPr>
          <w:rFonts w:ascii="Times" w:hAnsi="Times"/>
        </w:rPr>
        <w:instrText xml:space="preserve"> ADDIN EN.CITE.DATA </w:instrText>
      </w:r>
      <w:r w:rsidR="00B0194F">
        <w:rPr>
          <w:rFonts w:ascii="Times" w:hAnsi="Times"/>
        </w:rPr>
      </w:r>
      <w:r w:rsidR="00B0194F">
        <w:rPr>
          <w:rFonts w:ascii="Times" w:hAnsi="Times"/>
        </w:rPr>
        <w:fldChar w:fldCharType="end"/>
      </w:r>
      <w:r w:rsidR="00D245C7" w:rsidRPr="00D570A6">
        <w:rPr>
          <w:rFonts w:ascii="Times" w:hAnsi="Times"/>
        </w:rPr>
      </w:r>
      <w:r w:rsidR="00D245C7" w:rsidRPr="00D570A6">
        <w:rPr>
          <w:rFonts w:ascii="Times" w:hAnsi="Times"/>
        </w:rPr>
        <w:fldChar w:fldCharType="separate"/>
      </w:r>
      <w:r w:rsidR="00B0194F">
        <w:rPr>
          <w:rFonts w:ascii="Times" w:hAnsi="Times"/>
          <w:noProof/>
        </w:rPr>
        <w:t>[22, 23]</w:t>
      </w:r>
      <w:r w:rsidR="00D245C7" w:rsidRPr="00D570A6">
        <w:rPr>
          <w:rFonts w:ascii="Times" w:hAnsi="Times"/>
        </w:rPr>
        <w:fldChar w:fldCharType="end"/>
      </w:r>
      <w:r w:rsidR="0009397C" w:rsidRPr="00D570A6">
        <w:rPr>
          <w:rFonts w:ascii="Times" w:hAnsi="Times"/>
        </w:rPr>
        <w:t>.</w:t>
      </w:r>
      <w:r w:rsidR="007703AC" w:rsidRPr="00D570A6">
        <w:rPr>
          <w:rFonts w:ascii="Times" w:hAnsi="Times"/>
        </w:rPr>
        <w:t xml:space="preserve"> </w:t>
      </w:r>
      <w:r w:rsidR="00E63A40" w:rsidRPr="00D570A6">
        <w:rPr>
          <w:rFonts w:ascii="Times" w:hAnsi="Times"/>
        </w:rPr>
        <w:t xml:space="preserve">Participants </w:t>
      </w:r>
      <w:r w:rsidR="002C29FF" w:rsidRPr="00D570A6">
        <w:rPr>
          <w:rFonts w:ascii="Times" w:hAnsi="Times"/>
        </w:rPr>
        <w:t>were</w:t>
      </w:r>
      <w:r w:rsidR="00E63A40" w:rsidRPr="00D570A6">
        <w:rPr>
          <w:rFonts w:ascii="Times" w:hAnsi="Times"/>
        </w:rPr>
        <w:t xml:space="preserve"> recruited</w:t>
      </w:r>
      <w:r w:rsidR="007703AC" w:rsidRPr="00D570A6">
        <w:rPr>
          <w:rFonts w:ascii="Times" w:hAnsi="Times"/>
        </w:rPr>
        <w:t xml:space="preserve"> between February 2012</w:t>
      </w:r>
      <w:r w:rsidR="00DD3B16" w:rsidRPr="00D570A6">
        <w:rPr>
          <w:rFonts w:ascii="Times" w:hAnsi="Times"/>
        </w:rPr>
        <w:t xml:space="preserve"> and </w:t>
      </w:r>
      <w:r w:rsidR="007703AC" w:rsidRPr="00D570A6">
        <w:rPr>
          <w:rFonts w:ascii="Times" w:hAnsi="Times"/>
        </w:rPr>
        <w:t>February 201</w:t>
      </w:r>
      <w:r w:rsidR="008270DC" w:rsidRPr="00D570A6">
        <w:rPr>
          <w:rFonts w:ascii="Times" w:hAnsi="Times"/>
        </w:rPr>
        <w:t>5</w:t>
      </w:r>
      <w:r w:rsidR="00E63A40" w:rsidRPr="00D570A6">
        <w:rPr>
          <w:rFonts w:ascii="Times" w:hAnsi="Times"/>
        </w:rPr>
        <w:t xml:space="preserve"> via respondent-driven sampling</w:t>
      </w:r>
      <w:r w:rsidR="002E61FB" w:rsidRPr="00D570A6">
        <w:rPr>
          <w:rFonts w:ascii="Times" w:hAnsi="Times"/>
        </w:rPr>
        <w:t xml:space="preserve"> (RDS)</w:t>
      </w:r>
      <w:r w:rsidR="003223E6" w:rsidRPr="00D570A6">
        <w:rPr>
          <w:rFonts w:ascii="Times" w:hAnsi="Times"/>
        </w:rPr>
        <w:t>, a chain referral method</w:t>
      </w:r>
      <w:r w:rsidR="004C4165" w:rsidRPr="00D570A6">
        <w:rPr>
          <w:rFonts w:ascii="Times" w:hAnsi="Times"/>
        </w:rPr>
        <w:fldChar w:fldCharType="begin"/>
      </w:r>
      <w:r w:rsidR="00B0194F">
        <w:rPr>
          <w:rFonts w:ascii="Times" w:hAnsi="Times"/>
        </w:rPr>
        <w:instrText xml:space="preserve"> ADDIN EN.CITE &lt;EndNote&gt;&lt;Cite&gt;&lt;Author&gt;Heckathorn&lt;/Author&gt;&lt;Year&gt;2011&lt;/Year&gt;&lt;RecNum&gt;142&lt;/RecNum&gt;&lt;DisplayText&gt;[24]&lt;/DisplayText&gt;&lt;record&gt;&lt;rec-number&gt;142&lt;/rec-number&gt;&lt;foreign-keys&gt;&lt;key app="EN" db-id="pd50dffz0s5x9uev2dkprdrrawfd09dsrs2s" timestamp="1565811818" guid="610a916d-71e0-4357-a148-bb92f76cdf3a"&gt;142&lt;/key&gt;&lt;/foreign-keys&gt;&lt;ref-type name="Journal Article"&gt;17&lt;/ref-type&gt;&lt;contributors&gt;&lt;authors&gt;&lt;author&gt;Heckathorn, D. D.&lt;/author&gt;&lt;/authors&gt;&lt;/contributors&gt;&lt;auth-address&gt;Cornell University.&lt;/auth-address&gt;&lt;titles&gt;&lt;title&gt;Snowball versus respondent-driven sampling&lt;/title&gt;&lt;secondary-title&gt;Sociol Methodol&lt;/secondary-title&gt;&lt;/titles&gt;&lt;periodical&gt;&lt;full-title&gt;Sociol Methodol&lt;/full-title&gt;&lt;/periodical&gt;&lt;pages&gt;355-366&lt;/pages&gt;&lt;volume&gt;41&lt;/volume&gt;&lt;number&gt;1&lt;/number&gt;&lt;edition&gt;2012/01/10&lt;/edition&gt;&lt;dates&gt;&lt;year&gt;2011&lt;/year&gt;&lt;pub-dates&gt;&lt;date&gt;Aug 1&lt;/date&gt;&lt;/pub-dates&gt;&lt;/dates&gt;&lt;isbn&gt;0081-1750 (Print)&amp;#xD;0081-1750 (Linking)&lt;/isbn&gt;&lt;accession-num&gt;22228916&lt;/accession-num&gt;&lt;urls&gt;&lt;related-urls&gt;&lt;url&gt;https://www.ncbi.nlm.nih.gov/pubmed/22228916&lt;/url&gt;&lt;/related-urls&gt;&lt;/urls&gt;&lt;custom2&gt;PMC3250988&lt;/custom2&gt;&lt;electronic-resource-num&gt;10.1111/j.1467-9531.2011.01244.x&lt;/electronic-resource-num&gt;&lt;/record&gt;&lt;/Cite&gt;&lt;/EndNote&gt;</w:instrText>
      </w:r>
      <w:r w:rsidR="004C4165" w:rsidRPr="00D570A6">
        <w:rPr>
          <w:rFonts w:ascii="Times" w:hAnsi="Times"/>
        </w:rPr>
        <w:fldChar w:fldCharType="separate"/>
      </w:r>
      <w:r w:rsidR="00B0194F">
        <w:rPr>
          <w:rFonts w:ascii="Times" w:hAnsi="Times"/>
          <w:noProof/>
        </w:rPr>
        <w:t>[24]</w:t>
      </w:r>
      <w:r w:rsidR="004C4165" w:rsidRPr="00D570A6">
        <w:rPr>
          <w:rFonts w:ascii="Times" w:hAnsi="Times"/>
        </w:rPr>
        <w:fldChar w:fldCharType="end"/>
      </w:r>
      <w:r w:rsidR="00D344CA" w:rsidRPr="00D570A6">
        <w:rPr>
          <w:rFonts w:ascii="Times" w:hAnsi="Times"/>
        </w:rPr>
        <w:t>.</w:t>
      </w:r>
      <w:r w:rsidR="00BF4B72" w:rsidRPr="00D570A6">
        <w:rPr>
          <w:rFonts w:ascii="Times" w:hAnsi="Times"/>
        </w:rPr>
        <w:t xml:space="preserve"> </w:t>
      </w:r>
      <w:r w:rsidR="00D344CA" w:rsidRPr="00D570A6">
        <w:rPr>
          <w:rFonts w:ascii="Times" w:hAnsi="Times"/>
        </w:rPr>
        <w:t>Information on the study’s use of RDS has been published in greater detail elsewhere</w:t>
      </w:r>
      <w:r w:rsidR="00D344CA" w:rsidRPr="00D570A6">
        <w:rPr>
          <w:rFonts w:ascii="Times" w:hAnsi="Times"/>
        </w:rPr>
        <w:fldChar w:fldCharType="begin">
          <w:fldData xml:space="preserve">PEVuZE5vdGU+PENpdGU+PEF1dGhvcj5MYWNob3dza3k8L0F1dGhvcj48WWVhcj4yMDE2PC9ZZWFy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</w:fldData>
        </w:fldChar>
      </w:r>
      <w:r w:rsidR="00B0194F">
        <w:rPr>
          <w:rFonts w:ascii="Times" w:hAnsi="Times"/>
        </w:rPr>
        <w:instrText xml:space="preserve"> ADDIN EN.CITE </w:instrText>
      </w:r>
      <w:r w:rsidR="00B0194F">
        <w:rPr>
          <w:rFonts w:ascii="Times" w:hAnsi="Times"/>
        </w:rPr>
        <w:fldChar w:fldCharType="begin">
          <w:fldData xml:space="preserve">PEVuZE5vdGU+PENpdGU+PEF1dGhvcj5MYWNob3dza3k8L0F1dGhvcj48WWVhcj4yMDE2PC9ZZWFy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</w:fldData>
        </w:fldChar>
      </w:r>
      <w:r w:rsidR="00B0194F">
        <w:rPr>
          <w:rFonts w:ascii="Times" w:hAnsi="Times"/>
        </w:rPr>
        <w:instrText xml:space="preserve"> ADDIN EN.CITE.DATA </w:instrText>
      </w:r>
      <w:r w:rsidR="00B0194F">
        <w:rPr>
          <w:rFonts w:ascii="Times" w:hAnsi="Times"/>
        </w:rPr>
      </w:r>
      <w:r w:rsidR="00B0194F">
        <w:rPr>
          <w:rFonts w:ascii="Times" w:hAnsi="Times"/>
        </w:rPr>
        <w:fldChar w:fldCharType="end"/>
      </w:r>
      <w:r w:rsidR="00D344CA" w:rsidRPr="00D570A6">
        <w:rPr>
          <w:rFonts w:ascii="Times" w:hAnsi="Times"/>
        </w:rPr>
      </w:r>
      <w:r w:rsidR="00D344CA" w:rsidRPr="00D570A6">
        <w:rPr>
          <w:rFonts w:ascii="Times" w:hAnsi="Times"/>
        </w:rPr>
        <w:fldChar w:fldCharType="separate"/>
      </w:r>
      <w:r w:rsidR="00B0194F">
        <w:rPr>
          <w:rFonts w:ascii="Times" w:hAnsi="Times"/>
          <w:noProof/>
        </w:rPr>
        <w:t>[22, 23]</w:t>
      </w:r>
      <w:r w:rsidR="00D344CA" w:rsidRPr="00D570A6">
        <w:rPr>
          <w:rFonts w:ascii="Times" w:hAnsi="Times"/>
        </w:rPr>
        <w:fldChar w:fldCharType="end"/>
      </w:r>
      <w:r w:rsidR="00D344CA" w:rsidRPr="00D570A6">
        <w:rPr>
          <w:rFonts w:ascii="Times" w:hAnsi="Times"/>
        </w:rPr>
        <w:t xml:space="preserve">. </w:t>
      </w:r>
      <w:r w:rsidR="006E76C0" w:rsidRPr="00D570A6">
        <w:rPr>
          <w:rFonts w:ascii="Times" w:hAnsi="Times"/>
        </w:rPr>
        <w:t>Briefly</w:t>
      </w:r>
      <w:r w:rsidR="00D344CA" w:rsidRPr="00D570A6">
        <w:rPr>
          <w:rFonts w:ascii="Times" w:hAnsi="Times"/>
        </w:rPr>
        <w:t>, i</w:t>
      </w:r>
      <w:r w:rsidR="00CE1141" w:rsidRPr="00D570A6">
        <w:rPr>
          <w:rFonts w:ascii="Times" w:hAnsi="Times"/>
        </w:rPr>
        <w:t>nitial participants, or “seeds”, were recruited vi</w:t>
      </w:r>
      <w:r w:rsidR="003223E6" w:rsidRPr="00D570A6">
        <w:rPr>
          <w:rFonts w:ascii="Times" w:hAnsi="Times"/>
        </w:rPr>
        <w:t>a</w:t>
      </w:r>
      <w:r w:rsidR="008270DC" w:rsidRPr="00D570A6">
        <w:rPr>
          <w:rFonts w:ascii="Times" w:hAnsi="Times"/>
        </w:rPr>
        <w:t xml:space="preserve"> community-based organizations and sociosexual networking</w:t>
      </w:r>
      <w:r w:rsidR="00CE1141" w:rsidRPr="00D570A6">
        <w:rPr>
          <w:rFonts w:ascii="Times" w:hAnsi="Times"/>
        </w:rPr>
        <w:t xml:space="preserve"> application</w:t>
      </w:r>
      <w:r w:rsidR="003223E6" w:rsidRPr="00D570A6">
        <w:rPr>
          <w:rFonts w:ascii="Times" w:hAnsi="Times"/>
        </w:rPr>
        <w:t>s and websites</w:t>
      </w:r>
      <w:r w:rsidR="00CE1141" w:rsidRPr="00D570A6">
        <w:rPr>
          <w:rFonts w:ascii="Times" w:hAnsi="Times"/>
        </w:rPr>
        <w:t>.</w:t>
      </w:r>
      <w:r w:rsidR="00DD3B16" w:rsidRPr="00D570A6">
        <w:rPr>
          <w:rFonts w:ascii="Times" w:hAnsi="Times"/>
        </w:rPr>
        <w:t xml:space="preserve"> </w:t>
      </w:r>
      <w:r w:rsidR="00CE1141" w:rsidRPr="00D570A6">
        <w:rPr>
          <w:rFonts w:ascii="Times" w:hAnsi="Times"/>
        </w:rPr>
        <w:t xml:space="preserve">Once </w:t>
      </w:r>
      <w:r w:rsidR="002E525D" w:rsidRPr="00D570A6">
        <w:rPr>
          <w:rFonts w:ascii="Times" w:hAnsi="Times"/>
        </w:rPr>
        <w:t>eligibility was confirmed</w:t>
      </w:r>
      <w:r w:rsidR="00DD3B16" w:rsidRPr="00D570A6">
        <w:rPr>
          <w:rFonts w:ascii="Times" w:hAnsi="Times"/>
        </w:rPr>
        <w:t xml:space="preserve"> and </w:t>
      </w:r>
      <w:r w:rsidR="0028580F" w:rsidRPr="00D570A6">
        <w:rPr>
          <w:rFonts w:ascii="Times" w:hAnsi="Times"/>
        </w:rPr>
        <w:t xml:space="preserve">written </w:t>
      </w:r>
      <w:r w:rsidR="00DD3B16" w:rsidRPr="00D570A6">
        <w:rPr>
          <w:rFonts w:ascii="Times" w:hAnsi="Times"/>
        </w:rPr>
        <w:t xml:space="preserve">informed consent </w:t>
      </w:r>
      <w:r w:rsidR="00E50E3A" w:rsidRPr="00D570A6">
        <w:rPr>
          <w:rFonts w:ascii="Times" w:hAnsi="Times"/>
        </w:rPr>
        <w:t xml:space="preserve">was </w:t>
      </w:r>
      <w:r w:rsidR="00DD3B16" w:rsidRPr="00D570A6">
        <w:rPr>
          <w:rFonts w:ascii="Times" w:hAnsi="Times"/>
        </w:rPr>
        <w:t>obtained</w:t>
      </w:r>
      <w:r w:rsidR="00CE1141" w:rsidRPr="00D570A6">
        <w:rPr>
          <w:rFonts w:ascii="Times" w:hAnsi="Times"/>
        </w:rPr>
        <w:t xml:space="preserve">, seeds were given </w:t>
      </w:r>
      <w:r w:rsidR="00C04A70" w:rsidRPr="00D570A6">
        <w:rPr>
          <w:rFonts w:ascii="Times" w:hAnsi="Times"/>
        </w:rPr>
        <w:t xml:space="preserve">up to </w:t>
      </w:r>
      <w:r w:rsidR="00CE1141" w:rsidRPr="00D570A6">
        <w:rPr>
          <w:rFonts w:ascii="Times" w:hAnsi="Times"/>
        </w:rPr>
        <w:t xml:space="preserve">six vouchers to be distributed through their network </w:t>
      </w:r>
      <w:r w:rsidR="004F4A59" w:rsidRPr="00D570A6">
        <w:rPr>
          <w:rFonts w:ascii="Times" w:hAnsi="Times"/>
        </w:rPr>
        <w:t>to other eligib</w:t>
      </w:r>
      <w:r w:rsidR="00751A8A" w:rsidRPr="00D570A6">
        <w:rPr>
          <w:rFonts w:ascii="Times" w:hAnsi="Times"/>
        </w:rPr>
        <w:t xml:space="preserve">le </w:t>
      </w:r>
      <w:r w:rsidR="00043A49" w:rsidRPr="00D570A6">
        <w:rPr>
          <w:rFonts w:ascii="Times" w:hAnsi="Times"/>
        </w:rPr>
        <w:t xml:space="preserve">gbMSM. </w:t>
      </w:r>
      <w:r w:rsidR="007703AC" w:rsidRPr="00D570A6">
        <w:rPr>
          <w:rFonts w:ascii="Times" w:hAnsi="Times"/>
        </w:rPr>
        <w:t xml:space="preserve">To be eligible for participation, individuals </w:t>
      </w:r>
      <w:r w:rsidR="00C04A70" w:rsidRPr="00D570A6">
        <w:rPr>
          <w:rFonts w:ascii="Times" w:hAnsi="Times"/>
        </w:rPr>
        <w:t>were required to</w:t>
      </w:r>
      <w:r w:rsidR="007703AC" w:rsidRPr="00D570A6">
        <w:rPr>
          <w:rFonts w:ascii="Times" w:hAnsi="Times"/>
        </w:rPr>
        <w:t>: self-identify as a man,</w:t>
      </w:r>
      <w:r w:rsidR="00C04A70" w:rsidRPr="00D570A6">
        <w:rPr>
          <w:rFonts w:ascii="Times" w:hAnsi="Times"/>
        </w:rPr>
        <w:t xml:space="preserve"> inclusive of trans men,</w:t>
      </w:r>
      <w:r w:rsidR="007703AC" w:rsidRPr="00D570A6">
        <w:rPr>
          <w:rFonts w:ascii="Times" w:hAnsi="Times"/>
        </w:rPr>
        <w:t xml:space="preserve"> report having sex with another man in the past s</w:t>
      </w:r>
      <w:r w:rsidR="008270DC" w:rsidRPr="00D570A6">
        <w:rPr>
          <w:rFonts w:ascii="Times" w:hAnsi="Times"/>
        </w:rPr>
        <w:t>ix months, be over the age of 15</w:t>
      </w:r>
      <w:r w:rsidR="00DD3B16" w:rsidRPr="00D570A6">
        <w:rPr>
          <w:rFonts w:ascii="Times" w:hAnsi="Times"/>
        </w:rPr>
        <w:t xml:space="preserve"> years</w:t>
      </w:r>
      <w:r w:rsidR="007703AC" w:rsidRPr="00D570A6">
        <w:rPr>
          <w:rFonts w:ascii="Times" w:hAnsi="Times"/>
        </w:rPr>
        <w:t>, reside in the Metro Vancouver area, and be able to complete a questionnaire in English.</w:t>
      </w:r>
      <w:r w:rsidR="00B3064C" w:rsidRPr="00D570A6">
        <w:rPr>
          <w:rFonts w:ascii="Times" w:hAnsi="Times"/>
        </w:rPr>
        <w:t xml:space="preserve"> </w:t>
      </w:r>
      <w:r w:rsidR="0005577F" w:rsidRPr="00D570A6">
        <w:rPr>
          <w:rFonts w:ascii="Times" w:hAnsi="Times"/>
        </w:rPr>
        <w:t xml:space="preserve">Participants </w:t>
      </w:r>
      <w:r w:rsidR="008270DC" w:rsidRPr="00D570A6">
        <w:rPr>
          <w:rFonts w:ascii="Times" w:hAnsi="Times"/>
        </w:rPr>
        <w:t>self-</w:t>
      </w:r>
      <w:r w:rsidR="0005577F" w:rsidRPr="00D570A6">
        <w:rPr>
          <w:rFonts w:ascii="Times" w:hAnsi="Times"/>
        </w:rPr>
        <w:t xml:space="preserve">completed a </w:t>
      </w:r>
      <w:r w:rsidR="00431E3E" w:rsidRPr="00D570A6">
        <w:rPr>
          <w:rFonts w:ascii="Times" w:hAnsi="Times"/>
        </w:rPr>
        <w:t xml:space="preserve">60 to 90-minute </w:t>
      </w:r>
      <w:r w:rsidR="0005577F" w:rsidRPr="00D570A6">
        <w:rPr>
          <w:rFonts w:ascii="Times" w:hAnsi="Times"/>
        </w:rPr>
        <w:t>computer-based questionnaire</w:t>
      </w:r>
      <w:r w:rsidR="00431E3E" w:rsidRPr="00D570A6">
        <w:rPr>
          <w:rFonts w:ascii="Times" w:hAnsi="Times"/>
        </w:rPr>
        <w:t>, which captured sociodemographic, socioeconomic</w:t>
      </w:r>
      <w:r w:rsidR="00C04A70" w:rsidRPr="00D570A6">
        <w:rPr>
          <w:rFonts w:ascii="Times" w:hAnsi="Times"/>
        </w:rPr>
        <w:t>,</w:t>
      </w:r>
      <w:r w:rsidR="00431E3E" w:rsidRPr="00D570A6">
        <w:rPr>
          <w:rFonts w:ascii="Times" w:hAnsi="Times"/>
        </w:rPr>
        <w:t xml:space="preserve"> and behavio</w:t>
      </w:r>
      <w:r w:rsidR="00843DC0">
        <w:rPr>
          <w:rFonts w:ascii="Times" w:hAnsi="Times"/>
        </w:rPr>
        <w:t>u</w:t>
      </w:r>
      <w:r w:rsidR="00431E3E" w:rsidRPr="00D570A6">
        <w:rPr>
          <w:rFonts w:ascii="Times" w:hAnsi="Times"/>
        </w:rPr>
        <w:t>ral information. This was</w:t>
      </w:r>
      <w:r w:rsidR="0005577F" w:rsidRPr="00D570A6">
        <w:rPr>
          <w:rFonts w:ascii="Times" w:hAnsi="Times"/>
        </w:rPr>
        <w:t xml:space="preserve"> followed by a nurse-led questionnaire</w:t>
      </w:r>
      <w:r w:rsidR="00431E3E" w:rsidRPr="00D570A6">
        <w:rPr>
          <w:rFonts w:ascii="Times" w:hAnsi="Times"/>
        </w:rPr>
        <w:t xml:space="preserve"> </w:t>
      </w:r>
      <w:r w:rsidR="008270DC" w:rsidRPr="00D570A6">
        <w:rPr>
          <w:rFonts w:ascii="Times" w:hAnsi="Times"/>
        </w:rPr>
        <w:t>where participants provided blood samples for HIV, syphilis</w:t>
      </w:r>
      <w:r w:rsidR="00C04A70" w:rsidRPr="00D570A6">
        <w:rPr>
          <w:rFonts w:ascii="Times" w:hAnsi="Times"/>
        </w:rPr>
        <w:t>,</w:t>
      </w:r>
      <w:r w:rsidR="008270DC" w:rsidRPr="00D570A6">
        <w:rPr>
          <w:rFonts w:ascii="Times" w:hAnsi="Times"/>
        </w:rPr>
        <w:t xml:space="preserve"> and HCV testing. Participants received an honorarium of</w:t>
      </w:r>
      <w:r w:rsidR="00DD3B16" w:rsidRPr="00D570A6">
        <w:rPr>
          <w:rFonts w:ascii="Times" w:hAnsi="Times"/>
        </w:rPr>
        <w:t xml:space="preserve"> </w:t>
      </w:r>
      <w:r w:rsidR="0005577F" w:rsidRPr="00D570A6">
        <w:rPr>
          <w:rFonts w:ascii="Times" w:hAnsi="Times"/>
        </w:rPr>
        <w:t>$50</w:t>
      </w:r>
      <w:r w:rsidR="00E401F4" w:rsidRPr="00D570A6">
        <w:rPr>
          <w:rFonts w:ascii="Times" w:hAnsi="Times"/>
        </w:rPr>
        <w:t xml:space="preserve"> </w:t>
      </w:r>
      <w:r w:rsidR="008270DC" w:rsidRPr="00D570A6">
        <w:rPr>
          <w:rFonts w:ascii="Times" w:hAnsi="Times"/>
        </w:rPr>
        <w:t xml:space="preserve">CAD or </w:t>
      </w:r>
      <w:r w:rsidR="00C04A70" w:rsidRPr="00D570A6">
        <w:rPr>
          <w:rFonts w:ascii="Times" w:hAnsi="Times"/>
        </w:rPr>
        <w:t xml:space="preserve">could choose to have their names </w:t>
      </w:r>
      <w:r w:rsidR="008270DC" w:rsidRPr="00D570A6">
        <w:rPr>
          <w:rFonts w:ascii="Times" w:hAnsi="Times"/>
        </w:rPr>
        <w:t xml:space="preserve">entered </w:t>
      </w:r>
      <w:r w:rsidR="00C04A70" w:rsidRPr="00D570A6">
        <w:rPr>
          <w:rFonts w:ascii="Times" w:hAnsi="Times"/>
        </w:rPr>
        <w:t>in</w:t>
      </w:r>
      <w:r w:rsidR="008270DC" w:rsidRPr="00D570A6">
        <w:rPr>
          <w:rFonts w:ascii="Times" w:hAnsi="Times"/>
        </w:rPr>
        <w:t xml:space="preserve"> a draw for a gift card or travel voucher</w:t>
      </w:r>
      <w:r w:rsidR="00C04A70" w:rsidRPr="00D570A6">
        <w:rPr>
          <w:rFonts w:ascii="Times" w:hAnsi="Times"/>
        </w:rPr>
        <w:t>; they received</w:t>
      </w:r>
      <w:r w:rsidR="004D14BE" w:rsidRPr="00D570A6">
        <w:rPr>
          <w:rFonts w:ascii="Times" w:hAnsi="Times"/>
        </w:rPr>
        <w:t xml:space="preserve"> an additional $10</w:t>
      </w:r>
      <w:r w:rsidR="00EF7270" w:rsidRPr="00D570A6">
        <w:rPr>
          <w:rFonts w:ascii="Times" w:hAnsi="Times"/>
        </w:rPr>
        <w:t xml:space="preserve"> CAD</w:t>
      </w:r>
      <w:r w:rsidR="004D14BE" w:rsidRPr="00D570A6">
        <w:rPr>
          <w:rFonts w:ascii="Times" w:hAnsi="Times"/>
        </w:rPr>
        <w:t xml:space="preserve"> for each peer recruited</w:t>
      </w:r>
      <w:r w:rsidR="0005577F" w:rsidRPr="00D570A6">
        <w:rPr>
          <w:rFonts w:ascii="Times" w:hAnsi="Times"/>
        </w:rPr>
        <w:t xml:space="preserve">. </w:t>
      </w:r>
      <w:r w:rsidR="0005224C" w:rsidRPr="00D570A6">
        <w:rPr>
          <w:rFonts w:ascii="Times" w:hAnsi="Times"/>
        </w:rPr>
        <w:t>Those who completed the first survey were also eligible for participation in the longitudinal study, which involved follow-up visits every 6 months for a maximum of 4 years</w:t>
      </w:r>
      <w:r w:rsidR="00783C19" w:rsidRPr="00D570A6">
        <w:rPr>
          <w:rFonts w:ascii="Times" w:hAnsi="Times"/>
        </w:rPr>
        <w:t xml:space="preserve"> until February 2018.</w:t>
      </w:r>
    </w:p>
    <w:p w14:paraId="5992775B" w14:textId="72B6BB86" w:rsidR="00D245C7" w:rsidRPr="00D570A6" w:rsidRDefault="007D6631" w:rsidP="00A423EE">
      <w:pPr>
        <w:spacing w:line="480" w:lineRule="auto"/>
        <w:rPr>
          <w:rFonts w:ascii="Times" w:hAnsi="Times"/>
        </w:rPr>
      </w:pPr>
      <w:r w:rsidRPr="00D570A6">
        <w:rPr>
          <w:rFonts w:ascii="Times" w:hAnsi="Times"/>
        </w:rPr>
        <w:tab/>
        <w:t>Ethics approval for this study was granted by research ethics boards at the University of British Columbia, Simon Fraser University and the University of Victoria</w:t>
      </w:r>
      <w:r w:rsidR="00D16B7B" w:rsidRPr="00D570A6">
        <w:rPr>
          <w:rFonts w:ascii="Times" w:hAnsi="Times"/>
        </w:rPr>
        <w:t xml:space="preserve"> (H11-00691)</w:t>
      </w:r>
      <w:r w:rsidR="008270DC" w:rsidRPr="00D570A6">
        <w:rPr>
          <w:rFonts w:ascii="Times" w:hAnsi="Times"/>
        </w:rPr>
        <w:t>.</w:t>
      </w:r>
    </w:p>
    <w:p w14:paraId="0ED499B0" w14:textId="6D8B7AFE" w:rsidR="006C4D43" w:rsidRPr="00D570A6" w:rsidRDefault="006C4D43" w:rsidP="006C4D43">
      <w:pPr>
        <w:spacing w:line="480" w:lineRule="auto"/>
        <w:ind w:firstLine="720"/>
        <w:rPr>
          <w:rFonts w:ascii="Times" w:hAnsi="Times"/>
        </w:rPr>
      </w:pPr>
      <w:r w:rsidRPr="00D570A6">
        <w:rPr>
          <w:rFonts w:ascii="Times" w:hAnsi="Times"/>
        </w:rPr>
        <w:lastRenderedPageBreak/>
        <w:t>Among 774 participants who completed an enrollment visit, four did not respond to the question on self-</w:t>
      </w:r>
      <w:r w:rsidR="00C60FB8">
        <w:rPr>
          <w:rFonts w:ascii="Times" w:hAnsi="Times"/>
        </w:rPr>
        <w:t>rated</w:t>
      </w:r>
      <w:r w:rsidRPr="00D570A6">
        <w:rPr>
          <w:rFonts w:ascii="Times" w:hAnsi="Times"/>
        </w:rPr>
        <w:t xml:space="preserve"> physical health</w:t>
      </w:r>
      <w:r w:rsidR="00C60FB8">
        <w:rPr>
          <w:rFonts w:ascii="Times" w:hAnsi="Times"/>
        </w:rPr>
        <w:t xml:space="preserve"> at baseline</w:t>
      </w:r>
      <w:r w:rsidRPr="00D570A6">
        <w:rPr>
          <w:rFonts w:ascii="Times" w:hAnsi="Times"/>
        </w:rPr>
        <w:t>. Of the 770 individuals included in the analytical sample</w:t>
      </w:r>
      <w:r w:rsidR="00C60FB8">
        <w:rPr>
          <w:rFonts w:ascii="Times" w:hAnsi="Times"/>
        </w:rPr>
        <w:t xml:space="preserve"> at baseline</w:t>
      </w:r>
      <w:r w:rsidRPr="00D570A6">
        <w:rPr>
          <w:rFonts w:ascii="Times" w:hAnsi="Times"/>
        </w:rPr>
        <w:t>, 37.5% (</w:t>
      </w:r>
      <w:r w:rsidRPr="00D570A6">
        <w:rPr>
          <w:rFonts w:ascii="Times" w:hAnsi="Times"/>
          <w:i/>
          <w:iCs/>
        </w:rPr>
        <w:t>n</w:t>
      </w:r>
      <w:r w:rsidRPr="00D570A6">
        <w:rPr>
          <w:rFonts w:ascii="Times" w:hAnsi="Times"/>
        </w:rPr>
        <w:t>=289) were less than 30 years, 44.9% (</w:t>
      </w:r>
      <w:r w:rsidRPr="00D570A6">
        <w:rPr>
          <w:rFonts w:ascii="Times" w:hAnsi="Times"/>
          <w:i/>
          <w:iCs/>
        </w:rPr>
        <w:t>n</w:t>
      </w:r>
      <w:r w:rsidRPr="00D570A6">
        <w:rPr>
          <w:rFonts w:ascii="Times" w:hAnsi="Times"/>
        </w:rPr>
        <w:t>=346) were between the ages of 30 to less than 50 years, and 17.5% (</w:t>
      </w:r>
      <w:r w:rsidRPr="00D570A6">
        <w:rPr>
          <w:rFonts w:ascii="Times" w:hAnsi="Times"/>
          <w:i/>
          <w:iCs/>
        </w:rPr>
        <w:t>n</w:t>
      </w:r>
      <w:r w:rsidRPr="00D570A6">
        <w:rPr>
          <w:rFonts w:ascii="Times" w:hAnsi="Times"/>
        </w:rPr>
        <w:t xml:space="preserve">=135) were greater than 50 years (not RDS-adjusted). The majority (62.5%, </w:t>
      </w:r>
      <w:r w:rsidRPr="00D570A6">
        <w:rPr>
          <w:rFonts w:ascii="Times" w:hAnsi="Times"/>
          <w:i/>
          <w:iCs/>
        </w:rPr>
        <w:t>n</w:t>
      </w:r>
      <w:r w:rsidRPr="00D570A6">
        <w:rPr>
          <w:rFonts w:ascii="Times" w:hAnsi="Times"/>
        </w:rPr>
        <w:t xml:space="preserve">=481) had an annual income of &lt; $30,000 CAD, reported having additional education beyond high school (77.0%, </w:t>
      </w:r>
      <w:r w:rsidRPr="00D570A6">
        <w:rPr>
          <w:rFonts w:ascii="Times" w:hAnsi="Times"/>
          <w:i/>
          <w:iCs/>
        </w:rPr>
        <w:t>n</w:t>
      </w:r>
      <w:r w:rsidRPr="00D570A6">
        <w:rPr>
          <w:rFonts w:ascii="Times" w:hAnsi="Times"/>
        </w:rPr>
        <w:t xml:space="preserve">=593), identified as gay (84.8%, </w:t>
      </w:r>
      <w:r w:rsidRPr="00D570A6">
        <w:rPr>
          <w:rFonts w:ascii="Times" w:hAnsi="Times"/>
          <w:i/>
          <w:iCs/>
        </w:rPr>
        <w:t>n</w:t>
      </w:r>
      <w:r w:rsidRPr="00D570A6">
        <w:rPr>
          <w:rFonts w:ascii="Times" w:hAnsi="Times"/>
        </w:rPr>
        <w:t xml:space="preserve">=653), and were HIV-negative (71.3%, </w:t>
      </w:r>
      <w:r w:rsidRPr="00D570A6">
        <w:rPr>
          <w:rFonts w:ascii="Times" w:hAnsi="Times"/>
          <w:i/>
          <w:iCs/>
        </w:rPr>
        <w:t>n</w:t>
      </w:r>
      <w:r w:rsidRPr="00D570A6">
        <w:rPr>
          <w:rFonts w:ascii="Times" w:hAnsi="Times"/>
        </w:rPr>
        <w:t>=549). Detailed information regarding descriptive statistics can be found in Table 1.</w:t>
      </w:r>
    </w:p>
    <w:p w14:paraId="0D18BBE6" w14:textId="77777777" w:rsidR="006C4D43" w:rsidRPr="00D570A6" w:rsidRDefault="006C4D43" w:rsidP="006C4D43">
      <w:pPr>
        <w:rPr>
          <w:rFonts w:ascii="Times" w:hAnsi="Times"/>
        </w:rPr>
      </w:pPr>
      <w:r w:rsidRPr="00D570A6">
        <w:rPr>
          <w:rFonts w:ascii="Times" w:hAnsi="Times"/>
        </w:rPr>
        <w:t>Table 1. Baseline sample characteristics of participants in the Momentum Health Study included in the analytical sample (N=770).</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3370"/>
        <w:gridCol w:w="1455"/>
      </w:tblGrid>
      <w:tr w:rsidR="006C4D43" w:rsidRPr="00475DB8" w14:paraId="7C1ACA63" w14:textId="77777777" w:rsidTr="003C2F35">
        <w:tc>
          <w:tcPr>
            <w:tcW w:w="2423" w:type="pct"/>
            <w:vMerge w:val="restart"/>
            <w:tcBorders>
              <w:top w:val="single" w:sz="12" w:space="0" w:color="auto"/>
            </w:tcBorders>
          </w:tcPr>
          <w:p w14:paraId="08ED1A8F" w14:textId="77777777" w:rsidR="006C4D43" w:rsidRPr="00D570A6" w:rsidRDefault="006C4D43" w:rsidP="003C2F35">
            <w:pPr>
              <w:rPr>
                <w:rFonts w:ascii="Times" w:hAnsi="Times"/>
              </w:rPr>
            </w:pPr>
            <w:r w:rsidRPr="00D570A6">
              <w:rPr>
                <w:rFonts w:ascii="Times" w:hAnsi="Times"/>
              </w:rPr>
              <w:t>Variable</w:t>
            </w:r>
          </w:p>
        </w:tc>
        <w:tc>
          <w:tcPr>
            <w:tcW w:w="2577" w:type="pct"/>
            <w:gridSpan w:val="2"/>
            <w:tcBorders>
              <w:top w:val="single" w:sz="12" w:space="0" w:color="auto"/>
              <w:bottom w:val="single" w:sz="12" w:space="0" w:color="auto"/>
            </w:tcBorders>
          </w:tcPr>
          <w:p w14:paraId="0B2095AD" w14:textId="77777777" w:rsidR="006C4D43" w:rsidRPr="00D570A6" w:rsidRDefault="006C4D43" w:rsidP="003C2F35">
            <w:pPr>
              <w:rPr>
                <w:rFonts w:ascii="Times" w:hAnsi="Times"/>
              </w:rPr>
            </w:pPr>
            <w:r w:rsidRPr="00D570A6">
              <w:rPr>
                <w:rFonts w:ascii="Times" w:hAnsi="Times"/>
              </w:rPr>
              <w:t>Outcome</w:t>
            </w:r>
          </w:p>
        </w:tc>
      </w:tr>
      <w:tr w:rsidR="006C4D43" w:rsidRPr="00475DB8" w14:paraId="7439A2A0" w14:textId="77777777" w:rsidTr="003C2F35">
        <w:tc>
          <w:tcPr>
            <w:tcW w:w="2423" w:type="pct"/>
            <w:vMerge/>
          </w:tcPr>
          <w:p w14:paraId="2AD32F2D" w14:textId="77777777" w:rsidR="006C4D43" w:rsidRPr="00D570A6" w:rsidRDefault="006C4D43" w:rsidP="003C2F35">
            <w:pPr>
              <w:rPr>
                <w:rFonts w:ascii="Times" w:hAnsi="Times"/>
              </w:rPr>
            </w:pPr>
          </w:p>
        </w:tc>
        <w:tc>
          <w:tcPr>
            <w:tcW w:w="2577" w:type="pct"/>
            <w:gridSpan w:val="2"/>
            <w:tcBorders>
              <w:top w:val="single" w:sz="12" w:space="0" w:color="auto"/>
            </w:tcBorders>
          </w:tcPr>
          <w:p w14:paraId="02C5AAE4" w14:textId="77777777" w:rsidR="006C4D43" w:rsidRPr="00D570A6" w:rsidRDefault="006C4D43" w:rsidP="003C2F35">
            <w:pPr>
              <w:jc w:val="center"/>
              <w:rPr>
                <w:rFonts w:ascii="Times" w:hAnsi="Times"/>
              </w:rPr>
            </w:pPr>
            <w:r w:rsidRPr="00D570A6">
              <w:rPr>
                <w:rFonts w:ascii="Times" w:hAnsi="Times"/>
              </w:rPr>
              <w:t>Self-rated Physical Health</w:t>
            </w:r>
          </w:p>
        </w:tc>
      </w:tr>
      <w:tr w:rsidR="006C4D43" w:rsidRPr="00475DB8" w14:paraId="3F8AA140" w14:textId="77777777" w:rsidTr="003C2F35">
        <w:tc>
          <w:tcPr>
            <w:tcW w:w="2423" w:type="pct"/>
            <w:vMerge/>
          </w:tcPr>
          <w:p w14:paraId="6220BE00" w14:textId="77777777" w:rsidR="006C4D43" w:rsidRPr="00D570A6" w:rsidRDefault="006C4D43" w:rsidP="003C2F35">
            <w:pPr>
              <w:rPr>
                <w:rFonts w:ascii="Times" w:hAnsi="Times"/>
              </w:rPr>
            </w:pPr>
          </w:p>
        </w:tc>
        <w:tc>
          <w:tcPr>
            <w:tcW w:w="1800" w:type="pct"/>
          </w:tcPr>
          <w:p w14:paraId="1D25E9BB" w14:textId="77777777" w:rsidR="006C4D43" w:rsidRPr="00D570A6" w:rsidRDefault="006C4D43" w:rsidP="003C2F35">
            <w:pPr>
              <w:rPr>
                <w:rFonts w:ascii="Times" w:hAnsi="Times"/>
              </w:rPr>
            </w:pPr>
            <w:r w:rsidRPr="00D570A6">
              <w:rPr>
                <w:rFonts w:ascii="Times" w:hAnsi="Times"/>
                <w:i/>
              </w:rPr>
              <w:t>Good/Very Good/Excellent</w:t>
            </w:r>
          </w:p>
        </w:tc>
        <w:tc>
          <w:tcPr>
            <w:tcW w:w="777" w:type="pct"/>
          </w:tcPr>
          <w:p w14:paraId="52847BB5" w14:textId="77777777" w:rsidR="006C4D43" w:rsidRPr="00D570A6" w:rsidRDefault="006C4D43" w:rsidP="003C2F35">
            <w:pPr>
              <w:rPr>
                <w:rFonts w:ascii="Times" w:hAnsi="Times"/>
                <w:i/>
              </w:rPr>
            </w:pPr>
            <w:r w:rsidRPr="00D570A6">
              <w:rPr>
                <w:rFonts w:ascii="Times" w:hAnsi="Times"/>
                <w:i/>
              </w:rPr>
              <w:t>Poor/Fair</w:t>
            </w:r>
          </w:p>
        </w:tc>
      </w:tr>
      <w:tr w:rsidR="006C4D43" w:rsidRPr="00475DB8" w14:paraId="225F6FF4" w14:textId="77777777" w:rsidTr="003C2F35">
        <w:tc>
          <w:tcPr>
            <w:tcW w:w="2423" w:type="pct"/>
            <w:vMerge/>
            <w:tcBorders>
              <w:bottom w:val="single" w:sz="12" w:space="0" w:color="auto"/>
            </w:tcBorders>
          </w:tcPr>
          <w:p w14:paraId="4458ED91" w14:textId="77777777" w:rsidR="006C4D43" w:rsidRPr="00D570A6" w:rsidRDefault="006C4D43" w:rsidP="003C2F35">
            <w:pPr>
              <w:rPr>
                <w:rFonts w:ascii="Times" w:hAnsi="Times"/>
              </w:rPr>
            </w:pPr>
          </w:p>
        </w:tc>
        <w:tc>
          <w:tcPr>
            <w:tcW w:w="1800" w:type="pct"/>
            <w:tcBorders>
              <w:bottom w:val="single" w:sz="12" w:space="0" w:color="auto"/>
            </w:tcBorders>
          </w:tcPr>
          <w:p w14:paraId="229E9AEF" w14:textId="77777777" w:rsidR="006C4D43" w:rsidRPr="00D570A6" w:rsidRDefault="006C4D43" w:rsidP="003C2F35">
            <w:pPr>
              <w:rPr>
                <w:rFonts w:ascii="Times" w:hAnsi="Times"/>
              </w:rPr>
            </w:pPr>
            <w:r w:rsidRPr="00D570A6">
              <w:rPr>
                <w:rFonts w:ascii="Times" w:hAnsi="Times"/>
                <w:i/>
                <w:iCs/>
              </w:rPr>
              <w:t>n</w:t>
            </w:r>
            <w:r w:rsidRPr="00D570A6">
              <w:rPr>
                <w:rFonts w:ascii="Times" w:hAnsi="Times"/>
              </w:rPr>
              <w:t xml:space="preserve">=674 </w:t>
            </w:r>
          </w:p>
          <w:p w14:paraId="39AA92B3" w14:textId="77777777" w:rsidR="006C4D43" w:rsidRPr="00D570A6" w:rsidRDefault="006C4D43" w:rsidP="003C2F35">
            <w:pPr>
              <w:rPr>
                <w:rFonts w:ascii="Times" w:hAnsi="Times"/>
              </w:rPr>
            </w:pPr>
            <w:r w:rsidRPr="00D570A6">
              <w:rPr>
                <w:rFonts w:ascii="Times" w:hAnsi="Times"/>
                <w:i/>
                <w:iCs/>
              </w:rPr>
              <w:t>n</w:t>
            </w:r>
            <w:r w:rsidRPr="00D570A6">
              <w:rPr>
                <w:rFonts w:ascii="Times" w:hAnsi="Times"/>
              </w:rPr>
              <w:t xml:space="preserve"> (%)</w:t>
            </w:r>
          </w:p>
        </w:tc>
        <w:tc>
          <w:tcPr>
            <w:tcW w:w="777" w:type="pct"/>
            <w:tcBorders>
              <w:bottom w:val="single" w:sz="12" w:space="0" w:color="auto"/>
            </w:tcBorders>
          </w:tcPr>
          <w:p w14:paraId="5FCAA8A1" w14:textId="77777777" w:rsidR="006C4D43" w:rsidRPr="00D570A6" w:rsidRDefault="006C4D43" w:rsidP="003C2F35">
            <w:pPr>
              <w:rPr>
                <w:rFonts w:ascii="Times" w:hAnsi="Times"/>
              </w:rPr>
            </w:pPr>
            <w:r w:rsidRPr="00D570A6">
              <w:rPr>
                <w:rFonts w:ascii="Times" w:hAnsi="Times"/>
                <w:i/>
                <w:iCs/>
              </w:rPr>
              <w:t>n</w:t>
            </w:r>
            <w:r w:rsidRPr="00D570A6">
              <w:rPr>
                <w:rFonts w:ascii="Times" w:hAnsi="Times"/>
              </w:rPr>
              <w:t xml:space="preserve">=96 </w:t>
            </w:r>
          </w:p>
          <w:p w14:paraId="7CB40CE4" w14:textId="77777777" w:rsidR="006C4D43" w:rsidRPr="00D570A6" w:rsidRDefault="006C4D43" w:rsidP="003C2F35">
            <w:pPr>
              <w:rPr>
                <w:rFonts w:ascii="Times" w:hAnsi="Times"/>
              </w:rPr>
            </w:pPr>
            <w:r w:rsidRPr="00D570A6">
              <w:rPr>
                <w:rFonts w:ascii="Times" w:hAnsi="Times"/>
                <w:i/>
                <w:iCs/>
              </w:rPr>
              <w:t>n</w:t>
            </w:r>
            <w:r w:rsidRPr="00D570A6">
              <w:rPr>
                <w:rFonts w:ascii="Times" w:hAnsi="Times"/>
              </w:rPr>
              <w:t xml:space="preserve"> (%)</w:t>
            </w:r>
          </w:p>
        </w:tc>
      </w:tr>
      <w:tr w:rsidR="006C4D43" w:rsidRPr="00475DB8" w14:paraId="1105371D" w14:textId="77777777" w:rsidTr="003C2F35">
        <w:trPr>
          <w:trHeight w:val="1172"/>
        </w:trPr>
        <w:tc>
          <w:tcPr>
            <w:tcW w:w="2423" w:type="pct"/>
          </w:tcPr>
          <w:p w14:paraId="4256B77C" w14:textId="77777777" w:rsidR="006C4D43" w:rsidRPr="00D570A6" w:rsidRDefault="006C4D43" w:rsidP="003C2F35">
            <w:pPr>
              <w:rPr>
                <w:rFonts w:ascii="Times" w:hAnsi="Times"/>
                <w:i/>
              </w:rPr>
            </w:pPr>
            <w:r w:rsidRPr="00D570A6">
              <w:rPr>
                <w:rFonts w:ascii="Times" w:hAnsi="Times"/>
                <w:i/>
              </w:rPr>
              <w:t>Exposure</w:t>
            </w:r>
          </w:p>
          <w:p w14:paraId="13C9F3B4" w14:textId="77777777" w:rsidR="006C4D43" w:rsidRPr="00D570A6" w:rsidRDefault="006C4D43" w:rsidP="003C2F35">
            <w:pPr>
              <w:rPr>
                <w:rFonts w:ascii="Times" w:hAnsi="Times"/>
              </w:rPr>
            </w:pPr>
            <w:r w:rsidRPr="00D570A6">
              <w:rPr>
                <w:rFonts w:ascii="Times" w:hAnsi="Times"/>
              </w:rPr>
              <w:t>LSESL</w:t>
            </w:r>
            <w:r w:rsidRPr="00D570A6">
              <w:rPr>
                <w:rFonts w:ascii="Times" w:hAnsi="Times"/>
                <w:vertAlign w:val="superscript"/>
              </w:rPr>
              <w:t>1</w:t>
            </w:r>
          </w:p>
          <w:p w14:paraId="45970A32" w14:textId="77777777" w:rsidR="006C4D43" w:rsidRPr="00D570A6" w:rsidRDefault="006C4D43" w:rsidP="003C2F35">
            <w:pPr>
              <w:pStyle w:val="ListParagraph"/>
              <w:rPr>
                <w:rFonts w:ascii="Times" w:hAnsi="Times" w:cs="Times New Roman"/>
                <w:vertAlign w:val="superscript"/>
              </w:rPr>
            </w:pPr>
            <w:r w:rsidRPr="00D570A6">
              <w:rPr>
                <w:rFonts w:ascii="Times" w:hAnsi="Times" w:cs="Times New Roman"/>
              </w:rPr>
              <w:t>Not lonely</w:t>
            </w:r>
          </w:p>
          <w:p w14:paraId="4E6EF6C8" w14:textId="77777777" w:rsidR="006C4D43" w:rsidRPr="00D570A6" w:rsidRDefault="006C4D43" w:rsidP="003C2F35">
            <w:pPr>
              <w:pStyle w:val="ListParagraph"/>
              <w:rPr>
                <w:rFonts w:ascii="Times" w:hAnsi="Times" w:cs="Times New Roman"/>
              </w:rPr>
            </w:pPr>
            <w:r w:rsidRPr="00D570A6">
              <w:rPr>
                <w:rFonts w:ascii="Times" w:hAnsi="Times" w:cs="Times New Roman"/>
              </w:rPr>
              <w:t>Lonely</w:t>
            </w:r>
          </w:p>
          <w:p w14:paraId="11FE2F99" w14:textId="77777777" w:rsidR="006C4D43" w:rsidRPr="00D570A6" w:rsidRDefault="006C4D43" w:rsidP="003C2F35">
            <w:pPr>
              <w:pStyle w:val="ListParagraph"/>
              <w:rPr>
                <w:rFonts w:ascii="Times" w:hAnsi="Times" w:cs="Times New Roman"/>
              </w:rPr>
            </w:pPr>
            <w:r w:rsidRPr="00D570A6">
              <w:rPr>
                <w:rFonts w:ascii="Times" w:hAnsi="Times" w:cs="Times New Roman"/>
              </w:rPr>
              <w:t>Missing</w:t>
            </w:r>
          </w:p>
        </w:tc>
        <w:tc>
          <w:tcPr>
            <w:tcW w:w="1800" w:type="pct"/>
          </w:tcPr>
          <w:p w14:paraId="5F74CB5C" w14:textId="77777777" w:rsidR="006C4D43" w:rsidRPr="00D570A6" w:rsidRDefault="006C4D43" w:rsidP="003C2F35">
            <w:pPr>
              <w:rPr>
                <w:rFonts w:ascii="Times" w:hAnsi="Times"/>
              </w:rPr>
            </w:pPr>
          </w:p>
          <w:p w14:paraId="1EAA6CE7" w14:textId="77777777" w:rsidR="006C4D43" w:rsidRPr="00D570A6" w:rsidRDefault="006C4D43" w:rsidP="003C2F35">
            <w:pPr>
              <w:rPr>
                <w:rFonts w:ascii="Times" w:hAnsi="Times"/>
              </w:rPr>
            </w:pPr>
          </w:p>
          <w:p w14:paraId="0B20A3A7" w14:textId="77777777" w:rsidR="006C4D43" w:rsidRPr="00D570A6" w:rsidRDefault="006C4D43" w:rsidP="003C2F35">
            <w:pPr>
              <w:rPr>
                <w:rFonts w:ascii="Times" w:hAnsi="Times"/>
              </w:rPr>
            </w:pPr>
            <w:r w:rsidRPr="00D570A6">
              <w:rPr>
                <w:rFonts w:ascii="Times" w:hAnsi="Times"/>
              </w:rPr>
              <w:t>274 (41.2)</w:t>
            </w:r>
          </w:p>
          <w:p w14:paraId="7E32E6F3" w14:textId="77777777" w:rsidR="006C4D43" w:rsidRPr="00D570A6" w:rsidRDefault="006C4D43" w:rsidP="003C2F35">
            <w:pPr>
              <w:rPr>
                <w:rFonts w:ascii="Times" w:hAnsi="Times"/>
              </w:rPr>
            </w:pPr>
            <w:r w:rsidRPr="00D570A6">
              <w:rPr>
                <w:rFonts w:ascii="Times" w:hAnsi="Times"/>
              </w:rPr>
              <w:t>391 (58.8)</w:t>
            </w:r>
          </w:p>
          <w:p w14:paraId="01D2FBB5" w14:textId="77777777" w:rsidR="006C4D43" w:rsidRPr="00D570A6" w:rsidRDefault="006C4D43" w:rsidP="003C2F35">
            <w:pPr>
              <w:rPr>
                <w:rFonts w:ascii="Times" w:hAnsi="Times"/>
              </w:rPr>
            </w:pPr>
            <w:r w:rsidRPr="00D570A6">
              <w:rPr>
                <w:rFonts w:ascii="Times" w:hAnsi="Times"/>
              </w:rPr>
              <w:t>9 (0)</w:t>
            </w:r>
          </w:p>
        </w:tc>
        <w:tc>
          <w:tcPr>
            <w:tcW w:w="777" w:type="pct"/>
          </w:tcPr>
          <w:p w14:paraId="160EF2F2" w14:textId="77777777" w:rsidR="006C4D43" w:rsidRPr="00D570A6" w:rsidRDefault="006C4D43" w:rsidP="003C2F35">
            <w:pPr>
              <w:rPr>
                <w:rFonts w:ascii="Times" w:hAnsi="Times"/>
              </w:rPr>
            </w:pPr>
          </w:p>
          <w:p w14:paraId="568AFD7D" w14:textId="77777777" w:rsidR="006C4D43" w:rsidRPr="00D570A6" w:rsidRDefault="006C4D43" w:rsidP="003C2F35">
            <w:pPr>
              <w:rPr>
                <w:rFonts w:ascii="Times" w:hAnsi="Times"/>
              </w:rPr>
            </w:pPr>
          </w:p>
          <w:p w14:paraId="2D2B9182" w14:textId="77777777" w:rsidR="006C4D43" w:rsidRPr="00D570A6" w:rsidRDefault="006C4D43" w:rsidP="003C2F35">
            <w:pPr>
              <w:rPr>
                <w:rFonts w:ascii="Times" w:hAnsi="Times"/>
              </w:rPr>
            </w:pPr>
            <w:r w:rsidRPr="00D570A6">
              <w:rPr>
                <w:rFonts w:ascii="Times" w:hAnsi="Times"/>
              </w:rPr>
              <w:t>12 (13.0)</w:t>
            </w:r>
          </w:p>
          <w:p w14:paraId="7B79EDAF" w14:textId="77777777" w:rsidR="006C4D43" w:rsidRPr="00D570A6" w:rsidRDefault="006C4D43" w:rsidP="003C2F35">
            <w:pPr>
              <w:rPr>
                <w:rFonts w:ascii="Times" w:hAnsi="Times"/>
              </w:rPr>
            </w:pPr>
            <w:r w:rsidRPr="00D570A6">
              <w:rPr>
                <w:rFonts w:ascii="Times" w:hAnsi="Times"/>
              </w:rPr>
              <w:t>80 (87.0)</w:t>
            </w:r>
          </w:p>
          <w:p w14:paraId="0FA03B07" w14:textId="77777777" w:rsidR="006C4D43" w:rsidRPr="00D570A6" w:rsidRDefault="006C4D43" w:rsidP="003C2F35">
            <w:pPr>
              <w:rPr>
                <w:rFonts w:ascii="Times" w:hAnsi="Times"/>
              </w:rPr>
            </w:pPr>
            <w:r w:rsidRPr="00D570A6">
              <w:rPr>
                <w:rFonts w:ascii="Times" w:hAnsi="Times"/>
              </w:rPr>
              <w:t>4 (0)</w:t>
            </w:r>
          </w:p>
        </w:tc>
      </w:tr>
      <w:tr w:rsidR="006C4D43" w:rsidRPr="00475DB8" w14:paraId="67BCE6F8" w14:textId="77777777" w:rsidTr="003C2F35">
        <w:tc>
          <w:tcPr>
            <w:tcW w:w="2423" w:type="pct"/>
          </w:tcPr>
          <w:p w14:paraId="10201686" w14:textId="77777777" w:rsidR="006C4D43" w:rsidRPr="00D570A6" w:rsidRDefault="006C4D43" w:rsidP="003C2F35">
            <w:pPr>
              <w:rPr>
                <w:rFonts w:ascii="Times" w:hAnsi="Times"/>
                <w:i/>
              </w:rPr>
            </w:pPr>
            <w:r w:rsidRPr="00D570A6">
              <w:rPr>
                <w:rFonts w:ascii="Times" w:hAnsi="Times"/>
                <w:i/>
              </w:rPr>
              <w:t>Potential Confounders</w:t>
            </w:r>
          </w:p>
          <w:p w14:paraId="3A0CD4FE" w14:textId="77777777" w:rsidR="006C4D43" w:rsidRPr="00D570A6" w:rsidRDefault="006C4D43" w:rsidP="003C2F35">
            <w:pPr>
              <w:rPr>
                <w:rFonts w:ascii="Times" w:hAnsi="Times"/>
              </w:rPr>
            </w:pPr>
            <w:r w:rsidRPr="00D570A6">
              <w:rPr>
                <w:rFonts w:ascii="Times" w:hAnsi="Times"/>
              </w:rPr>
              <w:t>LSNS</w:t>
            </w:r>
          </w:p>
          <w:p w14:paraId="1953E499" w14:textId="77777777" w:rsidR="006C4D43" w:rsidRPr="00D570A6" w:rsidRDefault="006C4D43" w:rsidP="003C2F35">
            <w:pPr>
              <w:pStyle w:val="ListParagraph"/>
              <w:rPr>
                <w:rFonts w:ascii="Times" w:hAnsi="Times" w:cs="Times New Roman"/>
              </w:rPr>
            </w:pPr>
            <w:r w:rsidRPr="00D570A6">
              <w:rPr>
                <w:rFonts w:ascii="Times" w:hAnsi="Times" w:cs="Times New Roman"/>
              </w:rPr>
              <w:t>≥6</w:t>
            </w:r>
          </w:p>
          <w:p w14:paraId="427590A2" w14:textId="77777777" w:rsidR="006C4D43" w:rsidRPr="00D570A6" w:rsidRDefault="006C4D43" w:rsidP="003C2F35">
            <w:pPr>
              <w:pStyle w:val="ListParagraph"/>
              <w:rPr>
                <w:rFonts w:ascii="Times" w:hAnsi="Times" w:cs="Times New Roman"/>
              </w:rPr>
            </w:pPr>
            <w:r w:rsidRPr="00D570A6">
              <w:rPr>
                <w:rFonts w:ascii="Times" w:hAnsi="Times" w:cs="Times New Roman"/>
              </w:rPr>
              <w:t>&lt;6</w:t>
            </w:r>
          </w:p>
          <w:p w14:paraId="333A6288" w14:textId="77777777" w:rsidR="006C4D43" w:rsidRPr="00D570A6" w:rsidRDefault="006C4D43" w:rsidP="003C2F35">
            <w:pPr>
              <w:pStyle w:val="ListParagraph"/>
              <w:rPr>
                <w:rFonts w:ascii="Times" w:hAnsi="Times" w:cs="Times New Roman"/>
              </w:rPr>
            </w:pPr>
            <w:r w:rsidRPr="00D570A6">
              <w:rPr>
                <w:rFonts w:ascii="Times" w:hAnsi="Times" w:cs="Times New Roman"/>
              </w:rPr>
              <w:t>Missing</w:t>
            </w:r>
          </w:p>
        </w:tc>
        <w:tc>
          <w:tcPr>
            <w:tcW w:w="1800" w:type="pct"/>
          </w:tcPr>
          <w:p w14:paraId="61E2C06A" w14:textId="77777777" w:rsidR="006C4D43" w:rsidRPr="00D570A6" w:rsidRDefault="006C4D43" w:rsidP="003C2F35">
            <w:pPr>
              <w:rPr>
                <w:rFonts w:ascii="Times" w:hAnsi="Times"/>
              </w:rPr>
            </w:pPr>
          </w:p>
          <w:p w14:paraId="52FC8783" w14:textId="77777777" w:rsidR="006C4D43" w:rsidRPr="00D570A6" w:rsidRDefault="006C4D43" w:rsidP="003C2F35">
            <w:pPr>
              <w:rPr>
                <w:rFonts w:ascii="Times" w:hAnsi="Times"/>
              </w:rPr>
            </w:pPr>
          </w:p>
          <w:p w14:paraId="3CE780BC" w14:textId="77777777" w:rsidR="006C4D43" w:rsidRPr="00D570A6" w:rsidRDefault="006C4D43" w:rsidP="003C2F35">
            <w:pPr>
              <w:rPr>
                <w:rFonts w:ascii="Times" w:hAnsi="Times"/>
              </w:rPr>
            </w:pPr>
            <w:r w:rsidRPr="00D570A6">
              <w:rPr>
                <w:rFonts w:ascii="Times" w:hAnsi="Times"/>
              </w:rPr>
              <w:t>637 (95.5)</w:t>
            </w:r>
          </w:p>
          <w:p w14:paraId="18428577" w14:textId="77777777" w:rsidR="006C4D43" w:rsidRPr="00D570A6" w:rsidRDefault="006C4D43" w:rsidP="003C2F35">
            <w:pPr>
              <w:rPr>
                <w:rFonts w:ascii="Times" w:hAnsi="Times"/>
              </w:rPr>
            </w:pPr>
            <w:r w:rsidRPr="00D570A6">
              <w:rPr>
                <w:rFonts w:ascii="Times" w:hAnsi="Times"/>
              </w:rPr>
              <w:t>30 (4.5)</w:t>
            </w:r>
          </w:p>
          <w:p w14:paraId="4B06DF8D" w14:textId="77777777" w:rsidR="006C4D43" w:rsidRPr="00D570A6" w:rsidRDefault="006C4D43" w:rsidP="003C2F35">
            <w:pPr>
              <w:rPr>
                <w:rFonts w:ascii="Times" w:hAnsi="Times"/>
              </w:rPr>
            </w:pPr>
            <w:r w:rsidRPr="00D570A6">
              <w:rPr>
                <w:rFonts w:ascii="Times" w:hAnsi="Times"/>
              </w:rPr>
              <w:t>7 (0)</w:t>
            </w:r>
          </w:p>
        </w:tc>
        <w:tc>
          <w:tcPr>
            <w:tcW w:w="777" w:type="pct"/>
          </w:tcPr>
          <w:p w14:paraId="61BAFC56" w14:textId="77777777" w:rsidR="006C4D43" w:rsidRPr="00D570A6" w:rsidRDefault="006C4D43" w:rsidP="003C2F35">
            <w:pPr>
              <w:rPr>
                <w:rFonts w:ascii="Times" w:hAnsi="Times"/>
              </w:rPr>
            </w:pPr>
          </w:p>
          <w:p w14:paraId="5D6F6075" w14:textId="77777777" w:rsidR="006C4D43" w:rsidRPr="00D570A6" w:rsidRDefault="006C4D43" w:rsidP="003C2F35">
            <w:pPr>
              <w:rPr>
                <w:rFonts w:ascii="Times" w:hAnsi="Times"/>
              </w:rPr>
            </w:pPr>
          </w:p>
          <w:p w14:paraId="14D453F4" w14:textId="77777777" w:rsidR="006C4D43" w:rsidRPr="00D570A6" w:rsidRDefault="006C4D43" w:rsidP="003C2F35">
            <w:pPr>
              <w:rPr>
                <w:rFonts w:ascii="Times" w:hAnsi="Times"/>
              </w:rPr>
            </w:pPr>
            <w:r w:rsidRPr="00D570A6">
              <w:rPr>
                <w:rFonts w:ascii="Times" w:hAnsi="Times"/>
              </w:rPr>
              <w:t>79 (84.9)</w:t>
            </w:r>
          </w:p>
          <w:p w14:paraId="30A57D40" w14:textId="77777777" w:rsidR="006C4D43" w:rsidRPr="00D570A6" w:rsidRDefault="006C4D43" w:rsidP="003C2F35">
            <w:pPr>
              <w:rPr>
                <w:rFonts w:ascii="Times" w:hAnsi="Times"/>
              </w:rPr>
            </w:pPr>
            <w:r w:rsidRPr="00D570A6">
              <w:rPr>
                <w:rFonts w:ascii="Times" w:hAnsi="Times"/>
              </w:rPr>
              <w:t>14 (15.1)</w:t>
            </w:r>
          </w:p>
          <w:p w14:paraId="57C2D046" w14:textId="77777777" w:rsidR="006C4D43" w:rsidRPr="00D570A6" w:rsidRDefault="006C4D43" w:rsidP="003C2F35">
            <w:pPr>
              <w:rPr>
                <w:rFonts w:ascii="Times" w:hAnsi="Times"/>
              </w:rPr>
            </w:pPr>
            <w:r w:rsidRPr="00D570A6">
              <w:rPr>
                <w:rFonts w:ascii="Times" w:hAnsi="Times"/>
              </w:rPr>
              <w:t>3 (0)</w:t>
            </w:r>
          </w:p>
        </w:tc>
      </w:tr>
      <w:tr w:rsidR="006C4D43" w:rsidRPr="00475DB8" w14:paraId="3FCF4143" w14:textId="77777777" w:rsidTr="003C2F35">
        <w:tc>
          <w:tcPr>
            <w:tcW w:w="2423" w:type="pct"/>
          </w:tcPr>
          <w:p w14:paraId="54F59441" w14:textId="77777777" w:rsidR="006C4D43" w:rsidRPr="00D570A6" w:rsidRDefault="006C4D43" w:rsidP="003C2F35">
            <w:pPr>
              <w:rPr>
                <w:rFonts w:ascii="Times" w:hAnsi="Times"/>
              </w:rPr>
            </w:pPr>
            <w:r w:rsidRPr="00D570A6">
              <w:rPr>
                <w:rFonts w:ascii="Times" w:hAnsi="Times"/>
              </w:rPr>
              <w:t>BMI</w:t>
            </w:r>
          </w:p>
          <w:p w14:paraId="6C456B7C" w14:textId="77777777" w:rsidR="006C4D43" w:rsidRPr="00D570A6" w:rsidRDefault="006C4D43" w:rsidP="003C2F35">
            <w:pPr>
              <w:pStyle w:val="ListParagraph"/>
              <w:rPr>
                <w:rFonts w:ascii="Times" w:hAnsi="Times" w:cs="Times New Roman"/>
              </w:rPr>
            </w:pPr>
            <w:r w:rsidRPr="00D570A6">
              <w:rPr>
                <w:rFonts w:ascii="Times" w:hAnsi="Times" w:cs="Times New Roman"/>
              </w:rPr>
              <w:t>&lt;25</w:t>
            </w:r>
          </w:p>
          <w:p w14:paraId="3E396723" w14:textId="77777777" w:rsidR="006C4D43" w:rsidRPr="00D570A6" w:rsidRDefault="006C4D43" w:rsidP="003C2F35">
            <w:pPr>
              <w:pStyle w:val="ListParagraph"/>
              <w:rPr>
                <w:rFonts w:ascii="Times" w:hAnsi="Times" w:cs="Times New Roman"/>
              </w:rPr>
            </w:pPr>
            <w:r w:rsidRPr="00D570A6">
              <w:rPr>
                <w:rFonts w:ascii="Times" w:hAnsi="Times" w:cs="Times New Roman"/>
              </w:rPr>
              <w:t>≥25</w:t>
            </w:r>
          </w:p>
        </w:tc>
        <w:tc>
          <w:tcPr>
            <w:tcW w:w="1800" w:type="pct"/>
          </w:tcPr>
          <w:p w14:paraId="3B36838E" w14:textId="77777777" w:rsidR="006C4D43" w:rsidRPr="00D570A6" w:rsidRDefault="006C4D43" w:rsidP="003C2F35">
            <w:pPr>
              <w:rPr>
                <w:rFonts w:ascii="Times" w:hAnsi="Times"/>
              </w:rPr>
            </w:pPr>
          </w:p>
          <w:p w14:paraId="3561B042" w14:textId="77777777" w:rsidR="006C4D43" w:rsidRPr="00D570A6" w:rsidRDefault="006C4D43" w:rsidP="003C2F35">
            <w:pPr>
              <w:rPr>
                <w:rFonts w:ascii="Times" w:hAnsi="Times"/>
              </w:rPr>
            </w:pPr>
            <w:r w:rsidRPr="00D570A6">
              <w:rPr>
                <w:rFonts w:ascii="Times" w:hAnsi="Times"/>
              </w:rPr>
              <w:t>407 (60.4)</w:t>
            </w:r>
          </w:p>
          <w:p w14:paraId="7FB3AD5D" w14:textId="77777777" w:rsidR="006C4D43" w:rsidRPr="00D570A6" w:rsidRDefault="006C4D43" w:rsidP="003C2F35">
            <w:pPr>
              <w:rPr>
                <w:rFonts w:ascii="Times" w:hAnsi="Times"/>
              </w:rPr>
            </w:pPr>
            <w:r w:rsidRPr="00D570A6">
              <w:rPr>
                <w:rFonts w:ascii="Times" w:hAnsi="Times"/>
              </w:rPr>
              <w:t>267 (39.6)</w:t>
            </w:r>
          </w:p>
        </w:tc>
        <w:tc>
          <w:tcPr>
            <w:tcW w:w="777" w:type="pct"/>
          </w:tcPr>
          <w:p w14:paraId="2B0EBD60" w14:textId="77777777" w:rsidR="006C4D43" w:rsidRPr="00D570A6" w:rsidRDefault="006C4D43" w:rsidP="003C2F35">
            <w:pPr>
              <w:rPr>
                <w:rFonts w:ascii="Times" w:hAnsi="Times"/>
              </w:rPr>
            </w:pPr>
          </w:p>
          <w:p w14:paraId="6F83D7A0" w14:textId="77777777" w:rsidR="006C4D43" w:rsidRPr="00D570A6" w:rsidRDefault="006C4D43" w:rsidP="003C2F35">
            <w:pPr>
              <w:rPr>
                <w:rFonts w:ascii="Times" w:hAnsi="Times"/>
              </w:rPr>
            </w:pPr>
            <w:r w:rsidRPr="00D570A6">
              <w:rPr>
                <w:rFonts w:ascii="Times" w:hAnsi="Times"/>
              </w:rPr>
              <w:t>55 (57.3)</w:t>
            </w:r>
          </w:p>
          <w:p w14:paraId="2FF40778" w14:textId="77777777" w:rsidR="006C4D43" w:rsidRPr="00D570A6" w:rsidRDefault="006C4D43" w:rsidP="003C2F35">
            <w:pPr>
              <w:rPr>
                <w:rFonts w:ascii="Times" w:hAnsi="Times"/>
              </w:rPr>
            </w:pPr>
            <w:r w:rsidRPr="00D570A6">
              <w:rPr>
                <w:rFonts w:ascii="Times" w:hAnsi="Times"/>
              </w:rPr>
              <w:t>41 (42.7)</w:t>
            </w:r>
          </w:p>
        </w:tc>
      </w:tr>
      <w:tr w:rsidR="006C4D43" w:rsidRPr="00475DB8" w14:paraId="301D6D41" w14:textId="77777777" w:rsidTr="003C2F35">
        <w:tc>
          <w:tcPr>
            <w:tcW w:w="2423" w:type="pct"/>
          </w:tcPr>
          <w:p w14:paraId="0D0789CD" w14:textId="77777777" w:rsidR="006C4D43" w:rsidRPr="00D570A6" w:rsidRDefault="006C4D43" w:rsidP="003C2F35">
            <w:pPr>
              <w:rPr>
                <w:rFonts w:ascii="Times" w:hAnsi="Times"/>
              </w:rPr>
            </w:pPr>
            <w:r w:rsidRPr="00D570A6">
              <w:rPr>
                <w:rFonts w:ascii="Times" w:hAnsi="Times"/>
              </w:rPr>
              <w:t>Mental health condition</w:t>
            </w:r>
          </w:p>
          <w:p w14:paraId="753E2482" w14:textId="77777777" w:rsidR="006C4D43" w:rsidRPr="00D570A6" w:rsidRDefault="006C4D43" w:rsidP="003C2F35">
            <w:pPr>
              <w:pStyle w:val="ListParagraph"/>
              <w:rPr>
                <w:rFonts w:ascii="Times" w:hAnsi="Times" w:cs="Times New Roman"/>
              </w:rPr>
            </w:pPr>
            <w:r w:rsidRPr="00D570A6">
              <w:rPr>
                <w:rFonts w:ascii="Times" w:hAnsi="Times" w:cs="Times New Roman"/>
              </w:rPr>
              <w:t>No</w:t>
            </w:r>
          </w:p>
          <w:p w14:paraId="6C0B816A" w14:textId="77777777" w:rsidR="006C4D43" w:rsidRPr="00D570A6" w:rsidRDefault="006C4D43" w:rsidP="003C2F35">
            <w:pPr>
              <w:pStyle w:val="ListParagraph"/>
              <w:rPr>
                <w:rFonts w:ascii="Times" w:hAnsi="Times" w:cs="Times New Roman"/>
              </w:rPr>
            </w:pPr>
            <w:r w:rsidRPr="00D570A6">
              <w:rPr>
                <w:rFonts w:ascii="Times" w:hAnsi="Times" w:cs="Times New Roman"/>
              </w:rPr>
              <w:t>Yes</w:t>
            </w:r>
          </w:p>
          <w:p w14:paraId="1070B8D2" w14:textId="77777777" w:rsidR="006C4D43" w:rsidRPr="00D570A6" w:rsidRDefault="006C4D43" w:rsidP="003C2F35">
            <w:pPr>
              <w:pStyle w:val="ListParagraph"/>
              <w:rPr>
                <w:rFonts w:ascii="Times" w:hAnsi="Times" w:cs="Times New Roman"/>
              </w:rPr>
            </w:pPr>
            <w:r w:rsidRPr="00D570A6">
              <w:rPr>
                <w:rFonts w:ascii="Times" w:hAnsi="Times" w:cs="Times New Roman"/>
              </w:rPr>
              <w:t>Missing</w:t>
            </w:r>
          </w:p>
        </w:tc>
        <w:tc>
          <w:tcPr>
            <w:tcW w:w="1800" w:type="pct"/>
          </w:tcPr>
          <w:p w14:paraId="4F6F06C3" w14:textId="77777777" w:rsidR="006C4D43" w:rsidRPr="00D570A6" w:rsidRDefault="006C4D43" w:rsidP="003C2F35">
            <w:pPr>
              <w:rPr>
                <w:rFonts w:ascii="Times" w:hAnsi="Times"/>
              </w:rPr>
            </w:pPr>
          </w:p>
          <w:p w14:paraId="716342B3" w14:textId="77777777" w:rsidR="006C4D43" w:rsidRPr="00D570A6" w:rsidRDefault="006C4D43" w:rsidP="003C2F35">
            <w:pPr>
              <w:rPr>
                <w:rFonts w:ascii="Times" w:hAnsi="Times"/>
              </w:rPr>
            </w:pPr>
            <w:r w:rsidRPr="00D570A6">
              <w:rPr>
                <w:rFonts w:ascii="Times" w:hAnsi="Times"/>
              </w:rPr>
              <w:t>335 (50.1)</w:t>
            </w:r>
          </w:p>
          <w:p w14:paraId="0802C165" w14:textId="77777777" w:rsidR="006C4D43" w:rsidRPr="00D570A6" w:rsidRDefault="006C4D43" w:rsidP="003C2F35">
            <w:pPr>
              <w:rPr>
                <w:rFonts w:ascii="Times" w:hAnsi="Times"/>
              </w:rPr>
            </w:pPr>
            <w:r w:rsidRPr="00D570A6">
              <w:rPr>
                <w:rFonts w:ascii="Times" w:hAnsi="Times"/>
              </w:rPr>
              <w:t>333 (49.9)</w:t>
            </w:r>
          </w:p>
          <w:p w14:paraId="6CC1F69D" w14:textId="77777777" w:rsidR="006C4D43" w:rsidRPr="00D570A6" w:rsidRDefault="006C4D43" w:rsidP="003C2F35">
            <w:pPr>
              <w:rPr>
                <w:rFonts w:ascii="Times" w:hAnsi="Times"/>
              </w:rPr>
            </w:pPr>
            <w:r w:rsidRPr="00D570A6">
              <w:rPr>
                <w:rFonts w:ascii="Times" w:hAnsi="Times"/>
              </w:rPr>
              <w:t>6 (0)</w:t>
            </w:r>
          </w:p>
        </w:tc>
        <w:tc>
          <w:tcPr>
            <w:tcW w:w="777" w:type="pct"/>
          </w:tcPr>
          <w:p w14:paraId="681EC458" w14:textId="77777777" w:rsidR="006C4D43" w:rsidRPr="00D570A6" w:rsidRDefault="006C4D43" w:rsidP="003C2F35">
            <w:pPr>
              <w:rPr>
                <w:rFonts w:ascii="Times" w:hAnsi="Times"/>
              </w:rPr>
            </w:pPr>
          </w:p>
          <w:p w14:paraId="7F5F3F9A" w14:textId="77777777" w:rsidR="006C4D43" w:rsidRPr="00D570A6" w:rsidRDefault="006C4D43" w:rsidP="003C2F35">
            <w:pPr>
              <w:rPr>
                <w:rFonts w:ascii="Times" w:hAnsi="Times"/>
              </w:rPr>
            </w:pPr>
            <w:r w:rsidRPr="00D570A6">
              <w:rPr>
                <w:rFonts w:ascii="Times" w:hAnsi="Times"/>
              </w:rPr>
              <w:t>23 (24.7)</w:t>
            </w:r>
          </w:p>
          <w:p w14:paraId="0417FCC5" w14:textId="77777777" w:rsidR="006C4D43" w:rsidRPr="00D570A6" w:rsidRDefault="006C4D43" w:rsidP="003C2F35">
            <w:pPr>
              <w:rPr>
                <w:rFonts w:ascii="Times" w:hAnsi="Times"/>
              </w:rPr>
            </w:pPr>
            <w:r w:rsidRPr="00D570A6">
              <w:rPr>
                <w:rFonts w:ascii="Times" w:hAnsi="Times"/>
              </w:rPr>
              <w:t>70 (75.3)</w:t>
            </w:r>
          </w:p>
          <w:p w14:paraId="2748D4EE" w14:textId="77777777" w:rsidR="006C4D43" w:rsidRPr="00D570A6" w:rsidRDefault="006C4D43" w:rsidP="003C2F35">
            <w:pPr>
              <w:rPr>
                <w:rFonts w:ascii="Times" w:hAnsi="Times"/>
              </w:rPr>
            </w:pPr>
            <w:r w:rsidRPr="00D570A6">
              <w:rPr>
                <w:rFonts w:ascii="Times" w:hAnsi="Times"/>
              </w:rPr>
              <w:t>3 (0)</w:t>
            </w:r>
          </w:p>
        </w:tc>
      </w:tr>
      <w:tr w:rsidR="006C4D43" w:rsidRPr="00475DB8" w14:paraId="4B7AFB30" w14:textId="77777777" w:rsidTr="003C2F35">
        <w:tc>
          <w:tcPr>
            <w:tcW w:w="2423" w:type="pct"/>
          </w:tcPr>
          <w:p w14:paraId="73F51254" w14:textId="77777777" w:rsidR="006C4D43" w:rsidRPr="00D570A6" w:rsidRDefault="006C4D43" w:rsidP="003C2F35">
            <w:pPr>
              <w:rPr>
                <w:rFonts w:ascii="Times" w:hAnsi="Times"/>
              </w:rPr>
            </w:pPr>
            <w:r w:rsidRPr="00D570A6">
              <w:rPr>
                <w:rFonts w:ascii="Times" w:hAnsi="Times"/>
              </w:rPr>
              <w:t>Ethnicity</w:t>
            </w:r>
          </w:p>
          <w:p w14:paraId="1BCD17CE" w14:textId="77777777" w:rsidR="006C4D43" w:rsidRPr="00D570A6" w:rsidRDefault="006C4D43" w:rsidP="003C2F35">
            <w:pPr>
              <w:pStyle w:val="ListParagraph"/>
              <w:rPr>
                <w:rFonts w:ascii="Times" w:hAnsi="Times" w:cs="Times New Roman"/>
              </w:rPr>
            </w:pPr>
            <w:r w:rsidRPr="00D570A6">
              <w:rPr>
                <w:rFonts w:ascii="Times" w:hAnsi="Times" w:cs="Times New Roman"/>
              </w:rPr>
              <w:t>White</w:t>
            </w:r>
          </w:p>
          <w:p w14:paraId="2616F3E8" w14:textId="77777777" w:rsidR="006C4D43" w:rsidRPr="00D570A6" w:rsidRDefault="006C4D43" w:rsidP="003C2F35">
            <w:pPr>
              <w:pStyle w:val="ListParagraph"/>
              <w:rPr>
                <w:rFonts w:ascii="Times" w:hAnsi="Times" w:cs="Times New Roman"/>
              </w:rPr>
            </w:pPr>
            <w:r w:rsidRPr="00D570A6">
              <w:rPr>
                <w:rFonts w:ascii="Times" w:hAnsi="Times" w:cs="Times New Roman"/>
              </w:rPr>
              <w:t>Asian</w:t>
            </w:r>
          </w:p>
          <w:p w14:paraId="5997DC5A" w14:textId="77777777" w:rsidR="006C4D43" w:rsidRPr="00D570A6" w:rsidRDefault="006C4D43" w:rsidP="003C2F35">
            <w:pPr>
              <w:pStyle w:val="ListParagraph"/>
              <w:rPr>
                <w:rFonts w:ascii="Times" w:hAnsi="Times" w:cs="Times New Roman"/>
              </w:rPr>
            </w:pPr>
            <w:r w:rsidRPr="00D570A6">
              <w:rPr>
                <w:rFonts w:ascii="Times" w:hAnsi="Times" w:cs="Times New Roman"/>
              </w:rPr>
              <w:t>Indigenous</w:t>
            </w:r>
          </w:p>
          <w:p w14:paraId="31ED5711" w14:textId="77777777" w:rsidR="006C4D43" w:rsidRPr="00D570A6" w:rsidRDefault="006C4D43" w:rsidP="003C2F35">
            <w:pPr>
              <w:pStyle w:val="ListParagraph"/>
              <w:rPr>
                <w:rFonts w:ascii="Times" w:hAnsi="Times" w:cs="Times New Roman"/>
              </w:rPr>
            </w:pPr>
            <w:r w:rsidRPr="00D570A6">
              <w:rPr>
                <w:rFonts w:ascii="Times" w:hAnsi="Times" w:cs="Times New Roman"/>
              </w:rPr>
              <w:t>Latin American/Other</w:t>
            </w:r>
          </w:p>
        </w:tc>
        <w:tc>
          <w:tcPr>
            <w:tcW w:w="1800" w:type="pct"/>
          </w:tcPr>
          <w:p w14:paraId="7931F001" w14:textId="77777777" w:rsidR="006C4D43" w:rsidRPr="00D570A6" w:rsidRDefault="006C4D43" w:rsidP="003C2F35">
            <w:pPr>
              <w:rPr>
                <w:rFonts w:ascii="Times" w:hAnsi="Times"/>
              </w:rPr>
            </w:pPr>
          </w:p>
          <w:p w14:paraId="0BD1457C" w14:textId="77777777" w:rsidR="006C4D43" w:rsidRPr="00D570A6" w:rsidRDefault="006C4D43" w:rsidP="003C2F35">
            <w:pPr>
              <w:rPr>
                <w:rFonts w:ascii="Times" w:hAnsi="Times"/>
              </w:rPr>
            </w:pPr>
            <w:r w:rsidRPr="00D570A6">
              <w:rPr>
                <w:rFonts w:ascii="Times" w:hAnsi="Times"/>
              </w:rPr>
              <w:t>506 (75.1)</w:t>
            </w:r>
          </w:p>
          <w:p w14:paraId="766367E8" w14:textId="77777777" w:rsidR="006C4D43" w:rsidRPr="00D570A6" w:rsidRDefault="006C4D43" w:rsidP="003C2F35">
            <w:pPr>
              <w:rPr>
                <w:rFonts w:ascii="Times" w:hAnsi="Times"/>
              </w:rPr>
            </w:pPr>
            <w:r w:rsidRPr="00D570A6">
              <w:rPr>
                <w:rFonts w:ascii="Times" w:hAnsi="Times"/>
              </w:rPr>
              <w:t>69 (10.2)</w:t>
            </w:r>
          </w:p>
          <w:p w14:paraId="5E962285" w14:textId="77777777" w:rsidR="006C4D43" w:rsidRPr="00D570A6" w:rsidRDefault="006C4D43" w:rsidP="003C2F35">
            <w:pPr>
              <w:rPr>
                <w:rFonts w:ascii="Times" w:hAnsi="Times"/>
              </w:rPr>
            </w:pPr>
            <w:r w:rsidRPr="00D570A6">
              <w:rPr>
                <w:rFonts w:ascii="Times" w:hAnsi="Times"/>
              </w:rPr>
              <w:t>41 (6.1)</w:t>
            </w:r>
          </w:p>
          <w:p w14:paraId="40B7303E" w14:textId="77777777" w:rsidR="006C4D43" w:rsidRPr="00D570A6" w:rsidRDefault="006C4D43" w:rsidP="003C2F35">
            <w:pPr>
              <w:rPr>
                <w:rFonts w:ascii="Times" w:hAnsi="Times"/>
              </w:rPr>
            </w:pPr>
            <w:r w:rsidRPr="00D570A6">
              <w:rPr>
                <w:rFonts w:ascii="Times" w:hAnsi="Times"/>
              </w:rPr>
              <w:t>58 (8.6)</w:t>
            </w:r>
          </w:p>
        </w:tc>
        <w:tc>
          <w:tcPr>
            <w:tcW w:w="777" w:type="pct"/>
          </w:tcPr>
          <w:p w14:paraId="4EC291E4" w14:textId="77777777" w:rsidR="006C4D43" w:rsidRPr="00D570A6" w:rsidRDefault="006C4D43" w:rsidP="003C2F35">
            <w:pPr>
              <w:rPr>
                <w:rFonts w:ascii="Times" w:hAnsi="Times"/>
              </w:rPr>
            </w:pPr>
          </w:p>
          <w:p w14:paraId="1963A9BA" w14:textId="77777777" w:rsidR="006C4D43" w:rsidRPr="00D570A6" w:rsidRDefault="006C4D43" w:rsidP="003C2F35">
            <w:pPr>
              <w:rPr>
                <w:rFonts w:ascii="Times" w:hAnsi="Times"/>
              </w:rPr>
            </w:pPr>
            <w:r w:rsidRPr="00D570A6">
              <w:rPr>
                <w:rFonts w:ascii="Times" w:hAnsi="Times"/>
              </w:rPr>
              <w:t>76 (79.2)</w:t>
            </w:r>
          </w:p>
          <w:p w14:paraId="1F730C81" w14:textId="77777777" w:rsidR="006C4D43" w:rsidRPr="00D570A6" w:rsidRDefault="006C4D43" w:rsidP="003C2F35">
            <w:pPr>
              <w:rPr>
                <w:rFonts w:ascii="Times" w:hAnsi="Times"/>
              </w:rPr>
            </w:pPr>
            <w:r w:rsidRPr="00D570A6">
              <w:rPr>
                <w:rFonts w:ascii="Times" w:hAnsi="Times"/>
              </w:rPr>
              <w:t>5 (5.2)</w:t>
            </w:r>
          </w:p>
          <w:p w14:paraId="1BB372BA" w14:textId="77777777" w:rsidR="006C4D43" w:rsidRPr="00D570A6" w:rsidRDefault="006C4D43" w:rsidP="003C2F35">
            <w:pPr>
              <w:rPr>
                <w:rFonts w:ascii="Times" w:hAnsi="Times"/>
              </w:rPr>
            </w:pPr>
            <w:r w:rsidRPr="00D570A6">
              <w:rPr>
                <w:rFonts w:ascii="Times" w:hAnsi="Times"/>
              </w:rPr>
              <w:t>8 (8.3)</w:t>
            </w:r>
          </w:p>
          <w:p w14:paraId="4E451672" w14:textId="77777777" w:rsidR="006C4D43" w:rsidRPr="00D570A6" w:rsidRDefault="006C4D43" w:rsidP="003C2F35">
            <w:pPr>
              <w:rPr>
                <w:rFonts w:ascii="Times" w:hAnsi="Times"/>
              </w:rPr>
            </w:pPr>
            <w:r w:rsidRPr="00D570A6">
              <w:rPr>
                <w:rFonts w:ascii="Times" w:hAnsi="Times"/>
              </w:rPr>
              <w:t>7 (7.3)</w:t>
            </w:r>
          </w:p>
        </w:tc>
      </w:tr>
      <w:tr w:rsidR="006C4D43" w:rsidRPr="00475DB8" w14:paraId="46E9D9BD" w14:textId="77777777" w:rsidTr="003C2F35">
        <w:tc>
          <w:tcPr>
            <w:tcW w:w="2423" w:type="pct"/>
          </w:tcPr>
          <w:p w14:paraId="4803503B" w14:textId="77777777" w:rsidR="006C4D43" w:rsidRPr="00D570A6" w:rsidRDefault="006C4D43" w:rsidP="003C2F35">
            <w:pPr>
              <w:rPr>
                <w:rFonts w:ascii="Times" w:hAnsi="Times"/>
              </w:rPr>
            </w:pPr>
            <w:r w:rsidRPr="00D570A6">
              <w:rPr>
                <w:rFonts w:ascii="Times" w:hAnsi="Times"/>
              </w:rPr>
              <w:t>Sexual Orientation</w:t>
            </w:r>
          </w:p>
          <w:p w14:paraId="4229C193" w14:textId="77777777" w:rsidR="006C4D43" w:rsidRPr="00D570A6" w:rsidRDefault="006C4D43" w:rsidP="003C2F35">
            <w:pPr>
              <w:pStyle w:val="ListParagraph"/>
              <w:rPr>
                <w:rFonts w:ascii="Times" w:hAnsi="Times" w:cs="Times New Roman"/>
              </w:rPr>
            </w:pPr>
            <w:r w:rsidRPr="00D570A6">
              <w:rPr>
                <w:rFonts w:ascii="Times" w:hAnsi="Times" w:cs="Times New Roman"/>
              </w:rPr>
              <w:lastRenderedPageBreak/>
              <w:t>Gay</w:t>
            </w:r>
          </w:p>
          <w:p w14:paraId="56F3EB95" w14:textId="77777777" w:rsidR="006C4D43" w:rsidRPr="00D570A6" w:rsidRDefault="006C4D43" w:rsidP="003C2F35">
            <w:pPr>
              <w:pStyle w:val="ListParagraph"/>
              <w:rPr>
                <w:rFonts w:ascii="Times" w:hAnsi="Times" w:cs="Times New Roman"/>
              </w:rPr>
            </w:pPr>
            <w:r w:rsidRPr="00D570A6">
              <w:rPr>
                <w:rFonts w:ascii="Times" w:hAnsi="Times" w:cs="Times New Roman"/>
              </w:rPr>
              <w:t>Bisexual</w:t>
            </w:r>
          </w:p>
          <w:p w14:paraId="66A1A265" w14:textId="77777777" w:rsidR="006C4D43" w:rsidRPr="00D570A6" w:rsidRDefault="006C4D43" w:rsidP="003C2F35">
            <w:pPr>
              <w:pStyle w:val="ListParagraph"/>
              <w:rPr>
                <w:rFonts w:ascii="Times" w:hAnsi="Times" w:cs="Times New Roman"/>
              </w:rPr>
            </w:pPr>
            <w:r w:rsidRPr="00D570A6">
              <w:rPr>
                <w:rFonts w:ascii="Times" w:hAnsi="Times" w:cs="Times New Roman"/>
              </w:rPr>
              <w:t>Other</w:t>
            </w:r>
          </w:p>
        </w:tc>
        <w:tc>
          <w:tcPr>
            <w:tcW w:w="1800" w:type="pct"/>
          </w:tcPr>
          <w:p w14:paraId="61DFF2C7" w14:textId="77777777" w:rsidR="006C4D43" w:rsidRPr="00D570A6" w:rsidRDefault="006C4D43" w:rsidP="003C2F35">
            <w:pPr>
              <w:rPr>
                <w:rFonts w:ascii="Times" w:hAnsi="Times"/>
              </w:rPr>
            </w:pPr>
          </w:p>
          <w:p w14:paraId="6771A052" w14:textId="77777777" w:rsidR="006C4D43" w:rsidRPr="00D570A6" w:rsidRDefault="006C4D43" w:rsidP="003C2F35">
            <w:pPr>
              <w:rPr>
                <w:rFonts w:ascii="Times" w:hAnsi="Times"/>
              </w:rPr>
            </w:pPr>
            <w:r w:rsidRPr="00D570A6">
              <w:rPr>
                <w:rFonts w:ascii="Times" w:hAnsi="Times"/>
              </w:rPr>
              <w:lastRenderedPageBreak/>
              <w:t>583 (86.5)</w:t>
            </w:r>
          </w:p>
          <w:p w14:paraId="0D205670" w14:textId="77777777" w:rsidR="006C4D43" w:rsidRPr="00D570A6" w:rsidRDefault="006C4D43" w:rsidP="003C2F35">
            <w:pPr>
              <w:rPr>
                <w:rFonts w:ascii="Times" w:hAnsi="Times"/>
              </w:rPr>
            </w:pPr>
            <w:r w:rsidRPr="00D570A6">
              <w:rPr>
                <w:rFonts w:ascii="Times" w:hAnsi="Times"/>
              </w:rPr>
              <w:t>53 (7.9)</w:t>
            </w:r>
          </w:p>
          <w:p w14:paraId="2CA0C8B3" w14:textId="77777777" w:rsidR="006C4D43" w:rsidRPr="00D570A6" w:rsidRDefault="006C4D43" w:rsidP="003C2F35">
            <w:pPr>
              <w:rPr>
                <w:rFonts w:ascii="Times" w:hAnsi="Times"/>
              </w:rPr>
            </w:pPr>
            <w:r w:rsidRPr="00D570A6">
              <w:rPr>
                <w:rFonts w:ascii="Times" w:hAnsi="Times"/>
              </w:rPr>
              <w:t>38 (5.6)</w:t>
            </w:r>
          </w:p>
        </w:tc>
        <w:tc>
          <w:tcPr>
            <w:tcW w:w="777" w:type="pct"/>
          </w:tcPr>
          <w:p w14:paraId="2F4055D7" w14:textId="77777777" w:rsidR="006C4D43" w:rsidRPr="00D570A6" w:rsidRDefault="006C4D43" w:rsidP="003C2F35">
            <w:pPr>
              <w:rPr>
                <w:rFonts w:ascii="Times" w:hAnsi="Times"/>
              </w:rPr>
            </w:pPr>
          </w:p>
          <w:p w14:paraId="5229F8A3" w14:textId="77777777" w:rsidR="006C4D43" w:rsidRPr="00D570A6" w:rsidRDefault="006C4D43" w:rsidP="003C2F35">
            <w:pPr>
              <w:rPr>
                <w:rFonts w:ascii="Times" w:hAnsi="Times"/>
              </w:rPr>
            </w:pPr>
            <w:r w:rsidRPr="00D570A6">
              <w:rPr>
                <w:rFonts w:ascii="Times" w:hAnsi="Times"/>
              </w:rPr>
              <w:lastRenderedPageBreak/>
              <w:t>70 (72.9)</w:t>
            </w:r>
          </w:p>
          <w:p w14:paraId="2F3475C2" w14:textId="77777777" w:rsidR="006C4D43" w:rsidRPr="00D570A6" w:rsidRDefault="006C4D43" w:rsidP="003C2F35">
            <w:pPr>
              <w:rPr>
                <w:rFonts w:ascii="Times" w:hAnsi="Times"/>
              </w:rPr>
            </w:pPr>
            <w:r w:rsidRPr="00D570A6">
              <w:rPr>
                <w:rFonts w:ascii="Times" w:hAnsi="Times"/>
              </w:rPr>
              <w:t>18 (18.8)</w:t>
            </w:r>
          </w:p>
          <w:p w14:paraId="0A966693" w14:textId="77777777" w:rsidR="006C4D43" w:rsidRPr="00D570A6" w:rsidRDefault="006C4D43" w:rsidP="003C2F35">
            <w:pPr>
              <w:rPr>
                <w:rFonts w:ascii="Times" w:hAnsi="Times"/>
              </w:rPr>
            </w:pPr>
            <w:r w:rsidRPr="00D570A6">
              <w:rPr>
                <w:rFonts w:ascii="Times" w:hAnsi="Times"/>
              </w:rPr>
              <w:t>8 (8.3)</w:t>
            </w:r>
          </w:p>
        </w:tc>
      </w:tr>
      <w:tr w:rsidR="006C4D43" w:rsidRPr="00475DB8" w14:paraId="73861CE8" w14:textId="77777777" w:rsidTr="003C2F35">
        <w:tc>
          <w:tcPr>
            <w:tcW w:w="2423" w:type="pct"/>
          </w:tcPr>
          <w:p w14:paraId="1452F451" w14:textId="77777777" w:rsidR="006C4D43" w:rsidRPr="00D570A6" w:rsidRDefault="006C4D43" w:rsidP="003C2F35">
            <w:pPr>
              <w:rPr>
                <w:rFonts w:ascii="Times" w:hAnsi="Times"/>
              </w:rPr>
            </w:pPr>
            <w:r w:rsidRPr="00D570A6">
              <w:rPr>
                <w:rFonts w:ascii="Times" w:hAnsi="Times"/>
              </w:rPr>
              <w:lastRenderedPageBreak/>
              <w:t>Transgender</w:t>
            </w:r>
          </w:p>
          <w:p w14:paraId="4D7373EF" w14:textId="77777777" w:rsidR="006C4D43" w:rsidRPr="00D570A6" w:rsidRDefault="006C4D43" w:rsidP="003C2F35">
            <w:pPr>
              <w:pStyle w:val="ListParagraph"/>
              <w:rPr>
                <w:rFonts w:ascii="Times" w:hAnsi="Times" w:cs="Times New Roman"/>
              </w:rPr>
            </w:pPr>
            <w:r w:rsidRPr="00D570A6">
              <w:rPr>
                <w:rFonts w:ascii="Times" w:hAnsi="Times" w:cs="Times New Roman"/>
              </w:rPr>
              <w:t>No</w:t>
            </w:r>
          </w:p>
          <w:p w14:paraId="61336D9E" w14:textId="77777777" w:rsidR="006C4D43" w:rsidRPr="00D570A6" w:rsidRDefault="006C4D43" w:rsidP="003C2F35">
            <w:pPr>
              <w:pStyle w:val="ListParagraph"/>
              <w:rPr>
                <w:rFonts w:ascii="Times" w:hAnsi="Times" w:cs="Times New Roman"/>
              </w:rPr>
            </w:pPr>
            <w:r w:rsidRPr="00D570A6">
              <w:rPr>
                <w:rFonts w:ascii="Times" w:hAnsi="Times" w:cs="Times New Roman"/>
              </w:rPr>
              <w:t>Yes</w:t>
            </w:r>
          </w:p>
        </w:tc>
        <w:tc>
          <w:tcPr>
            <w:tcW w:w="1800" w:type="pct"/>
          </w:tcPr>
          <w:p w14:paraId="0D011F6B" w14:textId="77777777" w:rsidR="006C4D43" w:rsidRPr="00D570A6" w:rsidRDefault="006C4D43" w:rsidP="003C2F35">
            <w:pPr>
              <w:rPr>
                <w:rFonts w:ascii="Times" w:hAnsi="Times"/>
              </w:rPr>
            </w:pPr>
          </w:p>
          <w:p w14:paraId="7F1EF740" w14:textId="77777777" w:rsidR="006C4D43" w:rsidRPr="00D570A6" w:rsidRDefault="006C4D43" w:rsidP="003C2F35">
            <w:pPr>
              <w:rPr>
                <w:rFonts w:ascii="Times" w:hAnsi="Times"/>
              </w:rPr>
            </w:pPr>
            <w:r w:rsidRPr="00D570A6">
              <w:rPr>
                <w:rFonts w:ascii="Times" w:hAnsi="Times"/>
              </w:rPr>
              <w:t>661 (98.1)</w:t>
            </w:r>
          </w:p>
          <w:p w14:paraId="620058F8" w14:textId="77777777" w:rsidR="006C4D43" w:rsidRPr="00D570A6" w:rsidRDefault="006C4D43" w:rsidP="003C2F35">
            <w:pPr>
              <w:rPr>
                <w:rFonts w:ascii="Times" w:hAnsi="Times"/>
              </w:rPr>
            </w:pPr>
            <w:r w:rsidRPr="00D570A6">
              <w:rPr>
                <w:rFonts w:ascii="Times" w:hAnsi="Times"/>
              </w:rPr>
              <w:t>13 (1.9)</w:t>
            </w:r>
          </w:p>
        </w:tc>
        <w:tc>
          <w:tcPr>
            <w:tcW w:w="777" w:type="pct"/>
          </w:tcPr>
          <w:p w14:paraId="426212B6" w14:textId="77777777" w:rsidR="006C4D43" w:rsidRPr="00D570A6" w:rsidRDefault="006C4D43" w:rsidP="003C2F35">
            <w:pPr>
              <w:rPr>
                <w:rFonts w:ascii="Times" w:hAnsi="Times"/>
              </w:rPr>
            </w:pPr>
          </w:p>
          <w:p w14:paraId="4774AA2E" w14:textId="77777777" w:rsidR="006C4D43" w:rsidRPr="00D570A6" w:rsidRDefault="006C4D43" w:rsidP="003C2F35">
            <w:pPr>
              <w:rPr>
                <w:rFonts w:ascii="Times" w:hAnsi="Times"/>
              </w:rPr>
            </w:pPr>
            <w:r w:rsidRPr="00D570A6">
              <w:rPr>
                <w:rFonts w:ascii="Times" w:hAnsi="Times"/>
              </w:rPr>
              <w:t>94 (97.9)</w:t>
            </w:r>
          </w:p>
          <w:p w14:paraId="61B18D49" w14:textId="77777777" w:rsidR="006C4D43" w:rsidRPr="00D570A6" w:rsidRDefault="006C4D43" w:rsidP="003C2F35">
            <w:pPr>
              <w:rPr>
                <w:rFonts w:ascii="Times" w:hAnsi="Times"/>
              </w:rPr>
            </w:pPr>
            <w:r w:rsidRPr="00D570A6">
              <w:rPr>
                <w:rFonts w:ascii="Times" w:hAnsi="Times"/>
              </w:rPr>
              <w:t>&lt;5 (2.1)</w:t>
            </w:r>
          </w:p>
        </w:tc>
      </w:tr>
      <w:tr w:rsidR="006C4D43" w:rsidRPr="00475DB8" w14:paraId="0E20E0EE" w14:textId="77777777" w:rsidTr="003C2F35">
        <w:tc>
          <w:tcPr>
            <w:tcW w:w="2423" w:type="pct"/>
          </w:tcPr>
          <w:p w14:paraId="7B0FE5FE" w14:textId="77777777" w:rsidR="006C4D43" w:rsidRPr="00D570A6" w:rsidRDefault="006C4D43" w:rsidP="003C2F35">
            <w:pPr>
              <w:rPr>
                <w:rFonts w:ascii="Times" w:hAnsi="Times"/>
              </w:rPr>
            </w:pPr>
            <w:r w:rsidRPr="00D570A6">
              <w:rPr>
                <w:rFonts w:ascii="Times" w:hAnsi="Times"/>
              </w:rPr>
              <w:t>Age</w:t>
            </w:r>
          </w:p>
          <w:p w14:paraId="2BF728E7" w14:textId="77777777" w:rsidR="006C4D43" w:rsidRPr="00D570A6" w:rsidRDefault="006C4D43" w:rsidP="003C2F35">
            <w:pPr>
              <w:pStyle w:val="ListParagraph"/>
              <w:rPr>
                <w:rFonts w:ascii="Times" w:hAnsi="Times" w:cs="Times New Roman"/>
              </w:rPr>
            </w:pPr>
            <w:r w:rsidRPr="00D570A6">
              <w:rPr>
                <w:rFonts w:ascii="Times" w:hAnsi="Times" w:cs="Times New Roman"/>
              </w:rPr>
              <w:t>Less than 30 years</w:t>
            </w:r>
          </w:p>
          <w:p w14:paraId="43E8E17C" w14:textId="77777777" w:rsidR="006C4D43" w:rsidRPr="00D570A6" w:rsidRDefault="006C4D43" w:rsidP="003C2F35">
            <w:pPr>
              <w:pStyle w:val="ListParagraph"/>
              <w:rPr>
                <w:rFonts w:ascii="Times" w:hAnsi="Times" w:cs="Times New Roman"/>
              </w:rPr>
            </w:pPr>
            <w:r w:rsidRPr="00D570A6">
              <w:rPr>
                <w:rFonts w:ascii="Times" w:hAnsi="Times" w:cs="Times New Roman"/>
              </w:rPr>
              <w:t>30 to less than 50 years</w:t>
            </w:r>
          </w:p>
          <w:p w14:paraId="581F3B65" w14:textId="77777777" w:rsidR="006C4D43" w:rsidRPr="00D570A6" w:rsidRDefault="006C4D43" w:rsidP="003C2F35">
            <w:pPr>
              <w:pStyle w:val="ListParagraph"/>
              <w:rPr>
                <w:rFonts w:ascii="Times" w:hAnsi="Times" w:cs="Times New Roman"/>
              </w:rPr>
            </w:pPr>
            <w:r w:rsidRPr="00D570A6">
              <w:rPr>
                <w:rFonts w:ascii="Times" w:hAnsi="Times" w:cs="Times New Roman"/>
              </w:rPr>
              <w:t>50 or greater years</w:t>
            </w:r>
          </w:p>
        </w:tc>
        <w:tc>
          <w:tcPr>
            <w:tcW w:w="1800" w:type="pct"/>
          </w:tcPr>
          <w:p w14:paraId="41367A5E" w14:textId="77777777" w:rsidR="006C4D43" w:rsidRPr="00D570A6" w:rsidRDefault="006C4D43" w:rsidP="003C2F35">
            <w:pPr>
              <w:rPr>
                <w:rFonts w:ascii="Times" w:hAnsi="Times"/>
              </w:rPr>
            </w:pPr>
          </w:p>
          <w:p w14:paraId="62013878" w14:textId="77777777" w:rsidR="006C4D43" w:rsidRPr="00D570A6" w:rsidRDefault="006C4D43" w:rsidP="003C2F35">
            <w:pPr>
              <w:rPr>
                <w:rFonts w:ascii="Times" w:hAnsi="Times"/>
              </w:rPr>
            </w:pPr>
            <w:r w:rsidRPr="00D570A6">
              <w:rPr>
                <w:rFonts w:ascii="Times" w:hAnsi="Times"/>
              </w:rPr>
              <w:t>259 (38.4)</w:t>
            </w:r>
          </w:p>
          <w:p w14:paraId="63E04901" w14:textId="77777777" w:rsidR="006C4D43" w:rsidRPr="00D570A6" w:rsidRDefault="006C4D43" w:rsidP="003C2F35">
            <w:pPr>
              <w:rPr>
                <w:rFonts w:ascii="Times" w:hAnsi="Times"/>
              </w:rPr>
            </w:pPr>
            <w:r w:rsidRPr="00D570A6">
              <w:rPr>
                <w:rFonts w:ascii="Times" w:hAnsi="Times"/>
              </w:rPr>
              <w:t>303 (45.0)</w:t>
            </w:r>
          </w:p>
          <w:p w14:paraId="2E5D9D68" w14:textId="77777777" w:rsidR="006C4D43" w:rsidRPr="00D570A6" w:rsidRDefault="006C4D43" w:rsidP="003C2F35">
            <w:pPr>
              <w:rPr>
                <w:rFonts w:ascii="Times" w:hAnsi="Times"/>
              </w:rPr>
            </w:pPr>
            <w:r w:rsidRPr="00D570A6">
              <w:rPr>
                <w:rFonts w:ascii="Times" w:hAnsi="Times"/>
              </w:rPr>
              <w:t>112 (16.6)</w:t>
            </w:r>
          </w:p>
        </w:tc>
        <w:tc>
          <w:tcPr>
            <w:tcW w:w="777" w:type="pct"/>
          </w:tcPr>
          <w:p w14:paraId="586C63CA" w14:textId="77777777" w:rsidR="006C4D43" w:rsidRPr="00D570A6" w:rsidRDefault="006C4D43" w:rsidP="003C2F35">
            <w:pPr>
              <w:rPr>
                <w:rFonts w:ascii="Times" w:hAnsi="Times"/>
              </w:rPr>
            </w:pPr>
          </w:p>
          <w:p w14:paraId="513D2163" w14:textId="77777777" w:rsidR="006C4D43" w:rsidRPr="00D570A6" w:rsidRDefault="006C4D43" w:rsidP="003C2F35">
            <w:pPr>
              <w:rPr>
                <w:rFonts w:ascii="Times" w:hAnsi="Times"/>
              </w:rPr>
            </w:pPr>
            <w:r w:rsidRPr="00D570A6">
              <w:rPr>
                <w:rFonts w:ascii="Times" w:hAnsi="Times"/>
              </w:rPr>
              <w:t>30 (31.3)</w:t>
            </w:r>
          </w:p>
          <w:p w14:paraId="3136A71C" w14:textId="77777777" w:rsidR="006C4D43" w:rsidRPr="00D570A6" w:rsidRDefault="006C4D43" w:rsidP="003C2F35">
            <w:pPr>
              <w:rPr>
                <w:rFonts w:ascii="Times" w:hAnsi="Times"/>
              </w:rPr>
            </w:pPr>
            <w:r w:rsidRPr="00D570A6">
              <w:rPr>
                <w:rFonts w:ascii="Times" w:hAnsi="Times"/>
              </w:rPr>
              <w:t>43 (44.8)</w:t>
            </w:r>
          </w:p>
          <w:p w14:paraId="18B5B657" w14:textId="77777777" w:rsidR="006C4D43" w:rsidRPr="00D570A6" w:rsidRDefault="006C4D43" w:rsidP="003C2F35">
            <w:pPr>
              <w:rPr>
                <w:rFonts w:ascii="Times" w:hAnsi="Times"/>
              </w:rPr>
            </w:pPr>
            <w:r w:rsidRPr="00D570A6">
              <w:rPr>
                <w:rFonts w:ascii="Times" w:hAnsi="Times"/>
              </w:rPr>
              <w:t>23 (24.0)</w:t>
            </w:r>
          </w:p>
        </w:tc>
      </w:tr>
      <w:tr w:rsidR="006C4D43" w:rsidRPr="00475DB8" w14:paraId="613213CC" w14:textId="77777777" w:rsidTr="003C2F35">
        <w:tc>
          <w:tcPr>
            <w:tcW w:w="2423" w:type="pct"/>
          </w:tcPr>
          <w:p w14:paraId="1E61BC37" w14:textId="77777777" w:rsidR="006C4D43" w:rsidRPr="00D570A6" w:rsidRDefault="006C4D43" w:rsidP="003C2F35">
            <w:pPr>
              <w:rPr>
                <w:rFonts w:ascii="Times" w:hAnsi="Times"/>
              </w:rPr>
            </w:pPr>
            <w:r w:rsidRPr="00D570A6">
              <w:rPr>
                <w:rFonts w:ascii="Times" w:hAnsi="Times"/>
              </w:rPr>
              <w:t>Annual income (Canadian dollars)</w:t>
            </w:r>
          </w:p>
          <w:p w14:paraId="267E54D6" w14:textId="77777777" w:rsidR="006C4D43" w:rsidRPr="00D570A6" w:rsidRDefault="006C4D43" w:rsidP="003C2F35">
            <w:pPr>
              <w:pStyle w:val="ListParagraph"/>
              <w:rPr>
                <w:rFonts w:ascii="Times" w:hAnsi="Times" w:cs="Times New Roman"/>
              </w:rPr>
            </w:pPr>
            <w:r w:rsidRPr="00D570A6">
              <w:rPr>
                <w:rFonts w:ascii="Times" w:hAnsi="Times" w:cs="Times New Roman"/>
              </w:rPr>
              <w:t>&lt; 30,000</w:t>
            </w:r>
          </w:p>
          <w:p w14:paraId="57895AD3" w14:textId="77777777" w:rsidR="006C4D43" w:rsidRPr="00D570A6" w:rsidRDefault="006C4D43" w:rsidP="003C2F35">
            <w:pPr>
              <w:pStyle w:val="ListParagraph"/>
              <w:rPr>
                <w:rFonts w:ascii="Times" w:hAnsi="Times" w:cs="Times New Roman"/>
              </w:rPr>
            </w:pPr>
            <w:r w:rsidRPr="00D570A6">
              <w:rPr>
                <w:rFonts w:ascii="Times" w:hAnsi="Times" w:cs="Times New Roman"/>
              </w:rPr>
              <w:t>≥ 30,000</w:t>
            </w:r>
          </w:p>
        </w:tc>
        <w:tc>
          <w:tcPr>
            <w:tcW w:w="1800" w:type="pct"/>
          </w:tcPr>
          <w:p w14:paraId="4B6E3CA0" w14:textId="77777777" w:rsidR="006C4D43" w:rsidRPr="00D570A6" w:rsidRDefault="006C4D43" w:rsidP="003C2F35">
            <w:pPr>
              <w:rPr>
                <w:rFonts w:ascii="Times" w:hAnsi="Times"/>
              </w:rPr>
            </w:pPr>
          </w:p>
          <w:p w14:paraId="5F189626" w14:textId="77777777" w:rsidR="006C4D43" w:rsidRPr="00D570A6" w:rsidRDefault="006C4D43" w:rsidP="003C2F35">
            <w:pPr>
              <w:rPr>
                <w:rFonts w:ascii="Times" w:hAnsi="Times"/>
              </w:rPr>
            </w:pPr>
            <w:r w:rsidRPr="00D570A6">
              <w:rPr>
                <w:rFonts w:ascii="Times" w:hAnsi="Times"/>
              </w:rPr>
              <w:t>402 (59.6)</w:t>
            </w:r>
          </w:p>
          <w:p w14:paraId="4D450958" w14:textId="77777777" w:rsidR="006C4D43" w:rsidRPr="00D570A6" w:rsidRDefault="006C4D43" w:rsidP="003C2F35">
            <w:pPr>
              <w:rPr>
                <w:rFonts w:ascii="Times" w:hAnsi="Times"/>
              </w:rPr>
            </w:pPr>
            <w:r w:rsidRPr="00D570A6">
              <w:rPr>
                <w:rFonts w:ascii="Times" w:hAnsi="Times"/>
              </w:rPr>
              <w:t>272 (40.4)</w:t>
            </w:r>
          </w:p>
        </w:tc>
        <w:tc>
          <w:tcPr>
            <w:tcW w:w="777" w:type="pct"/>
          </w:tcPr>
          <w:p w14:paraId="6C845121" w14:textId="77777777" w:rsidR="006C4D43" w:rsidRPr="00D570A6" w:rsidRDefault="006C4D43" w:rsidP="003C2F35">
            <w:pPr>
              <w:rPr>
                <w:rFonts w:ascii="Times" w:hAnsi="Times"/>
              </w:rPr>
            </w:pPr>
          </w:p>
          <w:p w14:paraId="2B2948DD" w14:textId="77777777" w:rsidR="006C4D43" w:rsidRPr="00D570A6" w:rsidRDefault="006C4D43" w:rsidP="003C2F35">
            <w:pPr>
              <w:rPr>
                <w:rFonts w:ascii="Times" w:hAnsi="Times"/>
              </w:rPr>
            </w:pPr>
            <w:r w:rsidRPr="00D570A6">
              <w:rPr>
                <w:rFonts w:ascii="Times" w:hAnsi="Times"/>
              </w:rPr>
              <w:t>79 (82.3)</w:t>
            </w:r>
          </w:p>
          <w:p w14:paraId="69DD1316" w14:textId="77777777" w:rsidR="006C4D43" w:rsidRPr="00D570A6" w:rsidRDefault="006C4D43" w:rsidP="003C2F35">
            <w:pPr>
              <w:rPr>
                <w:rFonts w:ascii="Times" w:hAnsi="Times"/>
              </w:rPr>
            </w:pPr>
            <w:r w:rsidRPr="00D570A6">
              <w:rPr>
                <w:rFonts w:ascii="Times" w:hAnsi="Times"/>
              </w:rPr>
              <w:t>17 (17.7)</w:t>
            </w:r>
          </w:p>
        </w:tc>
      </w:tr>
      <w:tr w:rsidR="006C4D43" w:rsidRPr="00475DB8" w14:paraId="4FFC4105" w14:textId="77777777" w:rsidTr="003C2F35">
        <w:tc>
          <w:tcPr>
            <w:tcW w:w="2423" w:type="pct"/>
          </w:tcPr>
          <w:p w14:paraId="592E6D06" w14:textId="77777777" w:rsidR="006C4D43" w:rsidRPr="00D570A6" w:rsidRDefault="006C4D43" w:rsidP="003C2F35">
            <w:pPr>
              <w:rPr>
                <w:rFonts w:ascii="Times" w:hAnsi="Times"/>
              </w:rPr>
            </w:pPr>
            <w:r w:rsidRPr="00D570A6">
              <w:rPr>
                <w:rFonts w:ascii="Times" w:hAnsi="Times"/>
              </w:rPr>
              <w:t>Baseline HIV status</w:t>
            </w:r>
          </w:p>
          <w:p w14:paraId="651958F1" w14:textId="77777777" w:rsidR="006C4D43" w:rsidRPr="00D570A6" w:rsidRDefault="006C4D43" w:rsidP="003C2F35">
            <w:pPr>
              <w:pStyle w:val="ListParagraph"/>
              <w:rPr>
                <w:rFonts w:ascii="Times" w:hAnsi="Times" w:cs="Times New Roman"/>
              </w:rPr>
            </w:pPr>
            <w:r w:rsidRPr="00D570A6">
              <w:rPr>
                <w:rFonts w:ascii="Times" w:hAnsi="Times" w:cs="Times New Roman"/>
              </w:rPr>
              <w:t>Negative</w:t>
            </w:r>
          </w:p>
          <w:p w14:paraId="1876069F" w14:textId="77777777" w:rsidR="006C4D43" w:rsidRPr="00D570A6" w:rsidRDefault="006C4D43" w:rsidP="003C2F35">
            <w:pPr>
              <w:pStyle w:val="ListParagraph"/>
              <w:rPr>
                <w:rFonts w:ascii="Times" w:hAnsi="Times" w:cs="Times New Roman"/>
              </w:rPr>
            </w:pPr>
            <w:r w:rsidRPr="00D570A6">
              <w:rPr>
                <w:rFonts w:ascii="Times" w:hAnsi="Times" w:cs="Times New Roman"/>
              </w:rPr>
              <w:t>Positive</w:t>
            </w:r>
          </w:p>
        </w:tc>
        <w:tc>
          <w:tcPr>
            <w:tcW w:w="1800" w:type="pct"/>
          </w:tcPr>
          <w:p w14:paraId="02E8B8EA" w14:textId="77777777" w:rsidR="006C4D43" w:rsidRPr="00D570A6" w:rsidRDefault="006C4D43" w:rsidP="003C2F35">
            <w:pPr>
              <w:rPr>
                <w:rFonts w:ascii="Times" w:hAnsi="Times"/>
              </w:rPr>
            </w:pPr>
          </w:p>
          <w:p w14:paraId="350A907F" w14:textId="77777777" w:rsidR="006C4D43" w:rsidRPr="00D570A6" w:rsidRDefault="006C4D43" w:rsidP="003C2F35">
            <w:pPr>
              <w:rPr>
                <w:rFonts w:ascii="Times" w:hAnsi="Times"/>
              </w:rPr>
            </w:pPr>
            <w:r w:rsidRPr="00D570A6">
              <w:rPr>
                <w:rFonts w:ascii="Times" w:hAnsi="Times"/>
              </w:rPr>
              <w:t>493 (73.1)</w:t>
            </w:r>
          </w:p>
          <w:p w14:paraId="71562769" w14:textId="77777777" w:rsidR="006C4D43" w:rsidRPr="00D570A6" w:rsidRDefault="006C4D43" w:rsidP="003C2F35">
            <w:pPr>
              <w:rPr>
                <w:rFonts w:ascii="Times" w:hAnsi="Times"/>
              </w:rPr>
            </w:pPr>
            <w:r w:rsidRPr="00D570A6">
              <w:rPr>
                <w:rFonts w:ascii="Times" w:hAnsi="Times"/>
              </w:rPr>
              <w:t>181 (26.9)</w:t>
            </w:r>
          </w:p>
        </w:tc>
        <w:tc>
          <w:tcPr>
            <w:tcW w:w="777" w:type="pct"/>
          </w:tcPr>
          <w:p w14:paraId="1132DEBC" w14:textId="77777777" w:rsidR="006C4D43" w:rsidRPr="00D570A6" w:rsidRDefault="006C4D43" w:rsidP="003C2F35">
            <w:pPr>
              <w:rPr>
                <w:rFonts w:ascii="Times" w:hAnsi="Times"/>
              </w:rPr>
            </w:pPr>
          </w:p>
          <w:p w14:paraId="679781E0" w14:textId="77777777" w:rsidR="006C4D43" w:rsidRPr="00D570A6" w:rsidRDefault="006C4D43" w:rsidP="003C2F35">
            <w:pPr>
              <w:rPr>
                <w:rFonts w:ascii="Times" w:hAnsi="Times"/>
              </w:rPr>
            </w:pPr>
            <w:r w:rsidRPr="00D570A6">
              <w:rPr>
                <w:rFonts w:ascii="Times" w:hAnsi="Times"/>
              </w:rPr>
              <w:t>56 (58.3)</w:t>
            </w:r>
          </w:p>
          <w:p w14:paraId="3A5E5554" w14:textId="77777777" w:rsidR="006C4D43" w:rsidRPr="00D570A6" w:rsidRDefault="006C4D43" w:rsidP="003C2F35">
            <w:pPr>
              <w:rPr>
                <w:rFonts w:ascii="Times" w:hAnsi="Times"/>
              </w:rPr>
            </w:pPr>
            <w:r w:rsidRPr="00D570A6">
              <w:rPr>
                <w:rFonts w:ascii="Times" w:hAnsi="Times"/>
              </w:rPr>
              <w:t>40 (41.7)</w:t>
            </w:r>
          </w:p>
        </w:tc>
      </w:tr>
      <w:tr w:rsidR="006C4D43" w:rsidRPr="00475DB8" w14:paraId="1F1E0F56" w14:textId="77777777" w:rsidTr="003C2F35">
        <w:tc>
          <w:tcPr>
            <w:tcW w:w="2423" w:type="pct"/>
          </w:tcPr>
          <w:p w14:paraId="1B573DED" w14:textId="77777777" w:rsidR="006C4D43" w:rsidRPr="00D570A6" w:rsidRDefault="006C4D43" w:rsidP="003C2F35">
            <w:pPr>
              <w:rPr>
                <w:rFonts w:ascii="Times" w:hAnsi="Times"/>
              </w:rPr>
            </w:pPr>
            <w:r w:rsidRPr="00D570A6">
              <w:rPr>
                <w:rFonts w:ascii="Times" w:hAnsi="Times"/>
              </w:rPr>
              <w:t>Highest level of education</w:t>
            </w:r>
          </w:p>
          <w:p w14:paraId="7CEF7028" w14:textId="77777777" w:rsidR="006C4D43" w:rsidRPr="00D570A6" w:rsidRDefault="006C4D43" w:rsidP="003C2F35">
            <w:pPr>
              <w:pStyle w:val="ListParagraph"/>
              <w:rPr>
                <w:rFonts w:ascii="Times" w:hAnsi="Times" w:cs="Times New Roman"/>
              </w:rPr>
            </w:pPr>
            <w:r w:rsidRPr="00D570A6">
              <w:rPr>
                <w:rFonts w:ascii="Times" w:hAnsi="Times" w:cs="Times New Roman"/>
              </w:rPr>
              <w:t>High school or less</w:t>
            </w:r>
          </w:p>
          <w:p w14:paraId="08AE9E2E" w14:textId="77777777" w:rsidR="006C4D43" w:rsidRPr="00D570A6" w:rsidRDefault="006C4D43" w:rsidP="003C2F35">
            <w:pPr>
              <w:pStyle w:val="ListParagraph"/>
              <w:rPr>
                <w:rFonts w:ascii="Times" w:hAnsi="Times" w:cs="Times New Roman"/>
              </w:rPr>
            </w:pPr>
            <w:r w:rsidRPr="00D570A6">
              <w:rPr>
                <w:rFonts w:ascii="Times" w:hAnsi="Times" w:cs="Times New Roman"/>
              </w:rPr>
              <w:t>More than high school</w:t>
            </w:r>
          </w:p>
        </w:tc>
        <w:tc>
          <w:tcPr>
            <w:tcW w:w="1800" w:type="pct"/>
          </w:tcPr>
          <w:p w14:paraId="2DF6F0B3" w14:textId="77777777" w:rsidR="006C4D43" w:rsidRPr="00D570A6" w:rsidRDefault="006C4D43" w:rsidP="003C2F35">
            <w:pPr>
              <w:rPr>
                <w:rFonts w:ascii="Times" w:hAnsi="Times"/>
              </w:rPr>
            </w:pPr>
          </w:p>
          <w:p w14:paraId="757CE063" w14:textId="77777777" w:rsidR="006C4D43" w:rsidRPr="00D570A6" w:rsidRDefault="006C4D43" w:rsidP="003C2F35">
            <w:pPr>
              <w:rPr>
                <w:rFonts w:ascii="Times" w:hAnsi="Times"/>
              </w:rPr>
            </w:pPr>
            <w:r w:rsidRPr="00D570A6">
              <w:rPr>
                <w:rFonts w:ascii="Times" w:hAnsi="Times"/>
              </w:rPr>
              <w:t>146 (21.7)</w:t>
            </w:r>
          </w:p>
          <w:p w14:paraId="52B91C3E" w14:textId="77777777" w:rsidR="006C4D43" w:rsidRPr="00D570A6" w:rsidRDefault="006C4D43" w:rsidP="003C2F35">
            <w:pPr>
              <w:rPr>
                <w:rFonts w:ascii="Times" w:hAnsi="Times"/>
              </w:rPr>
            </w:pPr>
            <w:r w:rsidRPr="00D570A6">
              <w:rPr>
                <w:rFonts w:ascii="Times" w:hAnsi="Times"/>
              </w:rPr>
              <w:t>528 (78.3)</w:t>
            </w:r>
          </w:p>
        </w:tc>
        <w:tc>
          <w:tcPr>
            <w:tcW w:w="777" w:type="pct"/>
          </w:tcPr>
          <w:p w14:paraId="227D4E1E" w14:textId="77777777" w:rsidR="006C4D43" w:rsidRPr="00D570A6" w:rsidRDefault="006C4D43" w:rsidP="003C2F35">
            <w:pPr>
              <w:rPr>
                <w:rFonts w:ascii="Times" w:hAnsi="Times"/>
              </w:rPr>
            </w:pPr>
          </w:p>
          <w:p w14:paraId="3C2A9556" w14:textId="77777777" w:rsidR="006C4D43" w:rsidRPr="00D570A6" w:rsidRDefault="006C4D43" w:rsidP="003C2F35">
            <w:pPr>
              <w:rPr>
                <w:rFonts w:ascii="Times" w:hAnsi="Times"/>
              </w:rPr>
            </w:pPr>
            <w:r w:rsidRPr="00D570A6">
              <w:rPr>
                <w:rFonts w:ascii="Times" w:hAnsi="Times"/>
              </w:rPr>
              <w:t>31 (32.3)</w:t>
            </w:r>
          </w:p>
          <w:p w14:paraId="48AFE62C" w14:textId="77777777" w:rsidR="006C4D43" w:rsidRPr="00D570A6" w:rsidRDefault="006C4D43" w:rsidP="003C2F35">
            <w:pPr>
              <w:rPr>
                <w:rFonts w:ascii="Times" w:hAnsi="Times"/>
              </w:rPr>
            </w:pPr>
            <w:r w:rsidRPr="00D570A6">
              <w:rPr>
                <w:rFonts w:ascii="Times" w:hAnsi="Times"/>
              </w:rPr>
              <w:t>65 (67.7)</w:t>
            </w:r>
          </w:p>
        </w:tc>
      </w:tr>
      <w:tr w:rsidR="006C4D43" w:rsidRPr="00475DB8" w14:paraId="069379A8" w14:textId="77777777" w:rsidTr="003C2F35">
        <w:tc>
          <w:tcPr>
            <w:tcW w:w="2423" w:type="pct"/>
          </w:tcPr>
          <w:p w14:paraId="5F3F188D" w14:textId="77777777" w:rsidR="006C4D43" w:rsidRPr="00D570A6" w:rsidRDefault="006C4D43" w:rsidP="003C2F35">
            <w:pPr>
              <w:rPr>
                <w:rFonts w:ascii="Times" w:hAnsi="Times"/>
                <w:vertAlign w:val="superscript"/>
              </w:rPr>
            </w:pPr>
            <w:r w:rsidRPr="00D570A6">
              <w:rPr>
                <w:rFonts w:ascii="Times" w:hAnsi="Times"/>
              </w:rPr>
              <w:t>Cigarettes</w:t>
            </w:r>
            <w:r w:rsidRPr="00D570A6">
              <w:rPr>
                <w:rFonts w:ascii="Times" w:hAnsi="Times"/>
                <w:vertAlign w:val="superscript"/>
              </w:rPr>
              <w:t>2</w:t>
            </w:r>
          </w:p>
          <w:p w14:paraId="129DCFEA" w14:textId="77777777" w:rsidR="006C4D43" w:rsidRPr="00D570A6" w:rsidRDefault="006C4D43" w:rsidP="003C2F35">
            <w:pPr>
              <w:pStyle w:val="ListParagraph"/>
              <w:rPr>
                <w:rFonts w:ascii="Times" w:hAnsi="Times" w:cs="Times New Roman"/>
              </w:rPr>
            </w:pPr>
            <w:r w:rsidRPr="00D570A6">
              <w:rPr>
                <w:rFonts w:ascii="Times" w:hAnsi="Times" w:cs="Times New Roman"/>
              </w:rPr>
              <w:t>No</w:t>
            </w:r>
          </w:p>
          <w:p w14:paraId="4B3DECB2" w14:textId="77777777" w:rsidR="006C4D43" w:rsidRPr="00D570A6" w:rsidRDefault="006C4D43" w:rsidP="003C2F35">
            <w:pPr>
              <w:pStyle w:val="ListParagraph"/>
              <w:rPr>
                <w:rFonts w:ascii="Times" w:hAnsi="Times" w:cs="Times New Roman"/>
              </w:rPr>
            </w:pPr>
            <w:r w:rsidRPr="00D570A6">
              <w:rPr>
                <w:rFonts w:ascii="Times" w:hAnsi="Times" w:cs="Times New Roman"/>
              </w:rPr>
              <w:t>Yes</w:t>
            </w:r>
          </w:p>
        </w:tc>
        <w:tc>
          <w:tcPr>
            <w:tcW w:w="1800" w:type="pct"/>
          </w:tcPr>
          <w:p w14:paraId="21AE3458" w14:textId="77777777" w:rsidR="006C4D43" w:rsidRPr="00D570A6" w:rsidRDefault="006C4D43" w:rsidP="003C2F35">
            <w:pPr>
              <w:rPr>
                <w:rFonts w:ascii="Times" w:hAnsi="Times"/>
              </w:rPr>
            </w:pPr>
          </w:p>
          <w:p w14:paraId="331AD8FB" w14:textId="77777777" w:rsidR="006C4D43" w:rsidRPr="00D570A6" w:rsidRDefault="006C4D43" w:rsidP="003C2F35">
            <w:pPr>
              <w:rPr>
                <w:rFonts w:ascii="Times" w:hAnsi="Times"/>
              </w:rPr>
            </w:pPr>
            <w:r w:rsidRPr="00D570A6">
              <w:rPr>
                <w:rFonts w:ascii="Times" w:hAnsi="Times"/>
              </w:rPr>
              <w:t>396 (58.8)</w:t>
            </w:r>
          </w:p>
          <w:p w14:paraId="2802D3D3" w14:textId="77777777" w:rsidR="006C4D43" w:rsidRPr="00D570A6" w:rsidRDefault="006C4D43" w:rsidP="003C2F35">
            <w:pPr>
              <w:rPr>
                <w:rFonts w:ascii="Times" w:hAnsi="Times"/>
              </w:rPr>
            </w:pPr>
            <w:r w:rsidRPr="00D570A6">
              <w:rPr>
                <w:rFonts w:ascii="Times" w:hAnsi="Times"/>
              </w:rPr>
              <w:t>278 (41.2)</w:t>
            </w:r>
          </w:p>
        </w:tc>
        <w:tc>
          <w:tcPr>
            <w:tcW w:w="777" w:type="pct"/>
          </w:tcPr>
          <w:p w14:paraId="0F8519CD" w14:textId="77777777" w:rsidR="006C4D43" w:rsidRPr="00D570A6" w:rsidRDefault="006C4D43" w:rsidP="003C2F35">
            <w:pPr>
              <w:rPr>
                <w:rFonts w:ascii="Times" w:hAnsi="Times"/>
              </w:rPr>
            </w:pPr>
          </w:p>
          <w:p w14:paraId="003B8047" w14:textId="77777777" w:rsidR="006C4D43" w:rsidRPr="00D570A6" w:rsidRDefault="006C4D43" w:rsidP="003C2F35">
            <w:pPr>
              <w:rPr>
                <w:rFonts w:ascii="Times" w:hAnsi="Times"/>
              </w:rPr>
            </w:pPr>
            <w:r w:rsidRPr="00D570A6">
              <w:rPr>
                <w:rFonts w:ascii="Times" w:hAnsi="Times"/>
              </w:rPr>
              <w:t>45 (46.9)</w:t>
            </w:r>
          </w:p>
          <w:p w14:paraId="05B4DD1E" w14:textId="77777777" w:rsidR="006C4D43" w:rsidRPr="00D570A6" w:rsidRDefault="006C4D43" w:rsidP="003C2F35">
            <w:pPr>
              <w:rPr>
                <w:rFonts w:ascii="Times" w:hAnsi="Times"/>
              </w:rPr>
            </w:pPr>
            <w:r w:rsidRPr="00D570A6">
              <w:rPr>
                <w:rFonts w:ascii="Times" w:hAnsi="Times"/>
              </w:rPr>
              <w:t>51 (53.1)</w:t>
            </w:r>
          </w:p>
        </w:tc>
      </w:tr>
      <w:tr w:rsidR="006C4D43" w:rsidRPr="00475DB8" w14:paraId="1D91AEDD" w14:textId="77777777" w:rsidTr="003C2F35">
        <w:tc>
          <w:tcPr>
            <w:tcW w:w="2423" w:type="pct"/>
          </w:tcPr>
          <w:p w14:paraId="62AED4E4" w14:textId="77777777" w:rsidR="006C4D43" w:rsidRPr="00D570A6" w:rsidRDefault="006C4D43" w:rsidP="003C2F35">
            <w:pPr>
              <w:rPr>
                <w:rFonts w:ascii="Times" w:hAnsi="Times"/>
                <w:vertAlign w:val="superscript"/>
              </w:rPr>
            </w:pPr>
            <w:r w:rsidRPr="00D570A6">
              <w:rPr>
                <w:rFonts w:ascii="Times" w:hAnsi="Times"/>
              </w:rPr>
              <w:t>Cocaine</w:t>
            </w:r>
            <w:r w:rsidRPr="00D570A6">
              <w:rPr>
                <w:rFonts w:ascii="Times" w:hAnsi="Times"/>
                <w:vertAlign w:val="superscript"/>
              </w:rPr>
              <w:t>2</w:t>
            </w:r>
          </w:p>
          <w:p w14:paraId="682A24F5" w14:textId="77777777" w:rsidR="006C4D43" w:rsidRPr="00D570A6" w:rsidRDefault="006C4D43" w:rsidP="003C2F35">
            <w:pPr>
              <w:pStyle w:val="ListParagraph"/>
              <w:rPr>
                <w:rFonts w:ascii="Times" w:hAnsi="Times" w:cs="Times New Roman"/>
              </w:rPr>
            </w:pPr>
            <w:r w:rsidRPr="00D570A6">
              <w:rPr>
                <w:rFonts w:ascii="Times" w:hAnsi="Times" w:cs="Times New Roman"/>
              </w:rPr>
              <w:t>No</w:t>
            </w:r>
          </w:p>
          <w:p w14:paraId="33D8A6F1" w14:textId="77777777" w:rsidR="006C4D43" w:rsidRPr="00D570A6" w:rsidRDefault="006C4D43" w:rsidP="003C2F35">
            <w:pPr>
              <w:pStyle w:val="ListParagraph"/>
              <w:rPr>
                <w:rFonts w:ascii="Times" w:hAnsi="Times" w:cs="Times New Roman"/>
              </w:rPr>
            </w:pPr>
            <w:r w:rsidRPr="00D570A6">
              <w:rPr>
                <w:rFonts w:ascii="Times" w:hAnsi="Times" w:cs="Times New Roman"/>
              </w:rPr>
              <w:t>Yes</w:t>
            </w:r>
          </w:p>
        </w:tc>
        <w:tc>
          <w:tcPr>
            <w:tcW w:w="1800" w:type="pct"/>
          </w:tcPr>
          <w:p w14:paraId="19894086" w14:textId="77777777" w:rsidR="006C4D43" w:rsidRPr="00D570A6" w:rsidRDefault="006C4D43" w:rsidP="003C2F35">
            <w:pPr>
              <w:rPr>
                <w:rFonts w:ascii="Times" w:hAnsi="Times"/>
              </w:rPr>
            </w:pPr>
          </w:p>
          <w:p w14:paraId="417D0768" w14:textId="77777777" w:rsidR="006C4D43" w:rsidRPr="00D570A6" w:rsidRDefault="006C4D43" w:rsidP="003C2F35">
            <w:pPr>
              <w:rPr>
                <w:rFonts w:ascii="Times" w:hAnsi="Times"/>
              </w:rPr>
            </w:pPr>
            <w:r w:rsidRPr="00D570A6">
              <w:rPr>
                <w:rFonts w:ascii="Times" w:hAnsi="Times"/>
              </w:rPr>
              <w:t>505 (74.9)</w:t>
            </w:r>
          </w:p>
          <w:p w14:paraId="7491F97E" w14:textId="77777777" w:rsidR="006C4D43" w:rsidRPr="00D570A6" w:rsidRDefault="006C4D43" w:rsidP="003C2F35">
            <w:pPr>
              <w:rPr>
                <w:rFonts w:ascii="Times" w:hAnsi="Times"/>
              </w:rPr>
            </w:pPr>
            <w:r w:rsidRPr="00D570A6">
              <w:rPr>
                <w:rFonts w:ascii="Times" w:hAnsi="Times"/>
              </w:rPr>
              <w:t>169 (25.1)</w:t>
            </w:r>
          </w:p>
        </w:tc>
        <w:tc>
          <w:tcPr>
            <w:tcW w:w="777" w:type="pct"/>
          </w:tcPr>
          <w:p w14:paraId="1F1D5960" w14:textId="77777777" w:rsidR="006C4D43" w:rsidRPr="00D570A6" w:rsidRDefault="006C4D43" w:rsidP="003C2F35">
            <w:pPr>
              <w:rPr>
                <w:rFonts w:ascii="Times" w:hAnsi="Times"/>
              </w:rPr>
            </w:pPr>
          </w:p>
          <w:p w14:paraId="43FA826E" w14:textId="77777777" w:rsidR="006C4D43" w:rsidRPr="00D570A6" w:rsidRDefault="006C4D43" w:rsidP="003C2F35">
            <w:pPr>
              <w:rPr>
                <w:rFonts w:ascii="Times" w:hAnsi="Times"/>
              </w:rPr>
            </w:pPr>
            <w:r w:rsidRPr="00D570A6">
              <w:rPr>
                <w:rFonts w:ascii="Times" w:hAnsi="Times"/>
              </w:rPr>
              <w:t>66 (68.8)</w:t>
            </w:r>
          </w:p>
          <w:p w14:paraId="7C6A8588" w14:textId="77777777" w:rsidR="006C4D43" w:rsidRPr="00D570A6" w:rsidRDefault="006C4D43" w:rsidP="003C2F35">
            <w:pPr>
              <w:rPr>
                <w:rFonts w:ascii="Times" w:hAnsi="Times"/>
              </w:rPr>
            </w:pPr>
            <w:r w:rsidRPr="00D570A6">
              <w:rPr>
                <w:rFonts w:ascii="Times" w:hAnsi="Times"/>
              </w:rPr>
              <w:t>30 (31.1)</w:t>
            </w:r>
          </w:p>
        </w:tc>
      </w:tr>
      <w:tr w:rsidR="006C4D43" w:rsidRPr="00475DB8" w14:paraId="56640B10" w14:textId="77777777" w:rsidTr="003C2F35">
        <w:tc>
          <w:tcPr>
            <w:tcW w:w="2423" w:type="pct"/>
          </w:tcPr>
          <w:p w14:paraId="78EE22E2" w14:textId="77777777" w:rsidR="006C4D43" w:rsidRPr="00D570A6" w:rsidRDefault="006C4D43" w:rsidP="003C2F35">
            <w:pPr>
              <w:rPr>
                <w:rFonts w:ascii="Times" w:hAnsi="Times"/>
                <w:vertAlign w:val="superscript"/>
              </w:rPr>
            </w:pPr>
            <w:r w:rsidRPr="00D570A6">
              <w:rPr>
                <w:rFonts w:ascii="Times" w:hAnsi="Times"/>
              </w:rPr>
              <w:t>Ecstasy</w:t>
            </w:r>
            <w:r w:rsidRPr="00D570A6">
              <w:rPr>
                <w:rFonts w:ascii="Times" w:hAnsi="Times"/>
                <w:vertAlign w:val="superscript"/>
              </w:rPr>
              <w:t>2</w:t>
            </w:r>
          </w:p>
          <w:p w14:paraId="62BD26B2" w14:textId="77777777" w:rsidR="006C4D43" w:rsidRPr="00D570A6" w:rsidRDefault="006C4D43" w:rsidP="003C2F35">
            <w:pPr>
              <w:pStyle w:val="ListParagraph"/>
              <w:rPr>
                <w:rFonts w:ascii="Times" w:hAnsi="Times" w:cs="Times New Roman"/>
              </w:rPr>
            </w:pPr>
            <w:r w:rsidRPr="00D570A6">
              <w:rPr>
                <w:rFonts w:ascii="Times" w:hAnsi="Times" w:cs="Times New Roman"/>
              </w:rPr>
              <w:t>No</w:t>
            </w:r>
          </w:p>
          <w:p w14:paraId="0D825867" w14:textId="77777777" w:rsidR="006C4D43" w:rsidRPr="00D570A6" w:rsidRDefault="006C4D43" w:rsidP="003C2F35">
            <w:pPr>
              <w:pStyle w:val="ListParagraph"/>
              <w:rPr>
                <w:rFonts w:ascii="Times" w:hAnsi="Times" w:cs="Times New Roman"/>
              </w:rPr>
            </w:pPr>
            <w:r w:rsidRPr="00D570A6">
              <w:rPr>
                <w:rFonts w:ascii="Times" w:hAnsi="Times" w:cs="Times New Roman"/>
              </w:rPr>
              <w:t>Yes</w:t>
            </w:r>
          </w:p>
        </w:tc>
        <w:tc>
          <w:tcPr>
            <w:tcW w:w="1800" w:type="pct"/>
          </w:tcPr>
          <w:p w14:paraId="5C8623CF" w14:textId="77777777" w:rsidR="006C4D43" w:rsidRPr="00D570A6" w:rsidRDefault="006C4D43" w:rsidP="003C2F35">
            <w:pPr>
              <w:rPr>
                <w:rFonts w:ascii="Times" w:hAnsi="Times"/>
              </w:rPr>
            </w:pPr>
          </w:p>
          <w:p w14:paraId="2118A57A" w14:textId="77777777" w:rsidR="006C4D43" w:rsidRPr="00D570A6" w:rsidRDefault="006C4D43" w:rsidP="003C2F35">
            <w:pPr>
              <w:rPr>
                <w:rFonts w:ascii="Times" w:hAnsi="Times"/>
              </w:rPr>
            </w:pPr>
            <w:r w:rsidRPr="00D570A6">
              <w:rPr>
                <w:rFonts w:ascii="Times" w:hAnsi="Times"/>
              </w:rPr>
              <w:t>506 (75.1)</w:t>
            </w:r>
          </w:p>
          <w:p w14:paraId="4990F4AA" w14:textId="77777777" w:rsidR="006C4D43" w:rsidRPr="00D570A6" w:rsidRDefault="006C4D43" w:rsidP="003C2F35">
            <w:pPr>
              <w:rPr>
                <w:rFonts w:ascii="Times" w:hAnsi="Times"/>
              </w:rPr>
            </w:pPr>
            <w:r w:rsidRPr="00D570A6">
              <w:rPr>
                <w:rFonts w:ascii="Times" w:hAnsi="Times"/>
              </w:rPr>
              <w:t>168 (24.9)</w:t>
            </w:r>
          </w:p>
        </w:tc>
        <w:tc>
          <w:tcPr>
            <w:tcW w:w="777" w:type="pct"/>
          </w:tcPr>
          <w:p w14:paraId="5906F233" w14:textId="77777777" w:rsidR="006C4D43" w:rsidRPr="00D570A6" w:rsidRDefault="006C4D43" w:rsidP="003C2F35">
            <w:pPr>
              <w:rPr>
                <w:rFonts w:ascii="Times" w:hAnsi="Times"/>
              </w:rPr>
            </w:pPr>
          </w:p>
          <w:p w14:paraId="7A868390" w14:textId="77777777" w:rsidR="006C4D43" w:rsidRPr="00D570A6" w:rsidRDefault="006C4D43" w:rsidP="003C2F35">
            <w:pPr>
              <w:rPr>
                <w:rFonts w:ascii="Times" w:hAnsi="Times"/>
              </w:rPr>
            </w:pPr>
            <w:r w:rsidRPr="00D570A6">
              <w:rPr>
                <w:rFonts w:ascii="Times" w:hAnsi="Times"/>
              </w:rPr>
              <w:t>67 (69.8)</w:t>
            </w:r>
          </w:p>
          <w:p w14:paraId="157220E1" w14:textId="77777777" w:rsidR="006C4D43" w:rsidRPr="00D570A6" w:rsidRDefault="006C4D43" w:rsidP="003C2F35">
            <w:pPr>
              <w:rPr>
                <w:rFonts w:ascii="Times" w:hAnsi="Times"/>
              </w:rPr>
            </w:pPr>
            <w:r w:rsidRPr="00D570A6">
              <w:rPr>
                <w:rFonts w:ascii="Times" w:hAnsi="Times"/>
              </w:rPr>
              <w:t>29 (30.2)</w:t>
            </w:r>
          </w:p>
        </w:tc>
      </w:tr>
      <w:tr w:rsidR="006C4D43" w:rsidRPr="00475DB8" w14:paraId="35F8AA4A" w14:textId="77777777" w:rsidTr="003C2F35">
        <w:tc>
          <w:tcPr>
            <w:tcW w:w="2423" w:type="pct"/>
          </w:tcPr>
          <w:p w14:paraId="57094EE9" w14:textId="77777777" w:rsidR="006C4D43" w:rsidRPr="00D570A6" w:rsidRDefault="006C4D43" w:rsidP="003C2F35">
            <w:pPr>
              <w:rPr>
                <w:rFonts w:ascii="Times" w:hAnsi="Times"/>
                <w:vertAlign w:val="superscript"/>
              </w:rPr>
            </w:pPr>
            <w:r w:rsidRPr="00D570A6">
              <w:rPr>
                <w:rFonts w:ascii="Times" w:hAnsi="Times"/>
              </w:rPr>
              <w:t>Mushrooms</w:t>
            </w:r>
            <w:r w:rsidRPr="00D570A6">
              <w:rPr>
                <w:rFonts w:ascii="Times" w:hAnsi="Times"/>
                <w:vertAlign w:val="superscript"/>
              </w:rPr>
              <w:t>2</w:t>
            </w:r>
          </w:p>
          <w:p w14:paraId="1B252247" w14:textId="77777777" w:rsidR="006C4D43" w:rsidRPr="00D570A6" w:rsidRDefault="006C4D43" w:rsidP="003C2F35">
            <w:pPr>
              <w:pStyle w:val="ListParagraph"/>
              <w:rPr>
                <w:rFonts w:ascii="Times" w:hAnsi="Times" w:cs="Times New Roman"/>
              </w:rPr>
            </w:pPr>
            <w:r w:rsidRPr="00D570A6">
              <w:rPr>
                <w:rFonts w:ascii="Times" w:hAnsi="Times" w:cs="Times New Roman"/>
              </w:rPr>
              <w:t>No</w:t>
            </w:r>
          </w:p>
          <w:p w14:paraId="7AA0CB44" w14:textId="77777777" w:rsidR="006C4D43" w:rsidRPr="00D570A6" w:rsidRDefault="006C4D43" w:rsidP="003C2F35">
            <w:pPr>
              <w:pStyle w:val="ListParagraph"/>
              <w:rPr>
                <w:rFonts w:ascii="Times" w:hAnsi="Times" w:cs="Times New Roman"/>
              </w:rPr>
            </w:pPr>
            <w:r w:rsidRPr="00D570A6">
              <w:rPr>
                <w:rFonts w:ascii="Times" w:hAnsi="Times" w:cs="Times New Roman"/>
              </w:rPr>
              <w:t>Yes</w:t>
            </w:r>
          </w:p>
        </w:tc>
        <w:tc>
          <w:tcPr>
            <w:tcW w:w="1800" w:type="pct"/>
          </w:tcPr>
          <w:p w14:paraId="05A2E8DE" w14:textId="77777777" w:rsidR="006C4D43" w:rsidRPr="00D570A6" w:rsidRDefault="006C4D43" w:rsidP="003C2F35">
            <w:pPr>
              <w:rPr>
                <w:rFonts w:ascii="Times" w:hAnsi="Times"/>
              </w:rPr>
            </w:pPr>
          </w:p>
          <w:p w14:paraId="55CC352F" w14:textId="77777777" w:rsidR="006C4D43" w:rsidRPr="00D570A6" w:rsidRDefault="006C4D43" w:rsidP="003C2F35">
            <w:pPr>
              <w:rPr>
                <w:rFonts w:ascii="Times" w:hAnsi="Times"/>
              </w:rPr>
            </w:pPr>
            <w:r w:rsidRPr="00D570A6">
              <w:rPr>
                <w:rFonts w:ascii="Times" w:hAnsi="Times"/>
              </w:rPr>
              <w:t>599 (88.9)</w:t>
            </w:r>
          </w:p>
          <w:p w14:paraId="1621302E" w14:textId="77777777" w:rsidR="006C4D43" w:rsidRPr="00D570A6" w:rsidRDefault="006C4D43" w:rsidP="003C2F35">
            <w:pPr>
              <w:rPr>
                <w:rFonts w:ascii="Times" w:hAnsi="Times"/>
              </w:rPr>
            </w:pPr>
            <w:r w:rsidRPr="00D570A6">
              <w:rPr>
                <w:rFonts w:ascii="Times" w:hAnsi="Times"/>
              </w:rPr>
              <w:t>75 (11.1)</w:t>
            </w:r>
          </w:p>
        </w:tc>
        <w:tc>
          <w:tcPr>
            <w:tcW w:w="777" w:type="pct"/>
          </w:tcPr>
          <w:p w14:paraId="124221F7" w14:textId="77777777" w:rsidR="006C4D43" w:rsidRPr="00D570A6" w:rsidRDefault="006C4D43" w:rsidP="003C2F35">
            <w:pPr>
              <w:rPr>
                <w:rFonts w:ascii="Times" w:hAnsi="Times"/>
              </w:rPr>
            </w:pPr>
          </w:p>
          <w:p w14:paraId="0E1DBEA0" w14:textId="77777777" w:rsidR="006C4D43" w:rsidRPr="00D570A6" w:rsidRDefault="006C4D43" w:rsidP="003C2F35">
            <w:pPr>
              <w:rPr>
                <w:rFonts w:ascii="Times" w:hAnsi="Times"/>
              </w:rPr>
            </w:pPr>
            <w:r w:rsidRPr="00D570A6">
              <w:rPr>
                <w:rFonts w:ascii="Times" w:hAnsi="Times"/>
              </w:rPr>
              <w:t>85 (88.5)</w:t>
            </w:r>
          </w:p>
          <w:p w14:paraId="2626B4F4" w14:textId="77777777" w:rsidR="006C4D43" w:rsidRPr="00D570A6" w:rsidRDefault="006C4D43" w:rsidP="003C2F35">
            <w:pPr>
              <w:rPr>
                <w:rFonts w:ascii="Times" w:hAnsi="Times"/>
              </w:rPr>
            </w:pPr>
            <w:r w:rsidRPr="00D570A6">
              <w:rPr>
                <w:rFonts w:ascii="Times" w:hAnsi="Times"/>
              </w:rPr>
              <w:t>11 (11.5)</w:t>
            </w:r>
          </w:p>
        </w:tc>
      </w:tr>
      <w:tr w:rsidR="006C4D43" w:rsidRPr="00475DB8" w14:paraId="3BD5CE52" w14:textId="77777777" w:rsidTr="003C2F35">
        <w:tc>
          <w:tcPr>
            <w:tcW w:w="2423" w:type="pct"/>
          </w:tcPr>
          <w:p w14:paraId="1FA9B4D2" w14:textId="77777777" w:rsidR="006C4D43" w:rsidRPr="00D570A6" w:rsidRDefault="006C4D43" w:rsidP="003C2F35">
            <w:pPr>
              <w:rPr>
                <w:rFonts w:ascii="Times" w:hAnsi="Times"/>
                <w:vertAlign w:val="superscript"/>
              </w:rPr>
            </w:pPr>
            <w:r w:rsidRPr="00D570A6">
              <w:rPr>
                <w:rFonts w:ascii="Times" w:hAnsi="Times"/>
              </w:rPr>
              <w:t>Crystal methamphetamine</w:t>
            </w:r>
            <w:r w:rsidRPr="00D570A6">
              <w:rPr>
                <w:rFonts w:ascii="Times" w:hAnsi="Times"/>
                <w:vertAlign w:val="superscript"/>
              </w:rPr>
              <w:t>2</w:t>
            </w:r>
          </w:p>
          <w:p w14:paraId="4C8AB142" w14:textId="77777777" w:rsidR="006C4D43" w:rsidRPr="00D570A6" w:rsidRDefault="006C4D43" w:rsidP="003C2F35">
            <w:pPr>
              <w:pStyle w:val="ListParagraph"/>
              <w:rPr>
                <w:rFonts w:ascii="Times" w:hAnsi="Times" w:cs="Times New Roman"/>
              </w:rPr>
            </w:pPr>
            <w:r w:rsidRPr="00D570A6">
              <w:rPr>
                <w:rFonts w:ascii="Times" w:hAnsi="Times" w:cs="Times New Roman"/>
              </w:rPr>
              <w:t>No</w:t>
            </w:r>
          </w:p>
          <w:p w14:paraId="7FBF0A10" w14:textId="77777777" w:rsidR="006C4D43" w:rsidRPr="00D570A6" w:rsidRDefault="006C4D43" w:rsidP="003C2F35">
            <w:pPr>
              <w:pStyle w:val="ListParagraph"/>
              <w:rPr>
                <w:rFonts w:ascii="Times" w:hAnsi="Times" w:cs="Times New Roman"/>
              </w:rPr>
            </w:pPr>
            <w:r w:rsidRPr="00D570A6">
              <w:rPr>
                <w:rFonts w:ascii="Times" w:hAnsi="Times" w:cs="Times New Roman"/>
              </w:rPr>
              <w:t>Yes</w:t>
            </w:r>
          </w:p>
        </w:tc>
        <w:tc>
          <w:tcPr>
            <w:tcW w:w="1800" w:type="pct"/>
          </w:tcPr>
          <w:p w14:paraId="5EF206E4" w14:textId="77777777" w:rsidR="006C4D43" w:rsidRPr="00D570A6" w:rsidRDefault="006C4D43" w:rsidP="003C2F35">
            <w:pPr>
              <w:rPr>
                <w:rFonts w:ascii="Times" w:hAnsi="Times"/>
              </w:rPr>
            </w:pPr>
          </w:p>
          <w:p w14:paraId="05FF3512" w14:textId="77777777" w:rsidR="006C4D43" w:rsidRPr="00D570A6" w:rsidRDefault="006C4D43" w:rsidP="003C2F35">
            <w:pPr>
              <w:rPr>
                <w:rFonts w:ascii="Times" w:hAnsi="Times"/>
              </w:rPr>
            </w:pPr>
            <w:r w:rsidRPr="00D570A6">
              <w:rPr>
                <w:rFonts w:ascii="Times" w:hAnsi="Times"/>
              </w:rPr>
              <w:t>557 (82.6)</w:t>
            </w:r>
          </w:p>
          <w:p w14:paraId="2AA397A8" w14:textId="77777777" w:rsidR="006C4D43" w:rsidRPr="00D570A6" w:rsidRDefault="006C4D43" w:rsidP="003C2F35">
            <w:pPr>
              <w:rPr>
                <w:rFonts w:ascii="Times" w:hAnsi="Times"/>
              </w:rPr>
            </w:pPr>
            <w:r w:rsidRPr="00D570A6">
              <w:rPr>
                <w:rFonts w:ascii="Times" w:hAnsi="Times"/>
              </w:rPr>
              <w:t>117 (17.4)</w:t>
            </w:r>
          </w:p>
        </w:tc>
        <w:tc>
          <w:tcPr>
            <w:tcW w:w="777" w:type="pct"/>
          </w:tcPr>
          <w:p w14:paraId="60FDD0A3" w14:textId="77777777" w:rsidR="006C4D43" w:rsidRPr="00D570A6" w:rsidRDefault="006C4D43" w:rsidP="003C2F35">
            <w:pPr>
              <w:rPr>
                <w:rFonts w:ascii="Times" w:hAnsi="Times"/>
              </w:rPr>
            </w:pPr>
          </w:p>
          <w:p w14:paraId="0439D76F" w14:textId="77777777" w:rsidR="006C4D43" w:rsidRPr="00D570A6" w:rsidRDefault="006C4D43" w:rsidP="003C2F35">
            <w:pPr>
              <w:rPr>
                <w:rFonts w:ascii="Times" w:hAnsi="Times"/>
              </w:rPr>
            </w:pPr>
            <w:r w:rsidRPr="00D570A6">
              <w:rPr>
                <w:rFonts w:ascii="Times" w:hAnsi="Times"/>
              </w:rPr>
              <w:t>62 (64.6)</w:t>
            </w:r>
          </w:p>
          <w:p w14:paraId="3A0A651D" w14:textId="77777777" w:rsidR="006C4D43" w:rsidRPr="00D570A6" w:rsidRDefault="006C4D43" w:rsidP="003C2F35">
            <w:pPr>
              <w:rPr>
                <w:rFonts w:ascii="Times" w:hAnsi="Times"/>
              </w:rPr>
            </w:pPr>
            <w:r w:rsidRPr="00D570A6">
              <w:rPr>
                <w:rFonts w:ascii="Times" w:hAnsi="Times"/>
              </w:rPr>
              <w:t>34 (35.4)</w:t>
            </w:r>
          </w:p>
        </w:tc>
      </w:tr>
      <w:tr w:rsidR="006C4D43" w:rsidRPr="00475DB8" w14:paraId="07DABA4E" w14:textId="77777777" w:rsidTr="003C2F35">
        <w:tc>
          <w:tcPr>
            <w:tcW w:w="2423" w:type="pct"/>
          </w:tcPr>
          <w:p w14:paraId="1458EFE4" w14:textId="77777777" w:rsidR="006C4D43" w:rsidRPr="00D570A6" w:rsidRDefault="006C4D43" w:rsidP="003C2F35">
            <w:pPr>
              <w:rPr>
                <w:rFonts w:ascii="Times" w:hAnsi="Times"/>
                <w:vertAlign w:val="superscript"/>
              </w:rPr>
            </w:pPr>
            <w:r w:rsidRPr="00D570A6">
              <w:rPr>
                <w:rFonts w:ascii="Times" w:hAnsi="Times"/>
              </w:rPr>
              <w:t>Speed</w:t>
            </w:r>
            <w:r w:rsidRPr="00D570A6">
              <w:rPr>
                <w:rFonts w:ascii="Times" w:hAnsi="Times"/>
                <w:vertAlign w:val="superscript"/>
              </w:rPr>
              <w:t>2</w:t>
            </w:r>
          </w:p>
          <w:p w14:paraId="32F7B7F9" w14:textId="77777777" w:rsidR="006C4D43" w:rsidRPr="00D570A6" w:rsidRDefault="006C4D43" w:rsidP="003C2F35">
            <w:pPr>
              <w:pStyle w:val="ListParagraph"/>
              <w:rPr>
                <w:rFonts w:ascii="Times" w:hAnsi="Times" w:cs="Times New Roman"/>
              </w:rPr>
            </w:pPr>
            <w:r w:rsidRPr="00D570A6">
              <w:rPr>
                <w:rFonts w:ascii="Times" w:hAnsi="Times" w:cs="Times New Roman"/>
              </w:rPr>
              <w:t>No</w:t>
            </w:r>
          </w:p>
          <w:p w14:paraId="6459A37F" w14:textId="77777777" w:rsidR="006C4D43" w:rsidRPr="00D570A6" w:rsidRDefault="006C4D43" w:rsidP="003C2F35">
            <w:pPr>
              <w:pStyle w:val="ListParagraph"/>
              <w:rPr>
                <w:rFonts w:ascii="Times" w:hAnsi="Times" w:cs="Times New Roman"/>
              </w:rPr>
            </w:pPr>
            <w:r w:rsidRPr="00D570A6">
              <w:rPr>
                <w:rFonts w:ascii="Times" w:hAnsi="Times" w:cs="Times New Roman"/>
              </w:rPr>
              <w:t>Yes</w:t>
            </w:r>
          </w:p>
        </w:tc>
        <w:tc>
          <w:tcPr>
            <w:tcW w:w="1800" w:type="pct"/>
          </w:tcPr>
          <w:p w14:paraId="5DE22962" w14:textId="77777777" w:rsidR="006C4D43" w:rsidRPr="00D570A6" w:rsidRDefault="006C4D43" w:rsidP="003C2F35">
            <w:pPr>
              <w:rPr>
                <w:rFonts w:ascii="Times" w:hAnsi="Times"/>
              </w:rPr>
            </w:pPr>
          </w:p>
          <w:p w14:paraId="485A842B" w14:textId="77777777" w:rsidR="006C4D43" w:rsidRPr="00D570A6" w:rsidRDefault="006C4D43" w:rsidP="003C2F35">
            <w:pPr>
              <w:rPr>
                <w:rFonts w:ascii="Times" w:hAnsi="Times"/>
              </w:rPr>
            </w:pPr>
            <w:r w:rsidRPr="00D570A6">
              <w:rPr>
                <w:rFonts w:ascii="Times" w:hAnsi="Times"/>
              </w:rPr>
              <w:t>637 (94.5)</w:t>
            </w:r>
          </w:p>
          <w:p w14:paraId="538D5138" w14:textId="77777777" w:rsidR="006C4D43" w:rsidRPr="00D570A6" w:rsidRDefault="006C4D43" w:rsidP="003C2F35">
            <w:pPr>
              <w:rPr>
                <w:rFonts w:ascii="Times" w:hAnsi="Times"/>
              </w:rPr>
            </w:pPr>
            <w:r w:rsidRPr="00D570A6">
              <w:rPr>
                <w:rFonts w:ascii="Times" w:hAnsi="Times"/>
              </w:rPr>
              <w:t>37 (5.5)</w:t>
            </w:r>
          </w:p>
        </w:tc>
        <w:tc>
          <w:tcPr>
            <w:tcW w:w="777" w:type="pct"/>
          </w:tcPr>
          <w:p w14:paraId="6F71A4E3" w14:textId="77777777" w:rsidR="006C4D43" w:rsidRPr="00D570A6" w:rsidRDefault="006C4D43" w:rsidP="003C2F35">
            <w:pPr>
              <w:rPr>
                <w:rFonts w:ascii="Times" w:hAnsi="Times"/>
              </w:rPr>
            </w:pPr>
          </w:p>
          <w:p w14:paraId="75CF869B" w14:textId="77777777" w:rsidR="006C4D43" w:rsidRPr="00D570A6" w:rsidRDefault="006C4D43" w:rsidP="003C2F35">
            <w:pPr>
              <w:rPr>
                <w:rFonts w:ascii="Times" w:hAnsi="Times"/>
              </w:rPr>
            </w:pPr>
            <w:r w:rsidRPr="00D570A6">
              <w:rPr>
                <w:rFonts w:ascii="Times" w:hAnsi="Times"/>
              </w:rPr>
              <w:t>87 (90.6)</w:t>
            </w:r>
          </w:p>
          <w:p w14:paraId="356BE91C" w14:textId="77777777" w:rsidR="006C4D43" w:rsidRPr="00D570A6" w:rsidRDefault="006C4D43" w:rsidP="003C2F35">
            <w:pPr>
              <w:rPr>
                <w:rFonts w:ascii="Times" w:hAnsi="Times"/>
              </w:rPr>
            </w:pPr>
            <w:r w:rsidRPr="00D570A6">
              <w:rPr>
                <w:rFonts w:ascii="Times" w:hAnsi="Times"/>
              </w:rPr>
              <w:t>9 (9.4)</w:t>
            </w:r>
          </w:p>
        </w:tc>
      </w:tr>
      <w:tr w:rsidR="006C4D43" w:rsidRPr="00475DB8" w14:paraId="758D8ACF" w14:textId="77777777" w:rsidTr="003C2F35">
        <w:tc>
          <w:tcPr>
            <w:tcW w:w="2423" w:type="pct"/>
          </w:tcPr>
          <w:p w14:paraId="6D2A01B9" w14:textId="77777777" w:rsidR="006C4D43" w:rsidRPr="00D570A6" w:rsidRDefault="006C4D43" w:rsidP="003C2F35">
            <w:pPr>
              <w:rPr>
                <w:rFonts w:ascii="Times" w:hAnsi="Times"/>
                <w:vertAlign w:val="superscript"/>
              </w:rPr>
            </w:pPr>
            <w:r w:rsidRPr="00D570A6">
              <w:rPr>
                <w:rFonts w:ascii="Times" w:hAnsi="Times"/>
              </w:rPr>
              <w:t>Oxycodone, oxycodone/acetaminophen</w:t>
            </w:r>
            <w:r w:rsidRPr="00D570A6">
              <w:rPr>
                <w:rFonts w:ascii="Times" w:hAnsi="Times"/>
                <w:vertAlign w:val="superscript"/>
              </w:rPr>
              <w:t>3</w:t>
            </w:r>
          </w:p>
          <w:p w14:paraId="7F9109AB" w14:textId="77777777" w:rsidR="006C4D43" w:rsidRPr="00D570A6" w:rsidRDefault="006C4D43" w:rsidP="003C2F35">
            <w:pPr>
              <w:pStyle w:val="ListParagraph"/>
              <w:rPr>
                <w:rFonts w:ascii="Times" w:hAnsi="Times" w:cs="Times New Roman"/>
              </w:rPr>
            </w:pPr>
            <w:r w:rsidRPr="00D570A6">
              <w:rPr>
                <w:rFonts w:ascii="Times" w:hAnsi="Times" w:cs="Times New Roman"/>
              </w:rPr>
              <w:t>No</w:t>
            </w:r>
          </w:p>
          <w:p w14:paraId="7A2CE1E0" w14:textId="77777777" w:rsidR="006C4D43" w:rsidRPr="00D570A6" w:rsidRDefault="006C4D43" w:rsidP="003C2F35">
            <w:pPr>
              <w:pStyle w:val="ListParagraph"/>
              <w:rPr>
                <w:rFonts w:ascii="Times" w:hAnsi="Times" w:cs="Times New Roman"/>
              </w:rPr>
            </w:pPr>
            <w:r w:rsidRPr="00D570A6">
              <w:rPr>
                <w:rFonts w:ascii="Times" w:hAnsi="Times" w:cs="Times New Roman"/>
              </w:rPr>
              <w:t>Yes</w:t>
            </w:r>
          </w:p>
        </w:tc>
        <w:tc>
          <w:tcPr>
            <w:tcW w:w="1800" w:type="pct"/>
          </w:tcPr>
          <w:p w14:paraId="26E238DA" w14:textId="77777777" w:rsidR="006C4D43" w:rsidRPr="00D570A6" w:rsidRDefault="006C4D43" w:rsidP="003C2F35">
            <w:pPr>
              <w:rPr>
                <w:rFonts w:ascii="Times" w:hAnsi="Times"/>
              </w:rPr>
            </w:pPr>
          </w:p>
          <w:p w14:paraId="4FABBB04" w14:textId="77777777" w:rsidR="006C4D43" w:rsidRPr="00D570A6" w:rsidRDefault="006C4D43" w:rsidP="003C2F35">
            <w:pPr>
              <w:rPr>
                <w:rFonts w:ascii="Times" w:hAnsi="Times"/>
              </w:rPr>
            </w:pPr>
            <w:r w:rsidRPr="00D570A6">
              <w:rPr>
                <w:rFonts w:ascii="Times" w:hAnsi="Times"/>
              </w:rPr>
              <w:t>643 (95.4)</w:t>
            </w:r>
          </w:p>
          <w:p w14:paraId="0A326EA9" w14:textId="77777777" w:rsidR="006C4D43" w:rsidRPr="00D570A6" w:rsidRDefault="006C4D43" w:rsidP="003C2F35">
            <w:pPr>
              <w:rPr>
                <w:rFonts w:ascii="Times" w:hAnsi="Times"/>
              </w:rPr>
            </w:pPr>
            <w:r w:rsidRPr="00D570A6">
              <w:rPr>
                <w:rFonts w:ascii="Times" w:hAnsi="Times"/>
              </w:rPr>
              <w:t>31 (4.6)</w:t>
            </w:r>
          </w:p>
        </w:tc>
        <w:tc>
          <w:tcPr>
            <w:tcW w:w="777" w:type="pct"/>
          </w:tcPr>
          <w:p w14:paraId="4BCBF394" w14:textId="77777777" w:rsidR="006C4D43" w:rsidRPr="00D570A6" w:rsidRDefault="006C4D43" w:rsidP="003C2F35">
            <w:pPr>
              <w:rPr>
                <w:rFonts w:ascii="Times" w:hAnsi="Times"/>
              </w:rPr>
            </w:pPr>
          </w:p>
          <w:p w14:paraId="6A4C58B8" w14:textId="77777777" w:rsidR="006C4D43" w:rsidRPr="00D570A6" w:rsidRDefault="006C4D43" w:rsidP="003C2F35">
            <w:pPr>
              <w:rPr>
                <w:rFonts w:ascii="Times" w:hAnsi="Times"/>
              </w:rPr>
            </w:pPr>
            <w:r w:rsidRPr="00D570A6">
              <w:rPr>
                <w:rFonts w:ascii="Times" w:hAnsi="Times"/>
              </w:rPr>
              <w:t>88 (91.7)</w:t>
            </w:r>
          </w:p>
          <w:p w14:paraId="0DF47086" w14:textId="77777777" w:rsidR="006C4D43" w:rsidRPr="00D570A6" w:rsidRDefault="006C4D43" w:rsidP="003C2F35">
            <w:pPr>
              <w:rPr>
                <w:rFonts w:ascii="Times" w:hAnsi="Times"/>
              </w:rPr>
            </w:pPr>
            <w:r w:rsidRPr="00D570A6">
              <w:rPr>
                <w:rFonts w:ascii="Times" w:hAnsi="Times"/>
              </w:rPr>
              <w:t>8 (8.3)</w:t>
            </w:r>
          </w:p>
        </w:tc>
      </w:tr>
      <w:tr w:rsidR="006C4D43" w:rsidRPr="00475DB8" w14:paraId="05C8E372" w14:textId="77777777" w:rsidTr="003C2F35">
        <w:tc>
          <w:tcPr>
            <w:tcW w:w="2423" w:type="pct"/>
          </w:tcPr>
          <w:p w14:paraId="52132800" w14:textId="77777777" w:rsidR="006C4D43" w:rsidRPr="00D570A6" w:rsidRDefault="006C4D43" w:rsidP="003C2F35">
            <w:pPr>
              <w:rPr>
                <w:rFonts w:ascii="Times" w:hAnsi="Times"/>
                <w:vertAlign w:val="superscript"/>
              </w:rPr>
            </w:pPr>
            <w:r w:rsidRPr="00D570A6">
              <w:rPr>
                <w:rFonts w:ascii="Times" w:hAnsi="Times"/>
              </w:rPr>
              <w:t>Codeine</w:t>
            </w:r>
            <w:r w:rsidRPr="00D570A6">
              <w:rPr>
                <w:rFonts w:ascii="Times" w:hAnsi="Times"/>
                <w:vertAlign w:val="superscript"/>
              </w:rPr>
              <w:t>3</w:t>
            </w:r>
          </w:p>
          <w:p w14:paraId="43F26B21" w14:textId="77777777" w:rsidR="006C4D43" w:rsidRPr="00D570A6" w:rsidRDefault="006C4D43" w:rsidP="003C2F35">
            <w:pPr>
              <w:pStyle w:val="ListParagraph"/>
              <w:rPr>
                <w:rFonts w:ascii="Times" w:hAnsi="Times" w:cs="Times New Roman"/>
              </w:rPr>
            </w:pPr>
            <w:r w:rsidRPr="00D570A6">
              <w:rPr>
                <w:rFonts w:ascii="Times" w:hAnsi="Times" w:cs="Times New Roman"/>
              </w:rPr>
              <w:t>No</w:t>
            </w:r>
          </w:p>
          <w:p w14:paraId="4604B6BE" w14:textId="77777777" w:rsidR="006C4D43" w:rsidRPr="00D570A6" w:rsidRDefault="006C4D43" w:rsidP="003C2F35">
            <w:pPr>
              <w:pStyle w:val="ListParagraph"/>
              <w:rPr>
                <w:rFonts w:ascii="Times" w:hAnsi="Times" w:cs="Times New Roman"/>
              </w:rPr>
            </w:pPr>
            <w:r w:rsidRPr="00D570A6">
              <w:rPr>
                <w:rFonts w:ascii="Times" w:hAnsi="Times" w:cs="Times New Roman"/>
              </w:rPr>
              <w:t>Yes</w:t>
            </w:r>
          </w:p>
        </w:tc>
        <w:tc>
          <w:tcPr>
            <w:tcW w:w="1800" w:type="pct"/>
          </w:tcPr>
          <w:p w14:paraId="3DE36420" w14:textId="77777777" w:rsidR="006C4D43" w:rsidRPr="00D570A6" w:rsidRDefault="006C4D43" w:rsidP="003C2F35">
            <w:pPr>
              <w:rPr>
                <w:rFonts w:ascii="Times" w:hAnsi="Times"/>
              </w:rPr>
            </w:pPr>
          </w:p>
          <w:p w14:paraId="5784F5F1" w14:textId="77777777" w:rsidR="006C4D43" w:rsidRPr="00D570A6" w:rsidRDefault="006C4D43" w:rsidP="003C2F35">
            <w:pPr>
              <w:rPr>
                <w:rFonts w:ascii="Times" w:hAnsi="Times"/>
              </w:rPr>
            </w:pPr>
            <w:r w:rsidRPr="00D570A6">
              <w:rPr>
                <w:rFonts w:ascii="Times" w:hAnsi="Times"/>
              </w:rPr>
              <w:t>639 (94.8)</w:t>
            </w:r>
          </w:p>
          <w:p w14:paraId="22DC01FC" w14:textId="77777777" w:rsidR="006C4D43" w:rsidRPr="00D570A6" w:rsidRDefault="006C4D43" w:rsidP="003C2F35">
            <w:pPr>
              <w:rPr>
                <w:rFonts w:ascii="Times" w:hAnsi="Times"/>
              </w:rPr>
            </w:pPr>
            <w:r w:rsidRPr="00D570A6">
              <w:rPr>
                <w:rFonts w:ascii="Times" w:hAnsi="Times"/>
              </w:rPr>
              <w:t>35 (5.2)</w:t>
            </w:r>
          </w:p>
        </w:tc>
        <w:tc>
          <w:tcPr>
            <w:tcW w:w="777" w:type="pct"/>
          </w:tcPr>
          <w:p w14:paraId="6D44D572" w14:textId="77777777" w:rsidR="006C4D43" w:rsidRPr="00D570A6" w:rsidRDefault="006C4D43" w:rsidP="003C2F35">
            <w:pPr>
              <w:rPr>
                <w:rFonts w:ascii="Times" w:hAnsi="Times"/>
              </w:rPr>
            </w:pPr>
          </w:p>
          <w:p w14:paraId="04BD5966" w14:textId="77777777" w:rsidR="006C4D43" w:rsidRPr="00D570A6" w:rsidRDefault="006C4D43" w:rsidP="003C2F35">
            <w:pPr>
              <w:rPr>
                <w:rFonts w:ascii="Times" w:hAnsi="Times"/>
              </w:rPr>
            </w:pPr>
            <w:r w:rsidRPr="00D570A6">
              <w:rPr>
                <w:rFonts w:ascii="Times" w:hAnsi="Times"/>
              </w:rPr>
              <w:t>87 (90.6)</w:t>
            </w:r>
          </w:p>
          <w:p w14:paraId="6F1B4F94" w14:textId="77777777" w:rsidR="006C4D43" w:rsidRPr="00D570A6" w:rsidRDefault="006C4D43" w:rsidP="003C2F35">
            <w:pPr>
              <w:rPr>
                <w:rFonts w:ascii="Times" w:hAnsi="Times"/>
              </w:rPr>
            </w:pPr>
            <w:r w:rsidRPr="00D570A6">
              <w:rPr>
                <w:rFonts w:ascii="Times" w:hAnsi="Times"/>
              </w:rPr>
              <w:t>9 (9.4)</w:t>
            </w:r>
          </w:p>
        </w:tc>
      </w:tr>
      <w:tr w:rsidR="006C4D43" w:rsidRPr="00475DB8" w14:paraId="590A123D" w14:textId="77777777" w:rsidTr="003C2F35">
        <w:tc>
          <w:tcPr>
            <w:tcW w:w="2423" w:type="pct"/>
          </w:tcPr>
          <w:p w14:paraId="06CA3780" w14:textId="77777777" w:rsidR="006C4D43" w:rsidRPr="00D570A6" w:rsidRDefault="006C4D43" w:rsidP="003C2F35">
            <w:pPr>
              <w:rPr>
                <w:rFonts w:ascii="Times" w:hAnsi="Times"/>
                <w:vertAlign w:val="superscript"/>
              </w:rPr>
            </w:pPr>
            <w:r w:rsidRPr="00D570A6">
              <w:rPr>
                <w:rFonts w:ascii="Times" w:hAnsi="Times"/>
              </w:rPr>
              <w:t>Benzodiazepines</w:t>
            </w:r>
            <w:r w:rsidRPr="00D570A6">
              <w:rPr>
                <w:rFonts w:ascii="Times" w:hAnsi="Times"/>
                <w:vertAlign w:val="superscript"/>
              </w:rPr>
              <w:t>3</w:t>
            </w:r>
          </w:p>
          <w:p w14:paraId="16BFEDFD" w14:textId="77777777" w:rsidR="006C4D43" w:rsidRPr="00D570A6" w:rsidRDefault="006C4D43" w:rsidP="003C2F35">
            <w:pPr>
              <w:pStyle w:val="ListParagraph"/>
              <w:rPr>
                <w:rFonts w:ascii="Times" w:hAnsi="Times" w:cs="Times New Roman"/>
              </w:rPr>
            </w:pPr>
            <w:r w:rsidRPr="00D570A6">
              <w:rPr>
                <w:rFonts w:ascii="Times" w:hAnsi="Times" w:cs="Times New Roman"/>
              </w:rPr>
              <w:t>No</w:t>
            </w:r>
          </w:p>
          <w:p w14:paraId="5C19B722" w14:textId="77777777" w:rsidR="006C4D43" w:rsidRPr="00D570A6" w:rsidRDefault="006C4D43" w:rsidP="003C2F35">
            <w:pPr>
              <w:pStyle w:val="ListParagraph"/>
              <w:rPr>
                <w:rFonts w:ascii="Times" w:hAnsi="Times" w:cs="Times New Roman"/>
              </w:rPr>
            </w:pPr>
            <w:r w:rsidRPr="00D570A6">
              <w:rPr>
                <w:rFonts w:ascii="Times" w:hAnsi="Times" w:cs="Times New Roman"/>
              </w:rPr>
              <w:t>Yes</w:t>
            </w:r>
          </w:p>
        </w:tc>
        <w:tc>
          <w:tcPr>
            <w:tcW w:w="1800" w:type="pct"/>
          </w:tcPr>
          <w:p w14:paraId="61938457" w14:textId="77777777" w:rsidR="006C4D43" w:rsidRPr="00D570A6" w:rsidRDefault="006C4D43" w:rsidP="003C2F35">
            <w:pPr>
              <w:rPr>
                <w:rFonts w:ascii="Times" w:hAnsi="Times"/>
              </w:rPr>
            </w:pPr>
          </w:p>
          <w:p w14:paraId="7348FA82" w14:textId="77777777" w:rsidR="006C4D43" w:rsidRPr="00D570A6" w:rsidRDefault="006C4D43" w:rsidP="003C2F35">
            <w:pPr>
              <w:rPr>
                <w:rFonts w:ascii="Times" w:hAnsi="Times"/>
              </w:rPr>
            </w:pPr>
            <w:r w:rsidRPr="00D570A6">
              <w:rPr>
                <w:rFonts w:ascii="Times" w:hAnsi="Times"/>
              </w:rPr>
              <w:t>643 (95.4)</w:t>
            </w:r>
          </w:p>
          <w:p w14:paraId="51BF4590" w14:textId="77777777" w:rsidR="006C4D43" w:rsidRPr="00D570A6" w:rsidRDefault="006C4D43" w:rsidP="003C2F35">
            <w:pPr>
              <w:rPr>
                <w:rFonts w:ascii="Times" w:hAnsi="Times"/>
              </w:rPr>
            </w:pPr>
            <w:r w:rsidRPr="00D570A6">
              <w:rPr>
                <w:rFonts w:ascii="Times" w:hAnsi="Times"/>
              </w:rPr>
              <w:t>31 (4.6)</w:t>
            </w:r>
          </w:p>
        </w:tc>
        <w:tc>
          <w:tcPr>
            <w:tcW w:w="777" w:type="pct"/>
          </w:tcPr>
          <w:p w14:paraId="31DC745D" w14:textId="77777777" w:rsidR="006C4D43" w:rsidRPr="00D570A6" w:rsidRDefault="006C4D43" w:rsidP="003C2F35">
            <w:pPr>
              <w:rPr>
                <w:rFonts w:ascii="Times" w:hAnsi="Times"/>
              </w:rPr>
            </w:pPr>
          </w:p>
          <w:p w14:paraId="7168DF76" w14:textId="77777777" w:rsidR="006C4D43" w:rsidRPr="00D570A6" w:rsidRDefault="006C4D43" w:rsidP="003C2F35">
            <w:pPr>
              <w:rPr>
                <w:rFonts w:ascii="Times" w:hAnsi="Times"/>
              </w:rPr>
            </w:pPr>
            <w:r w:rsidRPr="00D570A6">
              <w:rPr>
                <w:rFonts w:ascii="Times" w:hAnsi="Times"/>
              </w:rPr>
              <w:t>85 (88.5)</w:t>
            </w:r>
          </w:p>
          <w:p w14:paraId="5F519D3D" w14:textId="77777777" w:rsidR="006C4D43" w:rsidRPr="00D570A6" w:rsidRDefault="006C4D43" w:rsidP="003C2F35">
            <w:pPr>
              <w:rPr>
                <w:rFonts w:ascii="Times" w:hAnsi="Times"/>
              </w:rPr>
            </w:pPr>
            <w:r w:rsidRPr="00D570A6">
              <w:rPr>
                <w:rFonts w:ascii="Times" w:hAnsi="Times"/>
              </w:rPr>
              <w:t>11 (11.5)</w:t>
            </w:r>
          </w:p>
        </w:tc>
      </w:tr>
      <w:tr w:rsidR="006C4D43" w:rsidRPr="00475DB8" w14:paraId="1C9616FF" w14:textId="77777777" w:rsidTr="003C2F35">
        <w:tc>
          <w:tcPr>
            <w:tcW w:w="2423" w:type="pct"/>
          </w:tcPr>
          <w:p w14:paraId="726A8945" w14:textId="77777777" w:rsidR="006C4D43" w:rsidRPr="00D570A6" w:rsidRDefault="006C4D43" w:rsidP="003C2F35">
            <w:pPr>
              <w:rPr>
                <w:rFonts w:ascii="Times" w:hAnsi="Times"/>
                <w:i/>
              </w:rPr>
            </w:pPr>
            <w:r w:rsidRPr="00D570A6">
              <w:rPr>
                <w:rFonts w:ascii="Times" w:hAnsi="Times"/>
              </w:rPr>
              <w:lastRenderedPageBreak/>
              <w:t>GBSIS</w:t>
            </w:r>
            <w:r w:rsidRPr="00D570A6">
              <w:rPr>
                <w:rFonts w:ascii="Times" w:hAnsi="Times"/>
                <w:vertAlign w:val="superscript"/>
              </w:rPr>
              <w:t xml:space="preserve"> </w:t>
            </w:r>
            <w:r w:rsidRPr="00D570A6">
              <w:rPr>
                <w:rFonts w:ascii="Times" w:hAnsi="Times"/>
              </w:rPr>
              <w:t>(</w:t>
            </w:r>
            <w:r w:rsidRPr="00D570A6">
              <w:rPr>
                <w:rFonts w:ascii="Times" w:hAnsi="Times"/>
                <w:i/>
                <w:iCs/>
              </w:rPr>
              <w:t>n</w:t>
            </w:r>
            <w:r w:rsidRPr="00D570A6">
              <w:rPr>
                <w:rFonts w:ascii="Times" w:hAnsi="Times"/>
              </w:rPr>
              <w:t xml:space="preserve">=760, per 1-unit increase) </w:t>
            </w:r>
            <w:r w:rsidRPr="00D570A6">
              <w:rPr>
                <w:rFonts w:ascii="Times" w:hAnsi="Times"/>
                <w:i/>
              </w:rPr>
              <w:t>Median (Q1-Q3)</w:t>
            </w:r>
          </w:p>
        </w:tc>
        <w:tc>
          <w:tcPr>
            <w:tcW w:w="1800" w:type="pct"/>
          </w:tcPr>
          <w:p w14:paraId="7C211778" w14:textId="77777777" w:rsidR="006C4D43" w:rsidRPr="00D570A6" w:rsidRDefault="006C4D43" w:rsidP="003C2F35">
            <w:pPr>
              <w:rPr>
                <w:rFonts w:ascii="Times" w:hAnsi="Times"/>
              </w:rPr>
            </w:pPr>
            <w:r w:rsidRPr="00D570A6">
              <w:rPr>
                <w:rFonts w:ascii="Times" w:hAnsi="Times"/>
                <w:i/>
              </w:rPr>
              <w:t>7 (3-9)</w:t>
            </w:r>
          </w:p>
        </w:tc>
        <w:tc>
          <w:tcPr>
            <w:tcW w:w="777" w:type="pct"/>
          </w:tcPr>
          <w:p w14:paraId="1C8E5D18" w14:textId="77777777" w:rsidR="006C4D43" w:rsidRPr="00D570A6" w:rsidRDefault="006C4D43" w:rsidP="003C2F35">
            <w:pPr>
              <w:rPr>
                <w:rFonts w:ascii="Times" w:hAnsi="Times"/>
              </w:rPr>
            </w:pPr>
            <w:r w:rsidRPr="00D570A6">
              <w:rPr>
                <w:rFonts w:ascii="Times" w:hAnsi="Times"/>
                <w:i/>
              </w:rPr>
              <w:t>8 (6-11)</w:t>
            </w:r>
          </w:p>
        </w:tc>
      </w:tr>
      <w:tr w:rsidR="006C4D43" w:rsidRPr="00475DB8" w14:paraId="67B6EB5F" w14:textId="77777777" w:rsidTr="003C2F35">
        <w:trPr>
          <w:trHeight w:val="209"/>
        </w:trPr>
        <w:tc>
          <w:tcPr>
            <w:tcW w:w="2423" w:type="pct"/>
            <w:tcBorders>
              <w:bottom w:val="single" w:sz="12" w:space="0" w:color="auto"/>
            </w:tcBorders>
          </w:tcPr>
          <w:p w14:paraId="44FCEDBB" w14:textId="77777777" w:rsidR="006C4D43" w:rsidRPr="00D570A6" w:rsidRDefault="006C4D43" w:rsidP="003C2F35">
            <w:pPr>
              <w:rPr>
                <w:rFonts w:ascii="Times" w:hAnsi="Times"/>
              </w:rPr>
            </w:pPr>
            <w:r w:rsidRPr="00D570A6">
              <w:rPr>
                <w:rFonts w:ascii="Times" w:hAnsi="Times"/>
              </w:rPr>
              <w:t>AUDIT (</w:t>
            </w:r>
            <w:r w:rsidRPr="00D570A6">
              <w:rPr>
                <w:rFonts w:ascii="Times" w:hAnsi="Times"/>
                <w:i/>
                <w:iCs/>
              </w:rPr>
              <w:t>n</w:t>
            </w:r>
            <w:r w:rsidRPr="00D570A6">
              <w:rPr>
                <w:rFonts w:ascii="Times" w:hAnsi="Times"/>
              </w:rPr>
              <w:t>=765, per 1-unit increase)</w:t>
            </w:r>
            <w:r w:rsidRPr="00D570A6">
              <w:rPr>
                <w:rFonts w:ascii="Times" w:hAnsi="Times"/>
                <w:i/>
              </w:rPr>
              <w:t xml:space="preserve"> Median (Q1-Q3)</w:t>
            </w:r>
          </w:p>
        </w:tc>
        <w:tc>
          <w:tcPr>
            <w:tcW w:w="1800" w:type="pct"/>
            <w:tcBorders>
              <w:bottom w:val="single" w:sz="12" w:space="0" w:color="auto"/>
            </w:tcBorders>
          </w:tcPr>
          <w:p w14:paraId="36390882" w14:textId="77777777" w:rsidR="006C4D43" w:rsidRPr="00D570A6" w:rsidRDefault="006C4D43" w:rsidP="003C2F35">
            <w:pPr>
              <w:rPr>
                <w:rFonts w:ascii="Times" w:hAnsi="Times"/>
              </w:rPr>
            </w:pPr>
            <w:r w:rsidRPr="00D570A6">
              <w:rPr>
                <w:rFonts w:ascii="Times" w:hAnsi="Times"/>
                <w:i/>
              </w:rPr>
              <w:t>1 (0-4)</w:t>
            </w:r>
          </w:p>
        </w:tc>
        <w:tc>
          <w:tcPr>
            <w:tcW w:w="777" w:type="pct"/>
            <w:tcBorders>
              <w:bottom w:val="single" w:sz="12" w:space="0" w:color="auto"/>
            </w:tcBorders>
          </w:tcPr>
          <w:p w14:paraId="45083A71" w14:textId="77777777" w:rsidR="006C4D43" w:rsidRPr="00D570A6" w:rsidRDefault="006C4D43" w:rsidP="003C2F35">
            <w:pPr>
              <w:rPr>
                <w:rFonts w:ascii="Times" w:hAnsi="Times"/>
              </w:rPr>
            </w:pPr>
            <w:r w:rsidRPr="00D570A6">
              <w:rPr>
                <w:rFonts w:ascii="Times" w:hAnsi="Times"/>
                <w:i/>
              </w:rPr>
              <w:t>1 (0-4)</w:t>
            </w:r>
          </w:p>
        </w:tc>
      </w:tr>
    </w:tbl>
    <w:p w14:paraId="6F70920C" w14:textId="77777777" w:rsidR="006C4D43" w:rsidRPr="00D570A6" w:rsidRDefault="006C4D43" w:rsidP="006C4D43">
      <w:pPr>
        <w:rPr>
          <w:rFonts w:ascii="Times" w:hAnsi="Times"/>
        </w:rPr>
      </w:pPr>
      <w:r w:rsidRPr="00D570A6">
        <w:rPr>
          <w:rFonts w:ascii="Times" w:hAnsi="Times"/>
        </w:rPr>
        <w:t>LSESL: Loneliness Scale for Emotional and Social Loneliness; LSNS: Lubben Social Network Scale; BMI: Body Mass Index; GBSIS: Gay/Bisexual Self-Esteem/Internalised Stigma scale; AUDIT: Alcohol Use Disorder Identification Test</w:t>
      </w:r>
    </w:p>
    <w:p w14:paraId="4C9FBDD6" w14:textId="77777777" w:rsidR="006C4D43" w:rsidRPr="00D570A6" w:rsidRDefault="006C4D43" w:rsidP="006C4D43">
      <w:pPr>
        <w:rPr>
          <w:rFonts w:ascii="Times" w:hAnsi="Times"/>
        </w:rPr>
      </w:pPr>
      <w:r w:rsidRPr="00D570A6">
        <w:rPr>
          <w:rFonts w:ascii="Times" w:hAnsi="Times"/>
          <w:vertAlign w:val="superscript"/>
        </w:rPr>
        <w:t>1</w:t>
      </w:r>
      <w:r w:rsidRPr="00D570A6">
        <w:rPr>
          <w:rFonts w:ascii="Times" w:hAnsi="Times"/>
        </w:rPr>
        <w:t>Not lonely (score of 0 to 1); lonely (score of 2 to 6)</w:t>
      </w:r>
    </w:p>
    <w:p w14:paraId="27428EBD" w14:textId="77777777" w:rsidR="006C4D43" w:rsidRPr="00D570A6" w:rsidRDefault="006C4D43" w:rsidP="006C4D43">
      <w:pPr>
        <w:rPr>
          <w:rFonts w:ascii="Times" w:hAnsi="Times"/>
        </w:rPr>
      </w:pPr>
      <w:r w:rsidRPr="00D570A6">
        <w:rPr>
          <w:rFonts w:ascii="Times" w:hAnsi="Times"/>
          <w:vertAlign w:val="superscript"/>
        </w:rPr>
        <w:t>2</w:t>
      </w:r>
      <w:r w:rsidRPr="00D570A6">
        <w:rPr>
          <w:rFonts w:ascii="Times" w:hAnsi="Times"/>
        </w:rPr>
        <w:t>Use in the past six months</w:t>
      </w:r>
    </w:p>
    <w:p w14:paraId="607EE5BC" w14:textId="117B8143" w:rsidR="00EF7270" w:rsidRPr="00D570A6" w:rsidRDefault="006C4D43" w:rsidP="00A423EE">
      <w:pPr>
        <w:spacing w:line="480" w:lineRule="auto"/>
        <w:rPr>
          <w:rFonts w:ascii="Times" w:hAnsi="Times"/>
        </w:rPr>
      </w:pPr>
      <w:r w:rsidRPr="00D570A6">
        <w:rPr>
          <w:rFonts w:ascii="Times" w:hAnsi="Times"/>
          <w:vertAlign w:val="superscript"/>
        </w:rPr>
        <w:t>3</w:t>
      </w:r>
      <w:r w:rsidRPr="00D570A6">
        <w:rPr>
          <w:rFonts w:ascii="Times" w:hAnsi="Times"/>
        </w:rPr>
        <w:t>Use in the past six months without a valid prescription from a physician</w:t>
      </w:r>
    </w:p>
    <w:p w14:paraId="3EEA0969" w14:textId="73542256" w:rsidR="00781B3C" w:rsidRPr="00D570A6" w:rsidRDefault="00BA28C9" w:rsidP="00D07F8C">
      <w:pPr>
        <w:spacing w:line="480" w:lineRule="auto"/>
        <w:outlineLvl w:val="0"/>
        <w:rPr>
          <w:rFonts w:ascii="Times" w:hAnsi="Times"/>
          <w:b/>
        </w:rPr>
      </w:pPr>
      <w:r w:rsidRPr="00D570A6">
        <w:rPr>
          <w:rFonts w:ascii="Times" w:hAnsi="Times"/>
          <w:b/>
        </w:rPr>
        <w:t xml:space="preserve">Exposure </w:t>
      </w:r>
      <w:r w:rsidR="0010280D" w:rsidRPr="00D570A6">
        <w:rPr>
          <w:rFonts w:ascii="Times" w:hAnsi="Times"/>
          <w:b/>
        </w:rPr>
        <w:t>M</w:t>
      </w:r>
      <w:r w:rsidRPr="00D570A6">
        <w:rPr>
          <w:rFonts w:ascii="Times" w:hAnsi="Times"/>
          <w:b/>
        </w:rPr>
        <w:t>easure</w:t>
      </w:r>
    </w:p>
    <w:p w14:paraId="4F136624" w14:textId="7A6CED30" w:rsidR="00781B3C" w:rsidRPr="00B0194F" w:rsidRDefault="009A3A60" w:rsidP="006B4CBF">
      <w:pPr>
        <w:spacing w:line="480" w:lineRule="auto"/>
        <w:ind w:firstLine="720"/>
      </w:pPr>
      <w:r w:rsidRPr="00D570A6">
        <w:rPr>
          <w:rFonts w:ascii="Times" w:hAnsi="Times"/>
        </w:rPr>
        <w:t>Loneliness</w:t>
      </w:r>
      <w:r w:rsidR="00781B3C" w:rsidRPr="00D570A6">
        <w:rPr>
          <w:rFonts w:ascii="Times" w:hAnsi="Times"/>
        </w:rPr>
        <w:t xml:space="preserve"> </w:t>
      </w:r>
      <w:r w:rsidRPr="00D570A6">
        <w:rPr>
          <w:rFonts w:ascii="Times" w:hAnsi="Times"/>
        </w:rPr>
        <w:t>was</w:t>
      </w:r>
      <w:r w:rsidR="00781B3C" w:rsidRPr="00D570A6">
        <w:rPr>
          <w:rFonts w:ascii="Times" w:hAnsi="Times"/>
        </w:rPr>
        <w:t xml:space="preserve"> assessed through the</w:t>
      </w:r>
      <w:r w:rsidR="00BE641B" w:rsidRPr="00D570A6">
        <w:rPr>
          <w:rFonts w:ascii="Times" w:hAnsi="Times"/>
        </w:rPr>
        <w:t xml:space="preserve"> 6-item</w:t>
      </w:r>
      <w:r w:rsidR="00781B3C" w:rsidRPr="00D570A6">
        <w:rPr>
          <w:rFonts w:ascii="Times" w:hAnsi="Times"/>
        </w:rPr>
        <w:t xml:space="preserve"> Loneliness Scale for Emotional and Social Loneliness (LSESL)</w:t>
      </w:r>
      <w:r w:rsidR="00FB178D" w:rsidRPr="00D570A6">
        <w:rPr>
          <w:rFonts w:ascii="Times" w:hAnsi="Times"/>
        </w:rPr>
        <w:t xml:space="preserve"> (</w:t>
      </w:r>
      <w:r w:rsidR="00E50E3A" w:rsidRPr="00D570A6">
        <w:rPr>
          <w:rFonts w:ascii="Times" w:hAnsi="Times"/>
        </w:rPr>
        <w:t xml:space="preserve">study </w:t>
      </w:r>
      <w:r w:rsidR="00407DA3" w:rsidRPr="00D570A6">
        <w:rPr>
          <w:rFonts w:ascii="Times" w:hAnsi="Times"/>
        </w:rPr>
        <w:t xml:space="preserve">α = 0.77; </w:t>
      </w:r>
      <w:r w:rsidR="00245A43" w:rsidRPr="00D570A6">
        <w:rPr>
          <w:rFonts w:ascii="Times" w:hAnsi="Times"/>
        </w:rPr>
        <w:t xml:space="preserve">µ = 2.58; standard deviation = 1.99; </w:t>
      </w:r>
      <w:r w:rsidRPr="00D570A6">
        <w:rPr>
          <w:rFonts w:ascii="Times" w:hAnsi="Times"/>
        </w:rPr>
        <w:t>sample item</w:t>
      </w:r>
      <w:r w:rsidR="00547ECE" w:rsidRPr="00D570A6">
        <w:rPr>
          <w:rFonts w:ascii="Times" w:hAnsi="Times"/>
        </w:rPr>
        <w:t>:</w:t>
      </w:r>
      <w:r w:rsidR="00FB178D" w:rsidRPr="00D570A6">
        <w:rPr>
          <w:rFonts w:ascii="Times" w:hAnsi="Times"/>
        </w:rPr>
        <w:t xml:space="preserve"> </w:t>
      </w:r>
      <w:r w:rsidR="00FB178D" w:rsidRPr="00D570A6">
        <w:rPr>
          <w:rFonts w:ascii="Times" w:hAnsi="Times"/>
          <w:i/>
        </w:rPr>
        <w:t>I experience a general sense of emptiness</w:t>
      </w:r>
      <w:r w:rsidR="00FB178D" w:rsidRPr="00D570A6">
        <w:rPr>
          <w:rFonts w:ascii="Times" w:hAnsi="Times"/>
        </w:rPr>
        <w:t>)</w:t>
      </w:r>
      <w:r w:rsidR="004C4165" w:rsidRPr="00D570A6">
        <w:rPr>
          <w:rFonts w:ascii="Times" w:hAnsi="Times"/>
        </w:rPr>
        <w:fldChar w:fldCharType="begin"/>
      </w:r>
      <w:r w:rsidR="00B0194F">
        <w:rPr>
          <w:rFonts w:ascii="Times" w:hAnsi="Times"/>
        </w:rPr>
        <w:instrText xml:space="preserve"> ADDIN EN.CITE &lt;EndNote&gt;&lt;Cite&gt;&lt;Author&gt;de Jong Gierveld&lt;/Author&gt;&lt;Year&gt;2006&lt;/Year&gt;&lt;RecNum&gt;146&lt;/RecNum&gt;&lt;DisplayText&gt;[25]&lt;/DisplayText&gt;&lt;record&gt;&lt;rec-number&gt;146&lt;/rec-number&gt;&lt;foreign-keys&gt;&lt;key app="EN" db-id="pd50dffz0s5x9uev2dkprdrrawfd09dsrs2s" timestamp="1565811818" guid="3ee5a994-bca9-4169-b5d9-0e9541f1d0d1"&gt;146&lt;/key&gt;&lt;/foreign-keys&gt;&lt;ref-type name="Journal Article"&gt;17&lt;/ref-type&gt;&lt;contributors&gt;&lt;authors&gt;&lt;author&gt;de Jong Gierveld, Jenny&lt;/author&gt;&lt;author&gt;van Tilburg, Theo&lt;/author&gt;&lt;/authors&gt;&lt;/contributors&gt;&lt;titles&gt;&lt;title&gt;A 6-Item scale for overall, emotional, and social loneliness&lt;/title&gt;&lt;secondary-title&gt;Res Aging&lt;/secondary-title&gt;&lt;/titles&gt;&lt;periodical&gt;&lt;full-title&gt;Res Aging&lt;/full-title&gt;&lt;/periodical&gt;&lt;pages&gt;582-598&lt;/pages&gt;&lt;volume&gt;28&lt;/volume&gt;&lt;number&gt;5&lt;/number&gt;&lt;section&gt;582&lt;/section&gt;&lt;dates&gt;&lt;year&gt;2006&lt;/year&gt;&lt;/dates&gt;&lt;urls&gt;&lt;/urls&gt;&lt;/record&gt;&lt;/Cite&gt;&lt;/EndNote&gt;</w:instrText>
      </w:r>
      <w:r w:rsidR="004C4165" w:rsidRPr="00D570A6">
        <w:rPr>
          <w:rFonts w:ascii="Times" w:hAnsi="Times"/>
        </w:rPr>
        <w:fldChar w:fldCharType="separate"/>
      </w:r>
      <w:r w:rsidR="00B0194F">
        <w:rPr>
          <w:rFonts w:ascii="Times" w:hAnsi="Times"/>
          <w:noProof/>
        </w:rPr>
        <w:t>[25]</w:t>
      </w:r>
      <w:r w:rsidR="004C4165" w:rsidRPr="00D570A6">
        <w:rPr>
          <w:rFonts w:ascii="Times" w:hAnsi="Times"/>
        </w:rPr>
        <w:fldChar w:fldCharType="end"/>
      </w:r>
      <w:r w:rsidR="0009397C" w:rsidRPr="00D570A6">
        <w:rPr>
          <w:rFonts w:ascii="Times" w:hAnsi="Times"/>
        </w:rPr>
        <w:t>.</w:t>
      </w:r>
      <w:r w:rsidR="00922315" w:rsidRPr="00D570A6">
        <w:rPr>
          <w:rFonts w:ascii="Times" w:hAnsi="Times"/>
        </w:rPr>
        <w:t xml:space="preserve"> </w:t>
      </w:r>
      <w:r w:rsidR="003B7823" w:rsidRPr="00D570A6">
        <w:rPr>
          <w:rFonts w:ascii="Times" w:hAnsi="Times"/>
        </w:rPr>
        <w:t>Previously validated in a sample of gay and bisexual men,</w:t>
      </w:r>
      <w:r w:rsidR="003B7823" w:rsidRPr="00D570A6">
        <w:rPr>
          <w:rFonts w:ascii="Times" w:hAnsi="Times"/>
        </w:rPr>
        <w:fldChar w:fldCharType="begin"/>
      </w:r>
      <w:r w:rsidR="00B0194F">
        <w:rPr>
          <w:rFonts w:ascii="Times" w:hAnsi="Times"/>
        </w:rPr>
        <w:instrText xml:space="preserve"> ADDIN EN.CITE &lt;EndNote&gt;&lt;Cite&gt;&lt;Author&gt;Jacobs&lt;/Author&gt;&lt;Year&gt;2012&lt;/Year&gt;&lt;RecNum&gt;147&lt;/RecNum&gt;&lt;DisplayText&gt;[26]&lt;/DisplayText&gt;&lt;record&gt;&lt;rec-number&gt;147&lt;/rec-number&gt;&lt;foreign-keys&gt;&lt;key app="EN" db-id="pd50dffz0s5x9uev2dkprdrrawfd09dsrs2s" timestamp="1565811818" guid="9b709ac9-b9ae-4002-8d0a-a18b901ae65e"&gt;147&lt;/key&gt;&lt;/foreign-keys&gt;&lt;ref-type name="Journal Article"&gt;17&lt;/ref-type&gt;&lt;contributors&gt;&lt;authors&gt;&lt;author&gt;Jacobs, Robin J.&lt;/author&gt;&lt;author&gt;Kane, Michael N.&lt;/author&gt;&lt;/authors&gt;&lt;/contributors&gt;&lt;titles&gt;&lt;title&gt;Correlates of Loneliness in Midlife and Older Gay and Bisexual Men&lt;/title&gt;&lt;secondary-title&gt;J Gay Lesbian Soc Serv&lt;/secondary-title&gt;&lt;/titles&gt;&lt;periodical&gt;&lt;full-title&gt;J Gay Lesbian Soc Serv&lt;/full-title&gt;&lt;/periodical&gt;&lt;pages&gt;40-61&lt;/pages&gt;&lt;volume&gt;24&lt;/volume&gt;&lt;number&gt;1&lt;/number&gt;&lt;section&gt;40&lt;/section&gt;&lt;dates&gt;&lt;year&gt;2012&lt;/year&gt;&lt;/dates&gt;&lt;isbn&gt;1053-8720&amp;#xD;1540-4056&lt;/isbn&gt;&lt;urls&gt;&lt;/urls&gt;&lt;electronic-resource-num&gt;10.1080/10538720.2012.643217&lt;/electronic-resource-num&gt;&lt;/record&gt;&lt;/Cite&gt;&lt;/EndNote&gt;</w:instrText>
      </w:r>
      <w:r w:rsidR="003B7823" w:rsidRPr="00D570A6">
        <w:rPr>
          <w:rFonts w:ascii="Times" w:hAnsi="Times"/>
        </w:rPr>
        <w:fldChar w:fldCharType="separate"/>
      </w:r>
      <w:r w:rsidR="00B0194F">
        <w:rPr>
          <w:rFonts w:ascii="Times" w:hAnsi="Times"/>
          <w:noProof/>
        </w:rPr>
        <w:t>[26]</w:t>
      </w:r>
      <w:r w:rsidR="003B7823" w:rsidRPr="00D570A6">
        <w:rPr>
          <w:rFonts w:ascii="Times" w:hAnsi="Times"/>
        </w:rPr>
        <w:fldChar w:fldCharType="end"/>
      </w:r>
      <w:r w:rsidR="003B7823" w:rsidRPr="00D570A6">
        <w:rPr>
          <w:rFonts w:ascii="Times" w:hAnsi="Times"/>
        </w:rPr>
        <w:t xml:space="preserve"> this scale features a 5-item Likert response system (definitely no, somewhat no, more or less, somewhat yes, definitely yes). Scores</w:t>
      </w:r>
      <w:r w:rsidR="009F5B75" w:rsidRPr="00D570A6">
        <w:rPr>
          <w:rFonts w:ascii="Times" w:hAnsi="Times"/>
        </w:rPr>
        <w:t xml:space="preserve"> obtained through this scale</w:t>
      </w:r>
      <w:r w:rsidR="003B7823" w:rsidRPr="00D570A6">
        <w:rPr>
          <w:rFonts w:ascii="Times" w:hAnsi="Times"/>
        </w:rPr>
        <w:t xml:space="preserve"> range</w:t>
      </w:r>
      <w:r w:rsidR="00BE641B" w:rsidRPr="00D570A6">
        <w:rPr>
          <w:rFonts w:ascii="Times" w:hAnsi="Times"/>
        </w:rPr>
        <w:t xml:space="preserve"> from 0 (complete social embeddedness</w:t>
      </w:r>
      <w:r w:rsidRPr="00D570A6">
        <w:rPr>
          <w:rFonts w:ascii="Times" w:hAnsi="Times"/>
        </w:rPr>
        <w:t xml:space="preserve">, </w:t>
      </w:r>
      <w:r w:rsidR="009F5B75" w:rsidRPr="00D570A6">
        <w:rPr>
          <w:rFonts w:ascii="Times" w:hAnsi="Times"/>
        </w:rPr>
        <w:t>no loneliness</w:t>
      </w:r>
      <w:r w:rsidR="00BE641B" w:rsidRPr="00D570A6">
        <w:rPr>
          <w:rFonts w:ascii="Times" w:hAnsi="Times"/>
        </w:rPr>
        <w:t xml:space="preserve">) to a maximum value of 6 (complete loneliness). </w:t>
      </w:r>
      <w:r w:rsidR="006B4CBF" w:rsidRPr="00D570A6">
        <w:rPr>
          <w:rFonts w:ascii="Times" w:hAnsi="Times"/>
        </w:rPr>
        <w:t>Each item within the scale is coded as having a value between 0 and 1 (depend</w:t>
      </w:r>
      <w:r w:rsidR="00013D9B">
        <w:rPr>
          <w:rFonts w:ascii="Times" w:hAnsi="Times"/>
        </w:rPr>
        <w:t>e</w:t>
      </w:r>
      <w:r w:rsidR="006B4CBF" w:rsidRPr="00D570A6">
        <w:rPr>
          <w:rFonts w:ascii="Times" w:hAnsi="Times"/>
        </w:rPr>
        <w:t xml:space="preserve">nt on Likert responses), and the sum of numerical values of the dichotomous item scores is tallied to produce a value between 0 and 6. </w:t>
      </w:r>
      <w:r w:rsidR="005C127A" w:rsidRPr="00D570A6">
        <w:rPr>
          <w:rFonts w:ascii="Times" w:hAnsi="Times"/>
        </w:rPr>
        <w:t xml:space="preserve">As done in previous studies, the </w:t>
      </w:r>
      <w:r w:rsidR="006B4CBF" w:rsidRPr="00D570A6">
        <w:rPr>
          <w:rFonts w:ascii="Times" w:hAnsi="Times"/>
        </w:rPr>
        <w:t>final sum of this scale</w:t>
      </w:r>
      <w:r w:rsidR="00BE641B" w:rsidRPr="00D570A6">
        <w:rPr>
          <w:rFonts w:ascii="Times" w:hAnsi="Times"/>
        </w:rPr>
        <w:t xml:space="preserve"> was dichotomized; participants with scores of 0-1 were classified as not lonely, whereas </w:t>
      </w:r>
      <w:r w:rsidR="00064EEF" w:rsidRPr="00D570A6">
        <w:rPr>
          <w:rFonts w:ascii="Times" w:hAnsi="Times"/>
        </w:rPr>
        <w:t>those with a score</w:t>
      </w:r>
      <w:r w:rsidR="00D245C7" w:rsidRPr="00D570A6">
        <w:rPr>
          <w:rFonts w:ascii="Times" w:hAnsi="Times"/>
        </w:rPr>
        <w:t xml:space="preserve"> of</w:t>
      </w:r>
      <w:r w:rsidR="00EE2E5B" w:rsidRPr="00D570A6">
        <w:rPr>
          <w:rFonts w:ascii="Times" w:hAnsi="Times"/>
        </w:rPr>
        <w:t xml:space="preserve"> ≥2 </w:t>
      </w:r>
      <w:r w:rsidR="00BE641B" w:rsidRPr="00D570A6">
        <w:rPr>
          <w:rFonts w:ascii="Times" w:hAnsi="Times"/>
        </w:rPr>
        <w:t>were classified as lonely</w:t>
      </w:r>
      <w:r w:rsidR="004C4165" w:rsidRPr="00D570A6">
        <w:rPr>
          <w:rFonts w:ascii="Times" w:hAnsi="Times"/>
        </w:rPr>
        <w:fldChar w:fldCharType="begin">
          <w:fldData xml:space="preserve">PEVuZE5vdGU+PENpdGU+PEF1dGhvcj52YW4gZGVuIEJyb2VrPC9BdXRob3I+PFllYXI+MjAxNzwv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</w:fldData>
        </w:fldChar>
      </w:r>
      <w:r w:rsidR="00B0194F">
        <w:rPr>
          <w:rFonts w:ascii="Times" w:hAnsi="Times"/>
        </w:rPr>
        <w:instrText xml:space="preserve"> ADDIN EN.CITE </w:instrText>
      </w:r>
      <w:r w:rsidR="00B0194F">
        <w:rPr>
          <w:rFonts w:ascii="Times" w:hAnsi="Times"/>
        </w:rPr>
        <w:fldChar w:fldCharType="begin">
          <w:fldData xml:space="preserve">PEVuZE5vdGU+PENpdGU+PEF1dGhvcj52YW4gZGVuIEJyb2VrPC9BdXRob3I+PFllYXI+MjAxNzwv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</w:fldData>
        </w:fldChar>
      </w:r>
      <w:r w:rsidR="00B0194F">
        <w:rPr>
          <w:rFonts w:ascii="Times" w:hAnsi="Times"/>
        </w:rPr>
        <w:instrText xml:space="preserve"> ADDIN EN.CITE.DATA </w:instrText>
      </w:r>
      <w:r w:rsidR="00B0194F">
        <w:rPr>
          <w:rFonts w:ascii="Times" w:hAnsi="Times"/>
        </w:rPr>
      </w:r>
      <w:r w:rsidR="00B0194F">
        <w:rPr>
          <w:rFonts w:ascii="Times" w:hAnsi="Times"/>
        </w:rPr>
        <w:fldChar w:fldCharType="end"/>
      </w:r>
      <w:r w:rsidR="004C4165" w:rsidRPr="00D570A6">
        <w:rPr>
          <w:rFonts w:ascii="Times" w:hAnsi="Times"/>
        </w:rPr>
      </w:r>
      <w:r w:rsidR="004C4165" w:rsidRPr="00D570A6">
        <w:rPr>
          <w:rFonts w:ascii="Times" w:hAnsi="Times"/>
        </w:rPr>
        <w:fldChar w:fldCharType="separate"/>
      </w:r>
      <w:r w:rsidR="00B0194F">
        <w:rPr>
          <w:rFonts w:ascii="Times" w:hAnsi="Times"/>
          <w:noProof/>
        </w:rPr>
        <w:t>[27-30]</w:t>
      </w:r>
      <w:r w:rsidR="004C4165" w:rsidRPr="00D570A6">
        <w:rPr>
          <w:rFonts w:ascii="Times" w:hAnsi="Times"/>
        </w:rPr>
        <w:fldChar w:fldCharType="end"/>
      </w:r>
      <w:r w:rsidR="0009397C" w:rsidRPr="00B0194F">
        <w:t>.</w:t>
      </w:r>
      <w:r w:rsidR="002248F5" w:rsidRPr="00B0194F">
        <w:t xml:space="preserve"> </w:t>
      </w:r>
    </w:p>
    <w:p w14:paraId="3670E851" w14:textId="1B95A44C" w:rsidR="00E50E3A" w:rsidRPr="00B0194F" w:rsidRDefault="00E50E3A" w:rsidP="00C34F9E">
      <w:pPr>
        <w:spacing w:line="480" w:lineRule="auto"/>
        <w:rPr>
          <w:b/>
        </w:rPr>
      </w:pPr>
      <w:r w:rsidRPr="00B0194F">
        <w:rPr>
          <w:b/>
        </w:rPr>
        <w:t>Outcome Measure</w:t>
      </w:r>
    </w:p>
    <w:p w14:paraId="6C4AC665" w14:textId="5DD3390D" w:rsidR="00E11C34" w:rsidRPr="00B0194F" w:rsidRDefault="00922315" w:rsidP="00B65607">
      <w:pPr>
        <w:spacing w:line="480" w:lineRule="auto"/>
        <w:ind w:firstLine="720"/>
      </w:pPr>
      <w:r w:rsidRPr="00B0194F">
        <w:t>C</w:t>
      </w:r>
      <w:r w:rsidR="0026590F" w:rsidRPr="00B0194F">
        <w:t xml:space="preserve">urrent physical health </w:t>
      </w:r>
      <w:r w:rsidRPr="00B0194F">
        <w:t>was</w:t>
      </w:r>
      <w:r w:rsidR="0026590F" w:rsidRPr="00B0194F">
        <w:t xml:space="preserve"> assessed via the question: </w:t>
      </w:r>
      <w:r w:rsidR="0026590F" w:rsidRPr="00B0194F">
        <w:rPr>
          <w:i/>
        </w:rPr>
        <w:t>How would you rate your current physical health</w:t>
      </w:r>
      <w:r w:rsidR="0026590F" w:rsidRPr="00B0194F">
        <w:t xml:space="preserve"> (poor</w:t>
      </w:r>
      <w:r w:rsidR="001F68F2" w:rsidRPr="00B0194F">
        <w:t xml:space="preserve">, </w:t>
      </w:r>
      <w:r w:rsidR="0026590F" w:rsidRPr="00B0194F">
        <w:t>fair</w:t>
      </w:r>
      <w:r w:rsidR="001F68F2" w:rsidRPr="00B0194F">
        <w:t xml:space="preserve">, </w:t>
      </w:r>
      <w:r w:rsidR="0026590F" w:rsidRPr="00B0194F">
        <w:t>good</w:t>
      </w:r>
      <w:r w:rsidR="001F68F2" w:rsidRPr="00B0194F">
        <w:t xml:space="preserve">, </w:t>
      </w:r>
      <w:r w:rsidR="0026590F" w:rsidRPr="00B0194F">
        <w:t>very good</w:t>
      </w:r>
      <w:r w:rsidR="009F5B75" w:rsidRPr="00B0194F">
        <w:t>, or</w:t>
      </w:r>
      <w:r w:rsidR="0026590F" w:rsidRPr="00B0194F">
        <w:t xml:space="preserve"> excellent). Responses were dichotomized</w:t>
      </w:r>
      <w:r w:rsidR="001F68F2" w:rsidRPr="00B0194F">
        <w:t xml:space="preserve"> for ease of interpretation</w:t>
      </w:r>
      <w:r w:rsidR="00EF06A8" w:rsidRPr="00B0194F">
        <w:t xml:space="preserve"> </w:t>
      </w:r>
      <w:r w:rsidR="00614ADE" w:rsidRPr="00B0194F">
        <w:t xml:space="preserve">to </w:t>
      </w:r>
      <w:r w:rsidR="007D2B03" w:rsidRPr="00B0194F">
        <w:rPr>
          <w:i/>
        </w:rPr>
        <w:t>poor</w:t>
      </w:r>
      <w:r w:rsidR="00614ADE" w:rsidRPr="00B0194F">
        <w:rPr>
          <w:i/>
        </w:rPr>
        <w:t>/</w:t>
      </w:r>
      <w:r w:rsidR="007D2B03" w:rsidRPr="00B0194F">
        <w:rPr>
          <w:i/>
        </w:rPr>
        <w:t>fair</w:t>
      </w:r>
      <w:r w:rsidR="00EF06A8" w:rsidRPr="00B0194F">
        <w:t xml:space="preserve"> </w:t>
      </w:r>
      <w:r w:rsidR="007D2B03" w:rsidRPr="00B0194F">
        <w:t>and</w:t>
      </w:r>
      <w:r w:rsidR="00EF06A8" w:rsidRPr="00B0194F">
        <w:t xml:space="preserve"> </w:t>
      </w:r>
      <w:r w:rsidR="00EF06A8" w:rsidRPr="00B0194F">
        <w:rPr>
          <w:i/>
        </w:rPr>
        <w:t>good/very good/excellent</w:t>
      </w:r>
      <w:r w:rsidR="00A604A9" w:rsidRPr="00B0194F">
        <w:t>.</w:t>
      </w:r>
      <w:r w:rsidR="00D20D0E" w:rsidRPr="00B0194F">
        <w:t xml:space="preserve"> </w:t>
      </w:r>
      <w:r w:rsidR="00A604A9" w:rsidRPr="00B0194F">
        <w:t xml:space="preserve">For the purposes of this analysis </w:t>
      </w:r>
      <w:r w:rsidR="00D20D0E" w:rsidRPr="00B0194F">
        <w:t xml:space="preserve">those responding </w:t>
      </w:r>
      <w:r w:rsidR="00D20D0E" w:rsidRPr="00B0194F">
        <w:rPr>
          <w:i/>
        </w:rPr>
        <w:t>poor/fair</w:t>
      </w:r>
      <w:r w:rsidR="00D20D0E" w:rsidRPr="00B0194F">
        <w:t xml:space="preserve"> will be </w:t>
      </w:r>
      <w:r w:rsidR="00A604A9" w:rsidRPr="00B0194F">
        <w:t>classified</w:t>
      </w:r>
      <w:r w:rsidR="00D20D0E" w:rsidRPr="00B0194F">
        <w:t xml:space="preserve"> as </w:t>
      </w:r>
      <w:r w:rsidR="00EF5216" w:rsidRPr="00B0194F">
        <w:t>experiencing</w:t>
      </w:r>
      <w:r w:rsidR="00D20D0E" w:rsidRPr="00B0194F">
        <w:t xml:space="preserve"> poor health and those responding </w:t>
      </w:r>
      <w:r w:rsidR="00D20D0E" w:rsidRPr="00B0194F">
        <w:rPr>
          <w:i/>
        </w:rPr>
        <w:t>good/very good/excellent</w:t>
      </w:r>
      <w:r w:rsidR="00D20D0E" w:rsidRPr="00B0194F">
        <w:t xml:space="preserve"> </w:t>
      </w:r>
      <w:r w:rsidR="00A604A9" w:rsidRPr="00B0194F">
        <w:t>as experiencing</w:t>
      </w:r>
      <w:r w:rsidR="00173246" w:rsidRPr="00B0194F">
        <w:t xml:space="preserve"> good health</w:t>
      </w:r>
      <w:r w:rsidR="00392E0A" w:rsidRPr="00B0194F">
        <w:t>.</w:t>
      </w:r>
      <w:r w:rsidR="00E11C34" w:rsidRPr="00B0194F">
        <w:t xml:space="preserve"> </w:t>
      </w:r>
    </w:p>
    <w:p w14:paraId="27CED1AF" w14:textId="47A8611A" w:rsidR="004C6A2F" w:rsidRPr="00B0194F" w:rsidRDefault="00013D9B" w:rsidP="00D07F8C">
      <w:pPr>
        <w:spacing w:line="480" w:lineRule="auto"/>
        <w:outlineLvl w:val="0"/>
        <w:rPr>
          <w:b/>
        </w:rPr>
      </w:pPr>
      <w:r>
        <w:rPr>
          <w:b/>
        </w:rPr>
        <w:lastRenderedPageBreak/>
        <w:t>Confounder</w:t>
      </w:r>
      <w:r w:rsidRPr="00B0194F">
        <w:rPr>
          <w:b/>
        </w:rPr>
        <w:t xml:space="preserve"> </w:t>
      </w:r>
      <w:r w:rsidR="003D69E8" w:rsidRPr="00B0194F">
        <w:rPr>
          <w:b/>
        </w:rPr>
        <w:t>Measures</w:t>
      </w:r>
    </w:p>
    <w:p w14:paraId="569DFF93" w14:textId="6234F65C" w:rsidR="00C36748" w:rsidRPr="00B0194F" w:rsidRDefault="00706F12" w:rsidP="00B77E35">
      <w:pPr>
        <w:spacing w:line="480" w:lineRule="auto"/>
        <w:ind w:firstLine="720"/>
      </w:pPr>
      <w:r w:rsidRPr="00B0194F">
        <w:t>We</w:t>
      </w:r>
      <w:r w:rsidR="00A114BE" w:rsidRPr="00B0194F">
        <w:t xml:space="preserve"> controlled for </w:t>
      </w:r>
      <w:r w:rsidR="00013D9B">
        <w:t>potential</w:t>
      </w:r>
      <w:r w:rsidR="00013D9B" w:rsidRPr="00B0194F">
        <w:t xml:space="preserve"> </w:t>
      </w:r>
      <w:r w:rsidR="00A114BE" w:rsidRPr="00B0194F">
        <w:t>sociodemographic, socioeconomic, clinical and behavio</w:t>
      </w:r>
      <w:r w:rsidR="00843DC0">
        <w:t>u</w:t>
      </w:r>
      <w:r w:rsidR="00A114BE" w:rsidRPr="00B0194F">
        <w:t xml:space="preserve">ral </w:t>
      </w:r>
      <w:r w:rsidR="00013D9B">
        <w:t>confounders</w:t>
      </w:r>
      <w:r w:rsidR="00A114BE" w:rsidRPr="00B0194F">
        <w:t xml:space="preserve">. This included age at time of visit (less than 30 years; 30 to less than 50 years; 50 or greater), and annual </w:t>
      </w:r>
      <w:r w:rsidR="00E50E3A" w:rsidRPr="00B0194F">
        <w:t xml:space="preserve">personal </w:t>
      </w:r>
      <w:r w:rsidR="00A114BE" w:rsidRPr="00B0194F">
        <w:t>income (&lt; $30,000 CAD versus ≥ $30,00</w:t>
      </w:r>
      <w:r w:rsidR="000623F0" w:rsidRPr="00B0194F">
        <w:t xml:space="preserve">0 CAD). </w:t>
      </w:r>
      <w:r w:rsidR="00933D30" w:rsidRPr="00B0194F">
        <w:t xml:space="preserve">We also considered substance use as a confounding measure, </w:t>
      </w:r>
      <w:r w:rsidR="00990574" w:rsidRPr="00B0194F">
        <w:t xml:space="preserve">due to </w:t>
      </w:r>
      <w:r w:rsidR="00933D30" w:rsidRPr="00B0194F">
        <w:t xml:space="preserve">relationship between </w:t>
      </w:r>
      <w:r w:rsidR="004C051D" w:rsidRPr="00B0194F">
        <w:t>substance use and loneliness</w:t>
      </w:r>
      <w:r w:rsidR="005F0ABF" w:rsidRPr="00D570A6">
        <w:rPr>
          <w:rFonts w:ascii="Times" w:hAnsi="Times"/>
        </w:rPr>
        <w:fldChar w:fldCharType="begin">
          <w:fldData xml:space="preserve">PEVuZE5vdGU+PENpdGU+PEF1dGhvcj5HcmVlbmU8L0F1dGhvcj48WWVhcj4yMDE4PC9ZZWFyPjxS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==
</w:fldData>
        </w:fldChar>
      </w:r>
      <w:r w:rsidR="00B0194F">
        <w:rPr>
          <w:rFonts w:ascii="Times" w:hAnsi="Times"/>
        </w:rPr>
        <w:instrText xml:space="preserve"> ADDIN EN.CITE </w:instrText>
      </w:r>
      <w:r w:rsidR="00B0194F">
        <w:rPr>
          <w:rFonts w:ascii="Times" w:hAnsi="Times"/>
        </w:rPr>
        <w:fldChar w:fldCharType="begin">
          <w:fldData xml:space="preserve">PEVuZE5vdGU+PENpdGU+PEF1dGhvcj5HcmVlbmU8L0F1dGhvcj48WWVhcj4yMDE4PC9ZZWFyPjxS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==
</w:fldData>
        </w:fldChar>
      </w:r>
      <w:r w:rsidR="00B0194F">
        <w:rPr>
          <w:rFonts w:ascii="Times" w:hAnsi="Times"/>
        </w:rPr>
        <w:instrText xml:space="preserve"> ADDIN EN.CITE.DATA </w:instrText>
      </w:r>
      <w:r w:rsidR="00B0194F">
        <w:rPr>
          <w:rFonts w:ascii="Times" w:hAnsi="Times"/>
        </w:rPr>
      </w:r>
      <w:r w:rsidR="00B0194F">
        <w:rPr>
          <w:rFonts w:ascii="Times" w:hAnsi="Times"/>
        </w:rPr>
        <w:fldChar w:fldCharType="end"/>
      </w:r>
      <w:r w:rsidR="005F0ABF" w:rsidRPr="00D570A6">
        <w:rPr>
          <w:rFonts w:ascii="Times" w:hAnsi="Times"/>
        </w:rPr>
      </w:r>
      <w:r w:rsidR="005F0ABF" w:rsidRPr="00D570A6">
        <w:rPr>
          <w:rFonts w:ascii="Times" w:hAnsi="Times"/>
        </w:rPr>
        <w:fldChar w:fldCharType="separate"/>
      </w:r>
      <w:r w:rsidR="00B0194F">
        <w:rPr>
          <w:rFonts w:ascii="Times" w:hAnsi="Times"/>
          <w:noProof/>
        </w:rPr>
        <w:t>[31]</w:t>
      </w:r>
      <w:r w:rsidR="005F0ABF" w:rsidRPr="00D570A6">
        <w:rPr>
          <w:rFonts w:ascii="Times" w:hAnsi="Times"/>
        </w:rPr>
        <w:fldChar w:fldCharType="end"/>
      </w:r>
      <w:r w:rsidR="00990574" w:rsidRPr="00B0194F">
        <w:t xml:space="preserve"> as well as the association between substance use behaviours and negative health </w:t>
      </w:r>
      <w:r w:rsidR="00172BAB" w:rsidRPr="00B0194F">
        <w:t>outcomes</w:t>
      </w:r>
      <w:r w:rsidR="00CC02E5" w:rsidRPr="00D570A6">
        <w:rPr>
          <w:rFonts w:ascii="Times" w:hAnsi="Times"/>
        </w:rPr>
        <w:fldChar w:fldCharType="begin"/>
      </w:r>
      <w:r w:rsidR="00B0194F">
        <w:rPr>
          <w:rFonts w:ascii="Times" w:hAnsi="Times"/>
        </w:rPr>
        <w:instrText xml:space="preserve"> ADDIN EN.CITE &lt;EndNote&gt;&lt;Cite&gt;&lt;Author&gt;Bourne&lt;/Author&gt;&lt;Year&gt;2017&lt;/Year&gt;&lt;RecNum&gt;332&lt;/RecNum&gt;&lt;DisplayText&gt;[32]&lt;/DisplayText&gt;&lt;record&gt;&lt;rec-number&gt;332&lt;/rec-number&gt;&lt;foreign-keys&gt;&lt;key app="EN" db-id="pd50dffz0s5x9uev2dkprdrrawfd09dsrs2s" timestamp="1567179835" guid="ba511748-a2a3-4e0a-9213-0c4ec2165cf5"&gt;332&lt;/key&gt;&lt;key app="ENWeb" db-id=""&gt;0&lt;/key&gt;&lt;/foreign-keys&gt;&lt;ref-type name="Journal Article"&gt;17&lt;/ref-type&gt;&lt;contributors&gt;&lt;authors&gt;&lt;author&gt;Bourne, A.&lt;/author&gt;&lt;author&gt;Weatherburn, P.&lt;/author&gt;&lt;/authors&gt;&lt;/contributors&gt;&lt;auth-address&gt;Australian Research Centre for Sex, Health &amp;amp; Society, La Trobe University, Melbourne, Australia.&amp;#xD;Sigma Research, London School of Hygiene &amp;amp; Tropical Medicine, London, UK.&lt;/auth-address&gt;&lt;titles&gt;&lt;title&gt;Substance use among men who have sex with men: Patterns, motivations, impacts and intervention development need&lt;/title&gt;&lt;secondary-title&gt;Sex Transm Infect&lt;/secondary-title&gt;&lt;/titles&gt;&lt;periodical&gt;&lt;full-title&gt;Sex Transm Infect&lt;/full-title&gt;&lt;/periodical&gt;&lt;pages&gt;342-346&lt;/pages&gt;&lt;volume&gt;93&lt;/volume&gt;&lt;number&gt;5&lt;/number&gt;&lt;edition&gt;2017/04/13&lt;/edition&gt;&lt;keywords&gt;&lt;keyword&gt;Adult&lt;/keyword&gt;&lt;keyword&gt;HIV Infections/epidemiology/virology&lt;/keyword&gt;&lt;keyword&gt;Harm Reduction&lt;/keyword&gt;&lt;keyword&gt;Heterosexuality&lt;/keyword&gt;&lt;keyword&gt;*Homosexuality, Male/psychology&lt;/keyword&gt;&lt;keyword&gt;Humans&lt;/keyword&gt;&lt;keyword&gt;Male&lt;/keyword&gt;&lt;keyword&gt;Middle Aged&lt;/keyword&gt;&lt;keyword&gt;Motivation&lt;/keyword&gt;&lt;keyword&gt;Prevalence&lt;/keyword&gt;&lt;keyword&gt;Risk-Taking&lt;/keyword&gt;&lt;keyword&gt;Sexual Partners&lt;/keyword&gt;&lt;keyword&gt;Substance-Related Disorders/*epidemiology/etiology/*prevention &amp;amp; control&lt;/keyword&gt;&lt;keyword&gt;*gay men&lt;/keyword&gt;&lt;keyword&gt;*health promotion&lt;/keyword&gt;&lt;keyword&gt;*substance misuse&lt;/keyword&gt;&lt;/keywords&gt;&lt;dates&gt;&lt;year&gt;2017&lt;/year&gt;&lt;pub-dates&gt;&lt;date&gt;Aug&lt;/date&gt;&lt;/pub-dates&gt;&lt;/dates&gt;&lt;isbn&gt;1472-3263 (Electronic)&amp;#xD;1368-4973 (Linking)&lt;/isbn&gt;&lt;accession-num&gt;28400466&lt;/accession-num&gt;&lt;urls&gt;&lt;related-urls&gt;&lt;url&gt;https://www.ncbi.nlm.nih.gov/pubmed/28400466&lt;/url&gt;&lt;/related-urls&gt;&lt;/urls&gt;&lt;electronic-resource-num&gt;10.1136/sextrans-2016-052674&lt;/electronic-resource-num&gt;&lt;/record&gt;&lt;/Cite&gt;&lt;/EndNote&gt;</w:instrText>
      </w:r>
      <w:r w:rsidR="00CC02E5" w:rsidRPr="00D570A6">
        <w:rPr>
          <w:rFonts w:ascii="Times" w:hAnsi="Times"/>
        </w:rPr>
        <w:fldChar w:fldCharType="separate"/>
      </w:r>
      <w:r w:rsidR="00B0194F">
        <w:rPr>
          <w:rFonts w:ascii="Times" w:hAnsi="Times"/>
          <w:noProof/>
        </w:rPr>
        <w:t>[32]</w:t>
      </w:r>
      <w:r w:rsidR="00CC02E5" w:rsidRPr="00D570A6">
        <w:rPr>
          <w:rFonts w:ascii="Times" w:hAnsi="Times"/>
        </w:rPr>
        <w:fldChar w:fldCharType="end"/>
      </w:r>
      <w:r w:rsidR="0009397C" w:rsidRPr="00B0194F">
        <w:t>.</w:t>
      </w:r>
      <w:r w:rsidR="00B77E35" w:rsidRPr="00B0194F">
        <w:t xml:space="preserve"> </w:t>
      </w:r>
      <w:r w:rsidR="009A3A60" w:rsidRPr="00B0194F">
        <w:t>Consequently</w:t>
      </w:r>
      <w:r w:rsidR="00FA2A4E">
        <w:t>, w</w:t>
      </w:r>
      <w:r w:rsidR="009A3A60" w:rsidRPr="00B0194F">
        <w:t>e adjusted for t</w:t>
      </w:r>
      <w:r w:rsidR="000623F0" w:rsidRPr="00B0194F">
        <w:t>he following factors pertaining to substance use</w:t>
      </w:r>
      <w:r w:rsidR="00A604A9" w:rsidRPr="00B0194F">
        <w:t xml:space="preserve"> in the past six months</w:t>
      </w:r>
      <w:r w:rsidR="004C6A2F" w:rsidRPr="00B0194F">
        <w:t>: cigarette</w:t>
      </w:r>
      <w:r w:rsidR="009F5B75" w:rsidRPr="00B0194F">
        <w:t xml:space="preserve"> (tobacco)</w:t>
      </w:r>
      <w:r w:rsidR="004C6A2F" w:rsidRPr="00B0194F">
        <w:t xml:space="preserve"> smoking</w:t>
      </w:r>
      <w:r w:rsidR="005A6823" w:rsidRPr="00B0194F">
        <w:t xml:space="preserve">, </w:t>
      </w:r>
      <w:r w:rsidR="004C6A2F" w:rsidRPr="00B0194F">
        <w:t>cocaine</w:t>
      </w:r>
      <w:r w:rsidR="00E95928" w:rsidRPr="00B0194F">
        <w:t xml:space="preserve"> use</w:t>
      </w:r>
      <w:r w:rsidR="005A6823" w:rsidRPr="00B0194F">
        <w:t xml:space="preserve">, </w:t>
      </w:r>
      <w:r w:rsidR="004C6A2F" w:rsidRPr="00B0194F">
        <w:t>ecstasy</w:t>
      </w:r>
      <w:r w:rsidR="00E95928" w:rsidRPr="00B0194F">
        <w:t xml:space="preserve"> use</w:t>
      </w:r>
      <w:r w:rsidR="005A6823" w:rsidRPr="00B0194F">
        <w:t xml:space="preserve">, </w:t>
      </w:r>
      <w:r w:rsidR="00E95928" w:rsidRPr="00B0194F">
        <w:t>mushroom use</w:t>
      </w:r>
      <w:r w:rsidR="005A6823" w:rsidRPr="00B0194F">
        <w:t xml:space="preserve">, </w:t>
      </w:r>
      <w:r w:rsidR="004C6A2F" w:rsidRPr="00B0194F">
        <w:t>crystal</w:t>
      </w:r>
      <w:r w:rsidR="00E95928" w:rsidRPr="00B0194F">
        <w:t xml:space="preserve"> methamphetamine use</w:t>
      </w:r>
      <w:r w:rsidR="005A6823" w:rsidRPr="00B0194F">
        <w:t xml:space="preserve">, and </w:t>
      </w:r>
      <w:r w:rsidR="00E95928" w:rsidRPr="00B0194F">
        <w:t xml:space="preserve">use of </w:t>
      </w:r>
      <w:r w:rsidR="005A6823" w:rsidRPr="00B0194F">
        <w:t xml:space="preserve">speed. We also </w:t>
      </w:r>
      <w:r w:rsidR="0010123D" w:rsidRPr="00B0194F">
        <w:t xml:space="preserve">adjusted </w:t>
      </w:r>
      <w:r w:rsidR="005A6823" w:rsidRPr="00B0194F">
        <w:t xml:space="preserve">for </w:t>
      </w:r>
      <w:r w:rsidR="009C4D3B" w:rsidRPr="00B0194F">
        <w:t xml:space="preserve">use of </w:t>
      </w:r>
      <w:r w:rsidR="00F5686A" w:rsidRPr="00B0194F">
        <w:t>oxycodone</w:t>
      </w:r>
      <w:r w:rsidR="004C6A2F" w:rsidRPr="00B0194F">
        <w:t xml:space="preserve"> and </w:t>
      </w:r>
      <w:r w:rsidR="00317CB5" w:rsidRPr="00B0194F">
        <w:t>oxycodone/acetaminophen</w:t>
      </w:r>
      <w:r w:rsidR="005A6823" w:rsidRPr="00B0194F">
        <w:t>,</w:t>
      </w:r>
      <w:r w:rsidR="004C6A2F" w:rsidRPr="00B0194F">
        <w:t xml:space="preserve"> codeine, </w:t>
      </w:r>
      <w:r w:rsidR="00C36748" w:rsidRPr="00B0194F">
        <w:t xml:space="preserve">and </w:t>
      </w:r>
      <w:r w:rsidR="004C6A2F" w:rsidRPr="00B0194F">
        <w:t>benzodiazepines</w:t>
      </w:r>
      <w:r w:rsidR="009C4D3B" w:rsidRPr="00B0194F">
        <w:t xml:space="preserve">, </w:t>
      </w:r>
      <w:r w:rsidR="00073F88" w:rsidRPr="00B0194F">
        <w:t xml:space="preserve">used </w:t>
      </w:r>
      <w:r w:rsidR="009A6FF5" w:rsidRPr="00B0194F">
        <w:t>within the past six months</w:t>
      </w:r>
      <w:r w:rsidR="005A6823" w:rsidRPr="00B0194F">
        <w:t xml:space="preserve"> without a </w:t>
      </w:r>
      <w:r w:rsidR="00662A43" w:rsidRPr="00B0194F">
        <w:t xml:space="preserve">valid </w:t>
      </w:r>
      <w:r w:rsidR="005A6823" w:rsidRPr="00B0194F">
        <w:t>prescription from a physician</w:t>
      </w:r>
      <w:r w:rsidR="00013D9B">
        <w:t>, was also considered.</w:t>
      </w:r>
    </w:p>
    <w:p w14:paraId="40F60E32" w14:textId="2BA4256A" w:rsidR="00516D88" w:rsidRPr="00B0194F" w:rsidRDefault="00013D9B" w:rsidP="00EF6808">
      <w:pPr>
        <w:spacing w:line="480" w:lineRule="auto"/>
        <w:ind w:firstLine="720"/>
      </w:pPr>
      <w:r>
        <w:t>Other p</w:t>
      </w:r>
      <w:r w:rsidR="003D69E8" w:rsidRPr="00B0194F">
        <w:t>otential c</w:t>
      </w:r>
      <w:r w:rsidR="00C36748" w:rsidRPr="00B0194F">
        <w:t>onfounders relat</w:t>
      </w:r>
      <w:r w:rsidR="0010123D" w:rsidRPr="00B0194F">
        <w:t>ing</w:t>
      </w:r>
      <w:r w:rsidR="00C36748" w:rsidRPr="00B0194F">
        <w:t xml:space="preserve"> to </w:t>
      </w:r>
      <w:r w:rsidR="005A123A" w:rsidRPr="00B0194F">
        <w:t xml:space="preserve">both physical and mental </w:t>
      </w:r>
      <w:r w:rsidR="00C36748" w:rsidRPr="00B0194F">
        <w:t xml:space="preserve">health included: </w:t>
      </w:r>
      <w:r w:rsidR="00F5686A" w:rsidRPr="00B0194F">
        <w:t xml:space="preserve">HIV status at baseline, </w:t>
      </w:r>
      <w:r w:rsidR="00E95928" w:rsidRPr="00B0194F">
        <w:t>Body Mass Index</w:t>
      </w:r>
      <w:r w:rsidR="00C36748" w:rsidRPr="00B0194F">
        <w:t xml:space="preserve"> (</w:t>
      </w:r>
      <w:r w:rsidR="00E95928" w:rsidRPr="00B0194F">
        <w:t xml:space="preserve">BMI; </w:t>
      </w:r>
      <w:r w:rsidR="00C36748" w:rsidRPr="00B0194F">
        <w:t>&lt;25</w:t>
      </w:r>
      <w:r w:rsidR="009552EA" w:rsidRPr="00B0194F">
        <w:t xml:space="preserve"> versus</w:t>
      </w:r>
      <w:r w:rsidR="00C36748" w:rsidRPr="00B0194F">
        <w:t xml:space="preserve"> </w:t>
      </w:r>
      <w:r w:rsidR="00355DB7" w:rsidRPr="00B0194F">
        <w:t>≥</w:t>
      </w:r>
      <w:r w:rsidR="00D57B30" w:rsidRPr="00B0194F">
        <w:t>25)</w:t>
      </w:r>
      <w:r w:rsidR="00BB5506" w:rsidRPr="00B0194F">
        <w:t xml:space="preserve">, </w:t>
      </w:r>
      <w:r w:rsidR="009552EA" w:rsidRPr="00B0194F">
        <w:t>Alcohol-Use Disorder Identification Test</w:t>
      </w:r>
      <w:r w:rsidR="00FB0D31" w:rsidRPr="00B0194F">
        <w:t xml:space="preserve"> (AUDIT</w:t>
      </w:r>
      <w:r w:rsidR="009552EA" w:rsidRPr="00B0194F">
        <w:t xml:space="preserve">) </w:t>
      </w:r>
      <w:r w:rsidR="00393116" w:rsidRPr="00B0194F">
        <w:t>harmful drinking sub-</w:t>
      </w:r>
      <w:r w:rsidR="009552EA" w:rsidRPr="00B0194F">
        <w:t>scale (</w:t>
      </w:r>
      <w:r w:rsidR="00FB0D31" w:rsidRPr="00B0194F">
        <w:t xml:space="preserve">study </w:t>
      </w:r>
      <w:r w:rsidR="00247FD9" w:rsidRPr="00B0194F">
        <w:t>α = 0.71</w:t>
      </w:r>
      <w:r w:rsidR="00527678" w:rsidRPr="00B0194F">
        <w:t xml:space="preserve">; </w:t>
      </w:r>
      <w:r w:rsidR="009F5B75" w:rsidRPr="00B0194F">
        <w:t xml:space="preserve">continuous; </w:t>
      </w:r>
      <w:r w:rsidR="00393116" w:rsidRPr="00B0194F">
        <w:t xml:space="preserve">range: 0-16, high score denotes </w:t>
      </w:r>
      <w:r w:rsidR="00E37F63" w:rsidRPr="00B0194F">
        <w:t>possible dependence</w:t>
      </w:r>
      <w:r w:rsidR="009552EA" w:rsidRPr="00B0194F">
        <w:t>)</w:t>
      </w:r>
      <w:r w:rsidR="004109D3" w:rsidRPr="00B0194F">
        <w:t>,</w:t>
      </w:r>
      <w:r w:rsidR="004C4165" w:rsidRPr="00D570A6">
        <w:rPr>
          <w:rFonts w:ascii="Times" w:hAnsi="Times"/>
        </w:rPr>
        <w:fldChar w:fldCharType="begin"/>
      </w:r>
      <w:r w:rsidR="00B0194F">
        <w:rPr>
          <w:rFonts w:ascii="Times" w:hAnsi="Times"/>
        </w:rPr>
        <w:instrText xml:space="preserve"> ADDIN EN.CITE &lt;EndNote&gt;&lt;Cite&gt;&lt;Author&gt;Bradley&lt;/Author&gt;&lt;Year&gt;1998&lt;/Year&gt;&lt;RecNum&gt;150&lt;/RecNum&gt;&lt;DisplayText&gt;[33]&lt;/DisplayText&gt;&lt;record&gt;&lt;rec-number&gt;150&lt;/rec-number&gt;&lt;foreign-keys&gt;&lt;key app="EN" db-id="pd50dffz0s5x9uev2dkprdrrawfd09dsrs2s" timestamp="1565811818" guid="b1fff50b-9ccd-4e9d-9063-4a529416167b"&gt;150&lt;/key&gt;&lt;/foreign-keys&gt;&lt;ref-type name="Journal Article"&gt;17&lt;/ref-type&gt;&lt;contributors&gt;&lt;authors&gt;&lt;author&gt;Bradley, Katharine A.&lt;/author&gt;&lt;author&gt;Bush, Kristen R.&lt;/author&gt;&lt;author&gt;McDonell, Mary B.&lt;/author&gt;&lt;author&gt;Malone, Timothy&lt;/author&gt;&lt;author&gt;Fihn, Stephan D.&lt;/author&gt;&lt;author&gt;for the Ambulatory Care Quality Improvement Project (ACQUIP),&lt;/author&gt;&lt;/authors&gt;&lt;/contributors&gt;&lt;titles&gt;&lt;title&gt;Screening for problem drinking: Comparison of CAGE and AUDIT&lt;/title&gt;&lt;secondary-title&gt;J Gen Intern Med&lt;/secondary-title&gt;&lt;/titles&gt;&lt;periodical&gt;&lt;full-title&gt;J Gen Intern Med&lt;/full-title&gt;&lt;/periodical&gt;&lt;pages&gt;379-388&lt;/pages&gt;&lt;volume&gt;13&lt;/volume&gt;&lt;number&gt;6&lt;/number&gt;&lt;section&gt;379&lt;/section&gt;&lt;dates&gt;&lt;year&gt;1998&lt;/year&gt;&lt;/dates&gt;&lt;urls&gt;&lt;/urls&gt;&lt;/record&gt;&lt;/Cite&gt;&lt;/EndNote&gt;</w:instrText>
      </w:r>
      <w:r w:rsidR="004C4165" w:rsidRPr="00D570A6">
        <w:rPr>
          <w:rFonts w:ascii="Times" w:hAnsi="Times"/>
        </w:rPr>
        <w:fldChar w:fldCharType="separate"/>
      </w:r>
      <w:r w:rsidR="00B0194F">
        <w:rPr>
          <w:rFonts w:ascii="Times" w:hAnsi="Times"/>
          <w:noProof/>
        </w:rPr>
        <w:t>[33]</w:t>
      </w:r>
      <w:r w:rsidR="004C4165" w:rsidRPr="00D570A6">
        <w:rPr>
          <w:rFonts w:ascii="Times" w:hAnsi="Times"/>
        </w:rPr>
        <w:fldChar w:fldCharType="end"/>
      </w:r>
      <w:r w:rsidR="00444744" w:rsidRPr="00B0194F">
        <w:t xml:space="preserve"> and the</w:t>
      </w:r>
      <w:r w:rsidR="004109D3" w:rsidRPr="00B0194F">
        <w:t xml:space="preserve"> </w:t>
      </w:r>
      <w:r w:rsidR="00393116" w:rsidRPr="00B0194F">
        <w:t xml:space="preserve">Gay/Bisexual </w:t>
      </w:r>
      <w:r w:rsidR="00E95928" w:rsidRPr="00B0194F">
        <w:t>Self-Esteem/Internalised Stigma</w:t>
      </w:r>
      <w:r w:rsidR="00393116" w:rsidRPr="00B0194F">
        <w:t xml:space="preserve"> scale (</w:t>
      </w:r>
      <w:r w:rsidR="00E95928" w:rsidRPr="00B0194F">
        <w:t xml:space="preserve">GBSIS; </w:t>
      </w:r>
      <w:r w:rsidR="00FB0D31" w:rsidRPr="00B0194F">
        <w:t xml:space="preserve">study </w:t>
      </w:r>
      <w:r w:rsidR="00527678" w:rsidRPr="00B0194F">
        <w:t xml:space="preserve">α = 0.88; </w:t>
      </w:r>
      <w:r w:rsidR="009F5B75" w:rsidRPr="00B0194F">
        <w:t xml:space="preserve">continuous; </w:t>
      </w:r>
      <w:r w:rsidR="00F33C0A" w:rsidRPr="00B0194F">
        <w:t>range: 0-21, high</w:t>
      </w:r>
      <w:r w:rsidR="00E37F63" w:rsidRPr="00B0194F">
        <w:t>er</w:t>
      </w:r>
      <w:r w:rsidR="00F33C0A" w:rsidRPr="00B0194F">
        <w:t xml:space="preserve"> score </w:t>
      </w:r>
      <w:r w:rsidR="00E37F63" w:rsidRPr="00B0194F">
        <w:t>indicates</w:t>
      </w:r>
      <w:r w:rsidR="00F33C0A" w:rsidRPr="00B0194F">
        <w:t xml:space="preserve"> </w:t>
      </w:r>
      <w:r w:rsidR="00247FD9" w:rsidRPr="00B0194F">
        <w:t>lower</w:t>
      </w:r>
      <w:r w:rsidR="00E37F63" w:rsidRPr="00B0194F">
        <w:t xml:space="preserve"> self-esteem</w:t>
      </w:r>
      <w:r w:rsidR="00393116" w:rsidRPr="00B0194F">
        <w:t>)</w:t>
      </w:r>
      <w:r w:rsidR="004C4165" w:rsidRPr="00D570A6">
        <w:rPr>
          <w:rFonts w:ascii="Times" w:hAnsi="Times"/>
        </w:rPr>
        <w:fldChar w:fldCharType="begin"/>
      </w:r>
      <w:r w:rsidR="00B0194F">
        <w:rPr>
          <w:rFonts w:ascii="Times" w:hAnsi="Times"/>
        </w:rPr>
        <w:instrText xml:space="preserve"> ADDIN EN.CITE &lt;EndNote&gt;&lt;Cite&gt;&lt;Author&gt;Herek&lt;/Author&gt;&lt;Year&gt;1995&lt;/Year&gt;&lt;RecNum&gt;151&lt;/RecNum&gt;&lt;DisplayText&gt;[34]&lt;/DisplayText&gt;&lt;record&gt;&lt;rec-number&gt;151&lt;/rec-number&gt;&lt;foreign-keys&gt;&lt;key app="EN" db-id="pd50dffz0s5x9uev2dkprdrrawfd09dsrs2s" timestamp="1565811818" guid="5c7656f2-a68a-485c-af2c-81e36cc8e230"&gt;151&lt;/key&gt;&lt;/foreign-keys&gt;&lt;ref-type name="Book Section"&gt;5&lt;/ref-type&gt;&lt;contributors&gt;&lt;authors&gt;&lt;author&gt;Herek, GM&lt;/author&gt;&lt;author&gt;Glunt, EK&lt;/author&gt;&lt;/authors&gt;&lt;secondary-authors&gt;&lt;author&gt;Herek, GM&lt;/author&gt;&lt;author&gt;Greene, B&lt;/author&gt;&lt;/secondary-authors&gt;&lt;/contributors&gt;&lt;titles&gt;&lt;title&gt;Identity and community among gay and bisexual men in the AIDS era: Preliminary dindings from the Sacramento Men’s Health Study&lt;/title&gt;&lt;secondary-title&gt;AIDS, Identity, and Community: The HIV Epidemic and Lesbians and Gay Men&lt;/secondary-title&gt;&lt;tertiary-title&gt;Psychological Perspectives on Lesbian and Gay Issues: Vol 1. Lesbian and gay psychology: Theory, research, and clinical applications&lt;/tertiary-title&gt;&lt;/titles&gt;&lt;dates&gt;&lt;year&gt;1995&lt;/year&gt;&lt;/dates&gt;&lt;pub-location&gt;Thousand Oaks, CA&lt;/pub-location&gt;&lt;publisher&gt;Sage&lt;/publisher&gt;&lt;urls&gt;&lt;/urls&gt;&lt;/record&gt;&lt;/Cite&gt;&lt;/EndNote&gt;</w:instrText>
      </w:r>
      <w:r w:rsidR="004C4165" w:rsidRPr="00D570A6">
        <w:rPr>
          <w:rFonts w:ascii="Times" w:hAnsi="Times"/>
        </w:rPr>
        <w:fldChar w:fldCharType="separate"/>
      </w:r>
      <w:r w:rsidR="00B0194F">
        <w:rPr>
          <w:rFonts w:ascii="Times" w:hAnsi="Times"/>
          <w:noProof/>
        </w:rPr>
        <w:t>[34]</w:t>
      </w:r>
      <w:r w:rsidR="004C4165" w:rsidRPr="00D570A6">
        <w:rPr>
          <w:rFonts w:ascii="Times" w:hAnsi="Times"/>
        </w:rPr>
        <w:fldChar w:fldCharType="end"/>
      </w:r>
      <w:r w:rsidR="0009397C" w:rsidRPr="00B0194F">
        <w:t>.</w:t>
      </w:r>
      <w:r w:rsidR="00BB5506" w:rsidRPr="00B0194F">
        <w:t xml:space="preserve"> Mental health was assessed via response to the </w:t>
      </w:r>
      <w:r w:rsidR="00516D88" w:rsidRPr="00B0194F">
        <w:t>14</w:t>
      </w:r>
      <w:r w:rsidR="00BB5506" w:rsidRPr="00B0194F">
        <w:t>-item Hospital Anxiety and Depression Scale (HADS) anxiety (</w:t>
      </w:r>
      <w:r w:rsidR="00FB0D31" w:rsidRPr="00B0194F">
        <w:t xml:space="preserve">study </w:t>
      </w:r>
      <w:r w:rsidR="00602138" w:rsidRPr="00B0194F">
        <w:t xml:space="preserve">α = 0.84; </w:t>
      </w:r>
      <w:r w:rsidR="00BB5506" w:rsidRPr="00B0194F">
        <w:t xml:space="preserve">range: 0-21; score &gt;7 denotes </w:t>
      </w:r>
      <w:r w:rsidR="00E95928" w:rsidRPr="00B0194F">
        <w:t>borderline or clinically significant symptoms of anxiety</w:t>
      </w:r>
      <w:r w:rsidR="00BB5506" w:rsidRPr="00B0194F">
        <w:t>) and depression (</w:t>
      </w:r>
      <w:r w:rsidR="00FB0D31" w:rsidRPr="00B0194F">
        <w:t xml:space="preserve">study </w:t>
      </w:r>
      <w:r w:rsidR="00602138" w:rsidRPr="00B0194F">
        <w:t xml:space="preserve">α = 0.79; </w:t>
      </w:r>
      <w:r w:rsidR="00BB5506" w:rsidRPr="00B0194F">
        <w:t xml:space="preserve">range: 0-21; score &gt;7 denotes </w:t>
      </w:r>
      <w:r w:rsidR="00E95928" w:rsidRPr="00B0194F">
        <w:t>borderline or clinically significant symptoms of</w:t>
      </w:r>
      <w:r w:rsidR="00BB5506" w:rsidRPr="00B0194F">
        <w:t xml:space="preserve"> depression) subscales</w:t>
      </w:r>
      <w:r w:rsidR="00801D05" w:rsidRPr="00D570A6">
        <w:rPr>
          <w:rFonts w:ascii="Times" w:hAnsi="Times"/>
        </w:rPr>
        <w:fldChar w:fldCharType="begin"/>
      </w:r>
      <w:r w:rsidR="00B0194F">
        <w:rPr>
          <w:rFonts w:ascii="Times" w:hAnsi="Times"/>
        </w:rPr>
        <w:instrText xml:space="preserve"> ADDIN EN.CITE &lt;EndNote&gt;&lt;Cite&gt;&lt;Author&gt;Snaith&lt;/Author&gt;&lt;Year&gt;2003&lt;/Year&gt;&lt;RecNum&gt;153&lt;/RecNum&gt;&lt;DisplayText&gt;[35]&lt;/DisplayText&gt;&lt;record&gt;&lt;rec-number&gt;153&lt;/rec-number&gt;&lt;foreign-keys&gt;&lt;key app="EN" db-id="pd50dffz0s5x9uev2dkprdrrawfd09dsrs2s" timestamp="1565811818" guid="823e1692-bb66-4ed8-a9dc-dbffa9cece24"&gt;153&lt;/key&gt;&lt;/foreign-keys&gt;&lt;ref-type name="Journal Article"&gt;17&lt;/ref-type&gt;&lt;contributors&gt;&lt;authors&gt;&lt;author&gt;Snaith, RP&lt;/author&gt;&lt;/authors&gt;&lt;/contributors&gt;&lt;titles&gt;&lt;title&gt;The Hospital Anxiety and Depression Scale&lt;/title&gt;&lt;secondary-title&gt;Health Qual Life Outcomes&lt;/secondary-title&gt;&lt;/titles&gt;&lt;periodical&gt;&lt;full-title&gt;Health Qual Life Outcomes&lt;/full-title&gt;&lt;/periodical&gt;&lt;volume&gt;1&lt;/volume&gt;&lt;number&gt;29&lt;/number&gt;&lt;dates&gt;&lt;year&gt;2003&lt;/year&gt;&lt;/dates&gt;&lt;urls&gt;&lt;/urls&gt;&lt;electronic-resource-num&gt;10.1186/1477-7525-1-29&lt;/electronic-resource-num&gt;&lt;/record&gt;&lt;/Cite&gt;&lt;/EndNote&gt;</w:instrText>
      </w:r>
      <w:r w:rsidR="00801D05" w:rsidRPr="00D570A6">
        <w:rPr>
          <w:rFonts w:ascii="Times" w:hAnsi="Times"/>
        </w:rPr>
        <w:fldChar w:fldCharType="separate"/>
      </w:r>
      <w:r w:rsidR="00B0194F">
        <w:rPr>
          <w:rFonts w:ascii="Times" w:hAnsi="Times"/>
          <w:noProof/>
        </w:rPr>
        <w:t>[35]</w:t>
      </w:r>
      <w:r w:rsidR="00801D05" w:rsidRPr="00D570A6">
        <w:rPr>
          <w:rFonts w:ascii="Times" w:hAnsi="Times"/>
        </w:rPr>
        <w:fldChar w:fldCharType="end"/>
      </w:r>
      <w:r w:rsidR="0009397C" w:rsidRPr="00B0194F">
        <w:t>.</w:t>
      </w:r>
      <w:r w:rsidR="00BB5506" w:rsidRPr="00B0194F">
        <w:t xml:space="preserve"> A two-level variable incorporating scale responses was constructed, wherein a score &gt;7 in either subscale resulted in classification </w:t>
      </w:r>
      <w:r w:rsidR="00626848" w:rsidRPr="00B0194F">
        <w:t xml:space="preserve">as experiencing </w:t>
      </w:r>
      <w:r w:rsidR="00E95928" w:rsidRPr="00B0194F">
        <w:t>clinically significant symptoms of anxiety and/or depression.</w:t>
      </w:r>
    </w:p>
    <w:p w14:paraId="3E686AF8" w14:textId="77777777" w:rsidR="00EF6808" w:rsidRPr="00B0194F" w:rsidRDefault="00EF6808" w:rsidP="00D570A6">
      <w:pPr>
        <w:spacing w:line="480" w:lineRule="auto"/>
      </w:pPr>
    </w:p>
    <w:p w14:paraId="12427537" w14:textId="77777777" w:rsidR="0064116D" w:rsidRPr="00B0194F" w:rsidRDefault="002B411A" w:rsidP="00D07F8C">
      <w:pPr>
        <w:spacing w:line="480" w:lineRule="auto"/>
        <w:outlineLvl w:val="0"/>
        <w:rPr>
          <w:b/>
        </w:rPr>
      </w:pPr>
      <w:r w:rsidRPr="00B0194F">
        <w:rPr>
          <w:b/>
        </w:rPr>
        <w:lastRenderedPageBreak/>
        <w:t xml:space="preserve">Statistical </w:t>
      </w:r>
      <w:r w:rsidR="00043A49" w:rsidRPr="00B0194F">
        <w:rPr>
          <w:b/>
        </w:rPr>
        <w:t>A</w:t>
      </w:r>
      <w:r w:rsidRPr="00B0194F">
        <w:rPr>
          <w:b/>
        </w:rPr>
        <w:t>nalysis</w:t>
      </w:r>
    </w:p>
    <w:p w14:paraId="3EC97469" w14:textId="3E057E31" w:rsidR="00D1135C" w:rsidRPr="00D570A6" w:rsidRDefault="0064116D" w:rsidP="00EF6808">
      <w:pPr>
        <w:spacing w:line="480" w:lineRule="auto"/>
        <w:outlineLvl w:val="0"/>
        <w:rPr>
          <w:rFonts w:ascii="Times" w:hAnsi="Times"/>
        </w:rPr>
      </w:pPr>
      <w:r w:rsidRPr="00B0194F">
        <w:rPr>
          <w:b/>
          <w:i/>
        </w:rPr>
        <w:tab/>
      </w:r>
      <w:r w:rsidRPr="00B0194F">
        <w:t>Prevalence was determined throug</w:t>
      </w:r>
      <w:r w:rsidR="000A249F" w:rsidRPr="00B0194F">
        <w:t>h calculating the number of individuals experiencing loneliness at baseline through the last date of follow-up (February 2018).</w:t>
      </w:r>
      <w:r w:rsidR="008341F9" w:rsidRPr="00B0194F">
        <w:t xml:space="preserve"> </w:t>
      </w:r>
      <w:r w:rsidR="00D1135C" w:rsidRPr="00B0194F">
        <w:t xml:space="preserve">Due to the hypothesized association between loneliness and stigma, we </w:t>
      </w:r>
      <w:r w:rsidR="00161297" w:rsidRPr="00B0194F">
        <w:t>regressed</w:t>
      </w:r>
      <w:r w:rsidR="00482892" w:rsidRPr="00B0194F">
        <w:t xml:space="preserve"> the continuous LSESL scale </w:t>
      </w:r>
      <w:r w:rsidR="00161297" w:rsidRPr="00B0194F">
        <w:t>on</w:t>
      </w:r>
      <w:r w:rsidR="00482892" w:rsidRPr="00B0194F">
        <w:t xml:space="preserve"> the GBSIS scale</w:t>
      </w:r>
      <w:r w:rsidR="00EF6808" w:rsidRPr="00B0194F">
        <w:t>.</w:t>
      </w:r>
      <w:r w:rsidR="00D1135C" w:rsidRPr="00B0194F">
        <w:t xml:space="preserve"> </w:t>
      </w:r>
    </w:p>
    <w:p w14:paraId="36EAF290" w14:textId="1BBF8651" w:rsidR="00EC5641" w:rsidRPr="00D570A6" w:rsidRDefault="001A0867" w:rsidP="00EC5641">
      <w:pPr>
        <w:spacing w:line="480" w:lineRule="auto"/>
        <w:ind w:firstLine="720"/>
        <w:rPr>
          <w:rFonts w:ascii="Times" w:hAnsi="Times"/>
        </w:rPr>
      </w:pPr>
      <w:r w:rsidRPr="00D570A6">
        <w:rPr>
          <w:rFonts w:ascii="Times" w:hAnsi="Times"/>
        </w:rPr>
        <w:t xml:space="preserve">A multivariable generalized linear mixed model, with a </w:t>
      </w:r>
      <w:r w:rsidR="00F82615">
        <w:rPr>
          <w:rFonts w:ascii="Times" w:hAnsi="Times"/>
        </w:rPr>
        <w:t>logit</w:t>
      </w:r>
      <w:r w:rsidR="00F82615" w:rsidRPr="00D570A6">
        <w:rPr>
          <w:rFonts w:ascii="Times" w:hAnsi="Times"/>
        </w:rPr>
        <w:t xml:space="preserve"> </w:t>
      </w:r>
      <w:r w:rsidRPr="00D570A6">
        <w:rPr>
          <w:rFonts w:ascii="Times" w:hAnsi="Times"/>
        </w:rPr>
        <w:t>link function, was used to examine the relationship between loneliness</w:t>
      </w:r>
      <w:r w:rsidR="00161297" w:rsidRPr="00D570A6">
        <w:rPr>
          <w:rFonts w:ascii="Times" w:hAnsi="Times"/>
        </w:rPr>
        <w:t xml:space="preserve"> </w:t>
      </w:r>
      <w:r w:rsidRPr="00D570A6">
        <w:rPr>
          <w:rFonts w:ascii="Times" w:hAnsi="Times"/>
        </w:rPr>
        <w:t>and self-rated physical health (</w:t>
      </w:r>
      <w:r w:rsidRPr="00D570A6">
        <w:rPr>
          <w:rFonts w:ascii="Times" w:hAnsi="Times"/>
          <w:i/>
        </w:rPr>
        <w:t xml:space="preserve">good/very good/excellent </w:t>
      </w:r>
      <w:r w:rsidRPr="00D570A6">
        <w:rPr>
          <w:rFonts w:ascii="Times" w:hAnsi="Times"/>
        </w:rPr>
        <w:t>health</w:t>
      </w:r>
      <w:r w:rsidRPr="00D570A6">
        <w:rPr>
          <w:rFonts w:ascii="Times" w:hAnsi="Times"/>
          <w:i/>
        </w:rPr>
        <w:t xml:space="preserve"> </w:t>
      </w:r>
      <w:r w:rsidRPr="00D570A6">
        <w:rPr>
          <w:rFonts w:ascii="Times" w:hAnsi="Times"/>
        </w:rPr>
        <w:t xml:space="preserve">[good health] vs. </w:t>
      </w:r>
      <w:r w:rsidRPr="00D570A6">
        <w:rPr>
          <w:rFonts w:ascii="Times" w:hAnsi="Times"/>
          <w:i/>
        </w:rPr>
        <w:t xml:space="preserve">poor/fair </w:t>
      </w:r>
      <w:r w:rsidRPr="00D570A6">
        <w:rPr>
          <w:rFonts w:ascii="Times" w:hAnsi="Times"/>
        </w:rPr>
        <w:t xml:space="preserve">health [poor health]). </w:t>
      </w:r>
      <w:r w:rsidR="00E61060" w:rsidRPr="00D570A6">
        <w:rPr>
          <w:rFonts w:ascii="Times" w:hAnsi="Times"/>
        </w:rPr>
        <w:t>This</w:t>
      </w:r>
      <w:r w:rsidR="001848E5">
        <w:rPr>
          <w:rFonts w:ascii="Times" w:hAnsi="Times"/>
        </w:rPr>
        <w:t xml:space="preserve"> mixed</w:t>
      </w:r>
      <w:r w:rsidR="00E61060" w:rsidRPr="00D570A6">
        <w:rPr>
          <w:rFonts w:ascii="Times" w:hAnsi="Times"/>
        </w:rPr>
        <w:t xml:space="preserve"> model</w:t>
      </w:r>
      <w:r w:rsidR="001848E5">
        <w:rPr>
          <w:rFonts w:ascii="Times" w:hAnsi="Times"/>
        </w:rPr>
        <w:t>, with random intercepts,</w:t>
      </w:r>
      <w:r w:rsidR="00E61060" w:rsidRPr="00D570A6">
        <w:rPr>
          <w:rFonts w:ascii="Times" w:hAnsi="Times"/>
        </w:rPr>
        <w:t xml:space="preserve"> was selected</w:t>
      </w:r>
      <w:r w:rsidR="004A3493" w:rsidRPr="00D570A6">
        <w:rPr>
          <w:rFonts w:ascii="Times" w:hAnsi="Times"/>
        </w:rPr>
        <w:t xml:space="preserve"> to account for</w:t>
      </w:r>
      <w:r w:rsidR="001848E5">
        <w:rPr>
          <w:rFonts w:ascii="Times" w:hAnsi="Times"/>
        </w:rPr>
        <w:t xml:space="preserve"> both</w:t>
      </w:r>
      <w:r w:rsidR="004A3493" w:rsidRPr="00D570A6">
        <w:rPr>
          <w:rFonts w:ascii="Times" w:hAnsi="Times"/>
        </w:rPr>
        <w:t xml:space="preserve"> </w:t>
      </w:r>
      <w:r w:rsidRPr="00D570A6">
        <w:rPr>
          <w:rFonts w:ascii="Times" w:hAnsi="Times"/>
        </w:rPr>
        <w:t xml:space="preserve">the longitudinal nature of the data and clustering introduced </w:t>
      </w:r>
      <w:r w:rsidR="004A3493" w:rsidRPr="00D570A6">
        <w:rPr>
          <w:rFonts w:ascii="Times" w:hAnsi="Times"/>
        </w:rPr>
        <w:t xml:space="preserve">as a result of </w:t>
      </w:r>
      <w:r w:rsidRPr="00D570A6">
        <w:rPr>
          <w:rFonts w:ascii="Times" w:hAnsi="Times"/>
        </w:rPr>
        <w:t xml:space="preserve">the </w:t>
      </w:r>
      <w:r w:rsidR="004A3493" w:rsidRPr="00D570A6">
        <w:rPr>
          <w:rFonts w:ascii="Times" w:hAnsi="Times"/>
        </w:rPr>
        <w:t>RDS.</w:t>
      </w:r>
      <w:r w:rsidR="00EC5641" w:rsidRPr="00D570A6">
        <w:rPr>
          <w:rFonts w:ascii="Times" w:hAnsi="Times"/>
        </w:rPr>
        <w:t xml:space="preserve"> Potential confounders were selected for inclusion in the final model b</w:t>
      </w:r>
      <w:r w:rsidR="00751D13" w:rsidRPr="00D570A6">
        <w:rPr>
          <w:rFonts w:ascii="Times" w:hAnsi="Times"/>
        </w:rPr>
        <w:t>y a backward selection approach</w:t>
      </w:r>
      <w:r w:rsidR="00EC5641" w:rsidRPr="00D570A6">
        <w:rPr>
          <w:rFonts w:ascii="Times" w:hAnsi="Times"/>
        </w:rPr>
        <w:t xml:space="preserve"> which used the relative change in the coefficients for </w:t>
      </w:r>
      <w:r w:rsidR="00473B0C" w:rsidRPr="00D570A6">
        <w:rPr>
          <w:rFonts w:ascii="Times" w:hAnsi="Times"/>
        </w:rPr>
        <w:t xml:space="preserve">the </w:t>
      </w:r>
      <w:r w:rsidR="00247FD9" w:rsidRPr="00D570A6">
        <w:rPr>
          <w:rFonts w:ascii="Times" w:hAnsi="Times"/>
        </w:rPr>
        <w:t>loneliness</w:t>
      </w:r>
      <w:r w:rsidR="00473B0C" w:rsidRPr="00D570A6">
        <w:rPr>
          <w:rFonts w:ascii="Times" w:hAnsi="Times"/>
        </w:rPr>
        <w:t xml:space="preserve"> variable</w:t>
      </w:r>
      <w:r w:rsidR="00EC5641" w:rsidRPr="00D570A6">
        <w:rPr>
          <w:rFonts w:ascii="Times" w:hAnsi="Times"/>
        </w:rPr>
        <w:t xml:space="preserve"> as a criterion, until the minimum change from the full model exceeded 5%</w:t>
      </w:r>
      <w:r w:rsidR="00473B0C" w:rsidRPr="00D570A6">
        <w:rPr>
          <w:rFonts w:ascii="Times" w:hAnsi="Times"/>
        </w:rPr>
        <w:t>.</w:t>
      </w:r>
      <w:r w:rsidR="002248F5" w:rsidRPr="00D570A6">
        <w:rPr>
          <w:rFonts w:ascii="Times" w:hAnsi="Times"/>
        </w:rPr>
        <w:t xml:space="preserve"> A sensitivity analysis</w:t>
      </w:r>
      <w:r w:rsidR="00A02AE5" w:rsidRPr="00D570A6">
        <w:rPr>
          <w:rFonts w:ascii="Times" w:hAnsi="Times"/>
        </w:rPr>
        <w:t xml:space="preserve"> was conducted, in which the </w:t>
      </w:r>
      <w:r w:rsidR="00082316" w:rsidRPr="00D570A6">
        <w:rPr>
          <w:rFonts w:ascii="Times" w:hAnsi="Times"/>
        </w:rPr>
        <w:t>model was fit using the continuous LSESL scale</w:t>
      </w:r>
      <w:r w:rsidR="00EF6808" w:rsidRPr="00D570A6">
        <w:rPr>
          <w:rFonts w:ascii="Times" w:hAnsi="Times"/>
        </w:rPr>
        <w:t>.</w:t>
      </w:r>
    </w:p>
    <w:p w14:paraId="61DF6471" w14:textId="1ECAE053" w:rsidR="00A423EE" w:rsidRPr="00D570A6" w:rsidRDefault="00E63CC7" w:rsidP="001D6576">
      <w:pPr>
        <w:spacing w:line="480" w:lineRule="auto"/>
        <w:ind w:firstLine="720"/>
        <w:rPr>
          <w:rFonts w:ascii="Times" w:hAnsi="Times"/>
        </w:rPr>
      </w:pPr>
      <w:r w:rsidRPr="00D570A6">
        <w:rPr>
          <w:rFonts w:ascii="Times" w:hAnsi="Times"/>
        </w:rPr>
        <w:t xml:space="preserve">After constructing our final multivariable model, we </w:t>
      </w:r>
      <w:r w:rsidR="000068EE" w:rsidRPr="00D570A6">
        <w:rPr>
          <w:rFonts w:ascii="Times" w:hAnsi="Times"/>
        </w:rPr>
        <w:t xml:space="preserve">hypothesized that </w:t>
      </w:r>
      <w:r w:rsidR="00697FC8" w:rsidRPr="00D570A6">
        <w:rPr>
          <w:rFonts w:ascii="Times" w:hAnsi="Times"/>
        </w:rPr>
        <w:t xml:space="preserve">depression was </w:t>
      </w:r>
      <w:r w:rsidR="00C06CF2" w:rsidRPr="00D570A6">
        <w:rPr>
          <w:rFonts w:ascii="Times" w:hAnsi="Times"/>
        </w:rPr>
        <w:t xml:space="preserve">a potential mediator </w:t>
      </w:r>
      <w:r w:rsidR="00697FC8" w:rsidRPr="00D570A6">
        <w:rPr>
          <w:rFonts w:ascii="Times" w:hAnsi="Times"/>
        </w:rPr>
        <w:t xml:space="preserve">along the pathway </w:t>
      </w:r>
      <w:r w:rsidR="00C06CF2" w:rsidRPr="00D570A6">
        <w:rPr>
          <w:rFonts w:ascii="Times" w:hAnsi="Times"/>
        </w:rPr>
        <w:t xml:space="preserve">between </w:t>
      </w:r>
      <w:r w:rsidR="00697FC8" w:rsidRPr="00D570A6">
        <w:rPr>
          <w:rFonts w:ascii="Times" w:hAnsi="Times"/>
        </w:rPr>
        <w:t>loneliness to self-rated physical health</w:t>
      </w:r>
      <w:r w:rsidR="00C06CF2" w:rsidRPr="00D570A6">
        <w:rPr>
          <w:rFonts w:ascii="Times" w:hAnsi="Times"/>
        </w:rPr>
        <w:t>.</w:t>
      </w:r>
      <w:r w:rsidR="00697FC8" w:rsidRPr="00D570A6">
        <w:rPr>
          <w:rFonts w:ascii="Times" w:hAnsi="Times"/>
        </w:rPr>
        <w:t xml:space="preserve"> </w:t>
      </w:r>
      <w:r w:rsidR="00C06CF2" w:rsidRPr="00D570A6">
        <w:rPr>
          <w:rFonts w:ascii="Times" w:hAnsi="Times"/>
        </w:rPr>
        <w:t>This hypothesis was informed</w:t>
      </w:r>
      <w:r w:rsidR="00697FC8" w:rsidRPr="00D570A6">
        <w:rPr>
          <w:rFonts w:ascii="Times" w:hAnsi="Times"/>
        </w:rPr>
        <w:t xml:space="preserve"> </w:t>
      </w:r>
      <w:r w:rsidR="00C06CF2" w:rsidRPr="00D570A6">
        <w:rPr>
          <w:rFonts w:ascii="Times" w:hAnsi="Times"/>
        </w:rPr>
        <w:t>by previous studies that</w:t>
      </w:r>
      <w:r w:rsidR="00697FC8" w:rsidRPr="00D570A6">
        <w:rPr>
          <w:rFonts w:ascii="Times" w:hAnsi="Times"/>
        </w:rPr>
        <w:t xml:space="preserve"> documented relationship</w:t>
      </w:r>
      <w:r w:rsidR="00C06CF2" w:rsidRPr="00D570A6">
        <w:rPr>
          <w:rFonts w:ascii="Times" w:hAnsi="Times"/>
        </w:rPr>
        <w:t>s</w:t>
      </w:r>
      <w:r w:rsidR="00697FC8" w:rsidRPr="00D570A6">
        <w:rPr>
          <w:rFonts w:ascii="Times" w:hAnsi="Times"/>
        </w:rPr>
        <w:t xml:space="preserve"> between loneliness and depressive symptoms</w:t>
      </w:r>
      <w:r w:rsidR="00921DEC" w:rsidRPr="00D570A6">
        <w:rPr>
          <w:rFonts w:ascii="Times" w:hAnsi="Times"/>
        </w:rPr>
        <w:fldChar w:fldCharType="begin">
          <w:fldData xml:space="preserve">PEVuZE5vdGU+PENpdGU+PEF1dGhvcj5HZTwvQXV0aG9yPjxZZWFyPjIwMTc8L1llYXI+PFJlY051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</w:fldData>
        </w:fldChar>
      </w:r>
      <w:r w:rsidR="00875BE4" w:rsidRPr="00D570A6">
        <w:rPr>
          <w:rFonts w:ascii="Times" w:hAnsi="Times"/>
        </w:rPr>
        <w:instrText xml:space="preserve"> ADDIN EN.CITE </w:instrText>
      </w:r>
      <w:r w:rsidR="00875BE4" w:rsidRPr="00D570A6">
        <w:rPr>
          <w:rFonts w:ascii="Times" w:hAnsi="Times"/>
        </w:rPr>
        <w:fldChar w:fldCharType="begin">
          <w:fldData xml:space="preserve">PEVuZE5vdGU+PENpdGU+PEF1dGhvcj5HZTwvQXV0aG9yPjxZZWFyPjIwMTc8L1llYXI+PFJlY051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</w:fldData>
        </w:fldChar>
      </w:r>
      <w:r w:rsidR="00875BE4" w:rsidRPr="00D570A6">
        <w:rPr>
          <w:rFonts w:ascii="Times" w:hAnsi="Times"/>
        </w:rPr>
        <w:instrText xml:space="preserve"> ADDIN EN.CITE.DATA </w:instrText>
      </w:r>
      <w:r w:rsidR="00875BE4" w:rsidRPr="00D570A6">
        <w:rPr>
          <w:rFonts w:ascii="Times" w:hAnsi="Times"/>
        </w:rPr>
      </w:r>
      <w:r w:rsidR="00875BE4" w:rsidRPr="00D570A6">
        <w:rPr>
          <w:rFonts w:ascii="Times" w:hAnsi="Times"/>
        </w:rPr>
        <w:fldChar w:fldCharType="end"/>
      </w:r>
      <w:r w:rsidR="00921DEC" w:rsidRPr="00D570A6">
        <w:rPr>
          <w:rFonts w:ascii="Times" w:hAnsi="Times"/>
        </w:rPr>
      </w:r>
      <w:r w:rsidR="00921DEC" w:rsidRPr="00D570A6">
        <w:rPr>
          <w:rFonts w:ascii="Times" w:hAnsi="Times"/>
        </w:rPr>
        <w:fldChar w:fldCharType="separate"/>
      </w:r>
      <w:r w:rsidR="00875BE4" w:rsidRPr="00D570A6">
        <w:rPr>
          <w:rFonts w:ascii="Times" w:hAnsi="Times"/>
          <w:noProof/>
        </w:rPr>
        <w:t>[2-5]</w:t>
      </w:r>
      <w:r w:rsidR="00921DEC" w:rsidRPr="00D570A6">
        <w:rPr>
          <w:rFonts w:ascii="Times" w:hAnsi="Times"/>
        </w:rPr>
        <w:fldChar w:fldCharType="end"/>
      </w:r>
      <w:r w:rsidR="00697FC8" w:rsidRPr="00D570A6">
        <w:rPr>
          <w:rFonts w:ascii="Times" w:hAnsi="Times"/>
        </w:rPr>
        <w:t xml:space="preserve"> </w:t>
      </w:r>
      <w:r w:rsidR="00256E2F" w:rsidRPr="00D570A6">
        <w:rPr>
          <w:rFonts w:ascii="Times" w:hAnsi="Times"/>
        </w:rPr>
        <w:t>and an association between depressive symptoms and poor self-rated health</w:t>
      </w:r>
      <w:r w:rsidR="00DA2492" w:rsidRPr="00D570A6">
        <w:rPr>
          <w:rFonts w:ascii="Times" w:hAnsi="Times"/>
        </w:rPr>
        <w:fldChar w:fldCharType="begin"/>
      </w:r>
      <w:r w:rsidR="00B0194F">
        <w:rPr>
          <w:rFonts w:ascii="Times" w:hAnsi="Times"/>
        </w:rPr>
        <w:instrText xml:space="preserve"> ADDIN EN.CITE &lt;EndNote&gt;&lt;Cite&gt;&lt;Author&gt;Millan-Calenti&lt;/Author&gt;&lt;Year&gt;2012&lt;/Year&gt;&lt;RecNum&gt;391&lt;/RecNum&gt;&lt;DisplayText&gt;[36]&lt;/DisplayText&gt;&lt;record&gt;&lt;rec-number&gt;391&lt;/rec-number&gt;&lt;foreign-keys&gt;&lt;key app="EN" db-id="pd50dffz0s5x9uev2dkprdrrawfd09dsrs2s" timestamp="1574560995" guid="eea35d32-5767-49e7-8c1b-6f942ec65979"&gt;391&lt;/key&gt;&lt;key app="ENWeb" db-id=""&gt;0&lt;/key&gt;&lt;/foreign-keys&gt;&lt;ref-type name="Journal Article"&gt;17&lt;/ref-type&gt;&lt;contributors&gt;&lt;authors&gt;&lt;author&gt;Millan-Calenti, J. C.&lt;/author&gt;&lt;author&gt;Sanchez, A.&lt;/author&gt;&lt;author&gt;Lorenzo, T.&lt;/author&gt;&lt;author&gt;Maseda, A.&lt;/author&gt;&lt;/authors&gt;&lt;/contributors&gt;&lt;auth-address&gt;Gerontology Research Group, Department of Medicine, University of A Coruna, Faculty of Health Sciences, A Coruna, Spain. jcmillan@udc.es&lt;/auth-address&gt;&lt;titles&gt;&lt;title&gt;Depressive symptoms and other factors associated with poor self-rated health in the elderly: gender differences&lt;/title&gt;&lt;secondary-title&gt;Geriatr Gerontol Int&lt;/secondary-title&gt;&lt;/titles&gt;&lt;periodical&gt;&lt;full-title&gt;Geriatr Gerontol Int&lt;/full-title&gt;&lt;/periodical&gt;&lt;pages&gt;198-206&lt;/pages&gt;&lt;volume&gt;12&lt;/volume&gt;&lt;number&gt;2&lt;/number&gt;&lt;edition&gt;2011/09/21&lt;/edition&gt;&lt;keywords&gt;&lt;keyword&gt;Aged&lt;/keyword&gt;&lt;keyword&gt;Aged, 80 and over&lt;/keyword&gt;&lt;keyword&gt;Cross-Sectional Studies&lt;/keyword&gt;&lt;keyword&gt;*Depression&lt;/keyword&gt;&lt;keyword&gt;Female&lt;/keyword&gt;&lt;keyword&gt;*Health Status&lt;/keyword&gt;&lt;keyword&gt;Humans&lt;/keyword&gt;&lt;keyword&gt;Male&lt;/keyword&gt;&lt;keyword&gt;*Self Report&lt;/keyword&gt;&lt;keyword&gt;Sex Factors&lt;/keyword&gt;&lt;keyword&gt;Surveys and Questionnaires&lt;/keyword&gt;&lt;/keywords&gt;&lt;dates&gt;&lt;year&gt;2012&lt;/year&gt;&lt;pub-dates&gt;&lt;date&gt;Apr&lt;/date&gt;&lt;/pub-dates&gt;&lt;/dates&gt;&lt;isbn&gt;1447-0594 (Electronic)&amp;#xD;1447-0594 (Linking)&lt;/isbn&gt;&lt;accession-num&gt;21929719&lt;/accession-num&gt;&lt;urls&gt;&lt;related-urls&gt;&lt;url&gt;https://www.ncbi.nlm.nih.gov/pubmed/21929719&lt;/url&gt;&lt;/related-urls&gt;&lt;/urls&gt;&lt;electronic-resource-num&gt;10.1111/j.1447-0594.2011.00745.x&lt;/electronic-resource-num&gt;&lt;/record&gt;&lt;/Cite&gt;&lt;/EndNote&gt;</w:instrText>
      </w:r>
      <w:r w:rsidR="00DA2492" w:rsidRPr="00D570A6">
        <w:rPr>
          <w:rFonts w:ascii="Times" w:hAnsi="Times"/>
        </w:rPr>
        <w:fldChar w:fldCharType="separate"/>
      </w:r>
      <w:r w:rsidR="00B0194F">
        <w:rPr>
          <w:rFonts w:ascii="Times" w:hAnsi="Times"/>
          <w:noProof/>
        </w:rPr>
        <w:t>[36]</w:t>
      </w:r>
      <w:r w:rsidR="00DA2492" w:rsidRPr="00D570A6">
        <w:rPr>
          <w:rFonts w:ascii="Times" w:hAnsi="Times"/>
        </w:rPr>
        <w:fldChar w:fldCharType="end"/>
      </w:r>
      <w:r w:rsidR="009C04FB" w:rsidRPr="00D570A6">
        <w:rPr>
          <w:rFonts w:ascii="Times" w:hAnsi="Times"/>
        </w:rPr>
        <w:t>.</w:t>
      </w:r>
      <w:r w:rsidR="00256E2F" w:rsidRPr="00D570A6">
        <w:rPr>
          <w:rFonts w:ascii="Times" w:hAnsi="Times"/>
        </w:rPr>
        <w:t xml:space="preserve"> </w:t>
      </w:r>
      <w:r w:rsidR="009C04FB" w:rsidRPr="00D570A6">
        <w:rPr>
          <w:rFonts w:ascii="Times" w:hAnsi="Times"/>
        </w:rPr>
        <w:t>W</w:t>
      </w:r>
      <w:r w:rsidR="00F43C36" w:rsidRPr="00D570A6">
        <w:rPr>
          <w:rFonts w:ascii="Times" w:hAnsi="Times"/>
        </w:rPr>
        <w:t>e</w:t>
      </w:r>
      <w:r w:rsidR="00697FC8" w:rsidRPr="00D570A6">
        <w:rPr>
          <w:rFonts w:ascii="Times" w:hAnsi="Times"/>
        </w:rPr>
        <w:t xml:space="preserve"> </w:t>
      </w:r>
      <w:r w:rsidR="00C06CF2" w:rsidRPr="00D570A6">
        <w:rPr>
          <w:rFonts w:ascii="Times" w:hAnsi="Times"/>
        </w:rPr>
        <w:t xml:space="preserve">completed </w:t>
      </w:r>
      <w:r w:rsidR="000068EE" w:rsidRPr="00D570A6">
        <w:rPr>
          <w:rFonts w:ascii="Times" w:hAnsi="Times"/>
        </w:rPr>
        <w:t>a</w:t>
      </w:r>
      <w:r w:rsidR="00335212" w:rsidRPr="00D570A6">
        <w:rPr>
          <w:rFonts w:ascii="Times" w:hAnsi="Times"/>
        </w:rPr>
        <w:t xml:space="preserve"> mediation analysis</w:t>
      </w:r>
      <w:r w:rsidR="00261AAB" w:rsidRPr="00D570A6">
        <w:rPr>
          <w:rFonts w:ascii="Times" w:hAnsi="Times"/>
        </w:rPr>
        <w:t xml:space="preserve"> </w:t>
      </w:r>
      <w:r w:rsidR="00727871" w:rsidRPr="00D570A6">
        <w:rPr>
          <w:rFonts w:ascii="Times" w:hAnsi="Times"/>
        </w:rPr>
        <w:t>to examine whether</w:t>
      </w:r>
      <w:r w:rsidR="00697FC8" w:rsidRPr="00D570A6">
        <w:rPr>
          <w:rFonts w:ascii="Times" w:hAnsi="Times"/>
        </w:rPr>
        <w:t xml:space="preserve"> </w:t>
      </w:r>
      <w:r w:rsidR="0028711E" w:rsidRPr="00D570A6">
        <w:rPr>
          <w:rFonts w:ascii="Times" w:hAnsi="Times"/>
        </w:rPr>
        <w:t>depressive symptoms</w:t>
      </w:r>
      <w:r w:rsidR="008C7DB0" w:rsidRPr="00D570A6">
        <w:rPr>
          <w:rFonts w:ascii="Times" w:hAnsi="Times"/>
        </w:rPr>
        <w:t xml:space="preserve">, assessed via the HADS depression </w:t>
      </w:r>
      <w:r w:rsidR="00801D05" w:rsidRPr="00D570A6">
        <w:rPr>
          <w:rFonts w:ascii="Times" w:hAnsi="Times"/>
        </w:rPr>
        <w:t>subscale,</w:t>
      </w:r>
      <w:r w:rsidR="004B6240" w:rsidRPr="00D570A6">
        <w:rPr>
          <w:rFonts w:ascii="Times" w:hAnsi="Times"/>
        </w:rPr>
        <w:t xml:space="preserve"> </w:t>
      </w:r>
      <w:r w:rsidR="00751D13" w:rsidRPr="00D570A6">
        <w:rPr>
          <w:rFonts w:ascii="Times" w:hAnsi="Times"/>
        </w:rPr>
        <w:t>were</w:t>
      </w:r>
      <w:r w:rsidR="004B6240" w:rsidRPr="00D570A6">
        <w:rPr>
          <w:rFonts w:ascii="Times" w:hAnsi="Times"/>
        </w:rPr>
        <w:t xml:space="preserve"> </w:t>
      </w:r>
      <w:r w:rsidR="00727871" w:rsidRPr="00D570A6">
        <w:rPr>
          <w:rFonts w:ascii="Times" w:hAnsi="Times"/>
        </w:rPr>
        <w:t>acting as a</w:t>
      </w:r>
      <w:r w:rsidR="00697FC8" w:rsidRPr="00D570A6">
        <w:rPr>
          <w:rFonts w:ascii="Times" w:hAnsi="Times"/>
        </w:rPr>
        <w:t xml:space="preserve"> mediator</w:t>
      </w:r>
      <w:r w:rsidR="004B6240" w:rsidRPr="00D570A6">
        <w:rPr>
          <w:rFonts w:ascii="Times" w:hAnsi="Times"/>
        </w:rPr>
        <w:t xml:space="preserve"> between loneliness and self-rated physical health</w:t>
      </w:r>
      <w:r w:rsidR="001D6576" w:rsidRPr="00D570A6">
        <w:rPr>
          <w:rFonts w:ascii="Times" w:hAnsi="Times"/>
        </w:rPr>
        <w:t>.</w:t>
      </w:r>
      <w:r w:rsidR="00607F25" w:rsidRPr="00D570A6">
        <w:rPr>
          <w:rFonts w:ascii="Times" w:hAnsi="Times"/>
        </w:rPr>
        <w:t xml:space="preserve"> </w:t>
      </w:r>
      <w:r w:rsidR="000D1D1E" w:rsidRPr="00D570A6">
        <w:rPr>
          <w:rFonts w:ascii="Times" w:hAnsi="Times"/>
        </w:rPr>
        <w:t>Appropriate confounders</w:t>
      </w:r>
      <w:r w:rsidR="001D6576" w:rsidRPr="00D570A6">
        <w:rPr>
          <w:rFonts w:ascii="Times" w:hAnsi="Times"/>
        </w:rPr>
        <w:t xml:space="preserve"> as </w:t>
      </w:r>
      <w:r w:rsidR="000D1D1E" w:rsidRPr="00D570A6">
        <w:rPr>
          <w:rFonts w:ascii="Times" w:hAnsi="Times"/>
        </w:rPr>
        <w:t>previously outlined were adjusted for, with</w:t>
      </w:r>
      <w:r w:rsidR="001D6576" w:rsidRPr="00D570A6">
        <w:rPr>
          <w:rFonts w:ascii="Times" w:hAnsi="Times"/>
        </w:rPr>
        <w:t xml:space="preserve"> the</w:t>
      </w:r>
      <w:r w:rsidR="000D1D1E" w:rsidRPr="00D570A6">
        <w:rPr>
          <w:rFonts w:ascii="Times" w:hAnsi="Times"/>
        </w:rPr>
        <w:t xml:space="preserve"> exception of the</w:t>
      </w:r>
      <w:r w:rsidR="001D6576" w:rsidRPr="00D570A6">
        <w:rPr>
          <w:rFonts w:ascii="Times" w:hAnsi="Times"/>
        </w:rPr>
        <w:t xml:space="preserve"> HADS anxiety subscale. </w:t>
      </w:r>
      <w:r w:rsidR="00DD12B9" w:rsidRPr="00D570A6">
        <w:rPr>
          <w:rFonts w:ascii="Times" w:hAnsi="Times"/>
        </w:rPr>
        <w:t>Testing for mediation was done using the Monte Carlo method for assessing mediation</w:t>
      </w:r>
      <w:r w:rsidR="002E5D24">
        <w:rPr>
          <w:rFonts w:ascii="Times" w:hAnsi="Times"/>
        </w:rPr>
        <w:fldChar w:fldCharType="begin"/>
      </w:r>
      <w:r w:rsidR="002E5D24">
        <w:rPr>
          <w:rFonts w:ascii="Times" w:hAnsi="Times"/>
        </w:rPr>
        <w:instrText xml:space="preserve"> ADDIN EN.CITE &lt;EndNote&gt;&lt;Cite&gt;&lt;Author&gt;Selig&lt;/Author&gt;&lt;Year&gt;2008&lt;/Year&gt;&lt;RecNum&gt;159&lt;/RecNum&gt;&lt;DisplayText&gt;[37]&lt;/DisplayText&gt;&lt;record&gt;&lt;rec-number&gt;159&lt;/rec-number&gt;&lt;foreign-keys&gt;&lt;key app="EN" db-id="pd50dffz0s5x9uev2dkprdrrawfd09dsrs2s" timestamp="1565811818" guid="3db8c0a4-d74c-4b77-9fdd-a5deae853bbd"&gt;159&lt;/key&gt;&lt;/foreign-keys&gt;&lt;ref-type name="Web Page"&gt;12&lt;/ref-type&gt;&lt;contributors&gt;&lt;authors&gt;&lt;author&gt;Selig, JP&lt;/author&gt;&lt;author&gt;Preacher, KJ&lt;/author&gt;&lt;/authors&gt;&lt;/contributors&gt;&lt;titles&gt;&lt;title&gt;Monte Carlo method for assessing mediation: An interactive tool for creating confidence intervals for indirect effects&lt;/title&gt;&lt;/titles&gt;&lt;number&gt;July 12, 2019&lt;/number&gt;&lt;dates&gt;&lt;year&gt;2008&lt;/year&gt;&lt;pub-dates&gt;&lt;date&gt;January, 2015&lt;/date&gt;&lt;/pub-dates&gt;&lt;/dates&gt;&lt;work-type&gt;Computer Software&lt;/work-type&gt;&lt;urls&gt;&lt;related-urls&gt;&lt;url&gt;http://quantpsy.org/&lt;/url&gt;&lt;/related-urls&gt;&lt;/urls&gt;&lt;/record&gt;&lt;/Cite&gt;&lt;/EndNote&gt;</w:instrText>
      </w:r>
      <w:r w:rsidR="002E5D24">
        <w:rPr>
          <w:rFonts w:ascii="Times" w:hAnsi="Times"/>
        </w:rPr>
        <w:fldChar w:fldCharType="separate"/>
      </w:r>
      <w:r w:rsidR="002E5D24">
        <w:rPr>
          <w:rFonts w:ascii="Times" w:hAnsi="Times"/>
          <w:noProof/>
        </w:rPr>
        <w:t>[37]</w:t>
      </w:r>
      <w:r w:rsidR="002E5D24">
        <w:rPr>
          <w:rFonts w:ascii="Times" w:hAnsi="Times"/>
        </w:rPr>
        <w:fldChar w:fldCharType="end"/>
      </w:r>
      <w:r w:rsidR="004C4165" w:rsidRPr="00D570A6">
        <w:rPr>
          <w:rFonts w:ascii="Times" w:hAnsi="Times"/>
        </w:rPr>
        <w:t xml:space="preserve">. </w:t>
      </w:r>
      <w:r w:rsidR="008029BF" w:rsidRPr="00D570A6">
        <w:rPr>
          <w:rFonts w:ascii="Times" w:hAnsi="Times"/>
        </w:rPr>
        <w:t xml:space="preserve">Significance was determined through </w:t>
      </w:r>
      <w:r w:rsidR="00247FD9" w:rsidRPr="00D570A6">
        <w:rPr>
          <w:rFonts w:ascii="Times" w:hAnsi="Times"/>
        </w:rPr>
        <w:t xml:space="preserve">the </w:t>
      </w:r>
      <w:r w:rsidR="00247FD9" w:rsidRPr="00D570A6">
        <w:rPr>
          <w:rFonts w:ascii="Times" w:hAnsi="Times"/>
        </w:rPr>
        <w:lastRenderedPageBreak/>
        <w:t xml:space="preserve">Monte Carlo method, </w:t>
      </w:r>
      <w:r w:rsidR="008029BF" w:rsidRPr="00D570A6">
        <w:rPr>
          <w:rFonts w:ascii="Times" w:hAnsi="Times"/>
        </w:rPr>
        <w:t>Sobel p-value</w:t>
      </w:r>
      <w:r w:rsidR="0035174E" w:rsidRPr="00D570A6">
        <w:rPr>
          <w:rFonts w:ascii="Times" w:hAnsi="Times"/>
        </w:rPr>
        <w:t xml:space="preserve"> and posterior p-value test</w:t>
      </w:r>
      <w:r w:rsidR="004F1E8A" w:rsidRPr="00D570A6">
        <w:rPr>
          <w:rFonts w:ascii="Times" w:hAnsi="Times"/>
        </w:rPr>
        <w:t>ing; partial posterior methodology was employed as a higher power alternative to other common testing</w:t>
      </w:r>
      <w:r w:rsidR="009E1246" w:rsidRPr="00D570A6">
        <w:rPr>
          <w:rFonts w:ascii="Times" w:hAnsi="Times"/>
        </w:rPr>
        <w:fldChar w:fldCharType="begin"/>
      </w:r>
      <w:r w:rsidR="002E5D24">
        <w:rPr>
          <w:rFonts w:ascii="Times" w:hAnsi="Times"/>
        </w:rPr>
        <w:instrText xml:space="preserve"> ADDIN EN.CITE &lt;EndNote&gt;&lt;Cite&gt;&lt;Author&gt;Falk&lt;/Author&gt;&lt;Year&gt;2016&lt;/Year&gt;&lt;RecNum&gt;160&lt;/RecNum&gt;&lt;DisplayText&gt;[38]&lt;/DisplayText&gt;&lt;record&gt;&lt;rec-number&gt;160&lt;/rec-number&gt;&lt;foreign-keys&gt;&lt;key app="EN" db-id="pd50dffz0s5x9uev2dkprdrrawfd09dsrs2s" timestamp="1565811818" guid="86a3a28b-a8d2-444f-980b-ae708e5ecc07"&gt;160&lt;/key&gt;&lt;/foreign-keys&gt;&lt;ref-type name="Journal Article"&gt;17&lt;/ref-type&gt;&lt;contributors&gt;&lt;authors&gt;&lt;author&gt;Falk, Carl F.&lt;/author&gt;&lt;author&gt;Biesanz, Jeremy C.&lt;/author&gt;&lt;/authors&gt;&lt;/contributors&gt;&lt;titles&gt;&lt;title&gt;Two cross-platform programs for inferences and interval estimation about indirect effects in mediational models&lt;/title&gt;&lt;secondary-title&gt;SAGE Open&lt;/secondary-title&gt;&lt;/titles&gt;&lt;periodical&gt;&lt;full-title&gt;SAGE Open&lt;/full-title&gt;&lt;/periodical&gt;&lt;pages&gt;1-13&lt;/pages&gt;&lt;volume&gt;6&lt;/volume&gt;&lt;number&gt;1&lt;/number&gt;&lt;dates&gt;&lt;year&gt;2016&lt;/year&gt;&lt;/dates&gt;&lt;isbn&gt;2158-2440&amp;#xD;2158-2440&lt;/isbn&gt;&lt;urls&gt;&lt;/urls&gt;&lt;electronic-resource-num&gt;10.1177/2158244015625445&lt;/electronic-resource-num&gt;&lt;/record&gt;&lt;/Cite&gt;&lt;/EndNote&gt;</w:instrText>
      </w:r>
      <w:r w:rsidR="009E1246" w:rsidRPr="00D570A6">
        <w:rPr>
          <w:rFonts w:ascii="Times" w:hAnsi="Times"/>
        </w:rPr>
        <w:fldChar w:fldCharType="separate"/>
      </w:r>
      <w:r w:rsidR="002E5D24">
        <w:rPr>
          <w:rFonts w:ascii="Times" w:hAnsi="Times"/>
          <w:noProof/>
        </w:rPr>
        <w:t>[38]</w:t>
      </w:r>
      <w:r w:rsidR="009E1246" w:rsidRPr="00D570A6">
        <w:rPr>
          <w:rFonts w:ascii="Times" w:hAnsi="Times"/>
        </w:rPr>
        <w:fldChar w:fldCharType="end"/>
      </w:r>
      <w:r w:rsidR="0009397C" w:rsidRPr="00D570A6">
        <w:rPr>
          <w:rFonts w:ascii="Times" w:hAnsi="Times"/>
        </w:rPr>
        <w:t>.</w:t>
      </w:r>
      <w:r w:rsidR="00CA6AFD" w:rsidRPr="00D570A6">
        <w:rPr>
          <w:rFonts w:ascii="Times" w:hAnsi="Times"/>
        </w:rPr>
        <w:t xml:space="preserve"> </w:t>
      </w:r>
      <w:r w:rsidR="00A423EE" w:rsidRPr="00D570A6">
        <w:rPr>
          <w:rFonts w:ascii="Times" w:hAnsi="Times"/>
          <w:b/>
        </w:rPr>
        <w:br w:type="page"/>
      </w:r>
    </w:p>
    <w:p w14:paraId="540D0069" w14:textId="61955BC9" w:rsidR="00406A60" w:rsidRPr="00D570A6" w:rsidRDefault="00034CD6" w:rsidP="00D07F8C">
      <w:pPr>
        <w:spacing w:line="480" w:lineRule="auto"/>
        <w:outlineLvl w:val="0"/>
        <w:rPr>
          <w:rFonts w:ascii="Times" w:hAnsi="Times"/>
          <w:b/>
        </w:rPr>
      </w:pPr>
      <w:r w:rsidRPr="00D570A6">
        <w:rPr>
          <w:rFonts w:ascii="Times" w:hAnsi="Times"/>
          <w:b/>
        </w:rPr>
        <w:lastRenderedPageBreak/>
        <w:t>RESULTS</w:t>
      </w:r>
    </w:p>
    <w:p w14:paraId="533A2053" w14:textId="0931574D" w:rsidR="006C4D43" w:rsidRPr="00D570A6" w:rsidRDefault="006C4D43" w:rsidP="00D07F8C">
      <w:pPr>
        <w:spacing w:line="480" w:lineRule="auto"/>
        <w:outlineLvl w:val="0"/>
        <w:rPr>
          <w:rFonts w:ascii="Times" w:hAnsi="Times"/>
          <w:b/>
        </w:rPr>
      </w:pPr>
      <w:r w:rsidRPr="00D570A6">
        <w:rPr>
          <w:rFonts w:ascii="Times" w:hAnsi="Times"/>
          <w:b/>
        </w:rPr>
        <w:t>Descriptive Statistics</w:t>
      </w:r>
    </w:p>
    <w:p w14:paraId="765553E0" w14:textId="67BE7012" w:rsidR="00FE1097" w:rsidRPr="00D570A6" w:rsidRDefault="006036C4" w:rsidP="00B364F4">
      <w:pPr>
        <w:spacing w:line="480" w:lineRule="auto"/>
        <w:ind w:firstLine="720"/>
        <w:rPr>
          <w:rFonts w:ascii="Times" w:hAnsi="Times"/>
        </w:rPr>
      </w:pPr>
      <w:r w:rsidRPr="00D570A6">
        <w:rPr>
          <w:rFonts w:ascii="Times" w:hAnsi="Times"/>
        </w:rPr>
        <w:t>Loneliness was experienced by 61% (</w:t>
      </w:r>
      <w:r w:rsidRPr="00D570A6">
        <w:rPr>
          <w:rFonts w:ascii="Times" w:hAnsi="Times"/>
          <w:i/>
          <w:iCs/>
        </w:rPr>
        <w:t>n</w:t>
      </w:r>
      <w:r w:rsidRPr="00D570A6">
        <w:rPr>
          <w:rFonts w:ascii="Times" w:hAnsi="Times"/>
        </w:rPr>
        <w:t xml:space="preserve">=471) of the sample overall. </w:t>
      </w:r>
      <w:r w:rsidR="001B225E" w:rsidRPr="00D570A6">
        <w:rPr>
          <w:rFonts w:ascii="Times" w:hAnsi="Times"/>
        </w:rPr>
        <w:t>Further</w:t>
      </w:r>
      <w:r w:rsidR="00EF7270" w:rsidRPr="00D570A6">
        <w:rPr>
          <w:rFonts w:ascii="Times" w:hAnsi="Times"/>
        </w:rPr>
        <w:t>,</w:t>
      </w:r>
      <w:r w:rsidR="004F5F64" w:rsidRPr="00D570A6">
        <w:rPr>
          <w:rFonts w:ascii="Times" w:hAnsi="Times"/>
        </w:rPr>
        <w:t xml:space="preserve"> </w:t>
      </w:r>
      <w:r w:rsidR="00003FE6" w:rsidRPr="00D570A6">
        <w:rPr>
          <w:rFonts w:ascii="Times" w:hAnsi="Times"/>
        </w:rPr>
        <w:t>88% (</w:t>
      </w:r>
      <w:r w:rsidR="00003FE6" w:rsidRPr="00D570A6">
        <w:rPr>
          <w:rFonts w:ascii="Times" w:hAnsi="Times"/>
          <w:i/>
          <w:iCs/>
        </w:rPr>
        <w:t>n</w:t>
      </w:r>
      <w:r w:rsidR="004357CC" w:rsidRPr="00D570A6">
        <w:rPr>
          <w:rFonts w:ascii="Times" w:hAnsi="Times"/>
        </w:rPr>
        <w:t>=674)</w:t>
      </w:r>
      <w:r w:rsidR="003C7407" w:rsidRPr="00D570A6">
        <w:rPr>
          <w:rFonts w:ascii="Times" w:hAnsi="Times"/>
        </w:rPr>
        <w:t xml:space="preserve"> </w:t>
      </w:r>
      <w:r w:rsidR="00EF7270" w:rsidRPr="00D570A6">
        <w:rPr>
          <w:rFonts w:ascii="Times" w:hAnsi="Times"/>
        </w:rPr>
        <w:t xml:space="preserve">of participants </w:t>
      </w:r>
      <w:r w:rsidR="004357CC" w:rsidRPr="00D570A6">
        <w:rPr>
          <w:rFonts w:ascii="Times" w:hAnsi="Times"/>
        </w:rPr>
        <w:t>reported be</w:t>
      </w:r>
      <w:r w:rsidR="00003FE6" w:rsidRPr="00D570A6">
        <w:rPr>
          <w:rFonts w:ascii="Times" w:hAnsi="Times"/>
        </w:rPr>
        <w:t>ing in good health, while 12% (</w:t>
      </w:r>
      <w:r w:rsidR="00003FE6" w:rsidRPr="00D570A6">
        <w:rPr>
          <w:rFonts w:ascii="Times" w:hAnsi="Times"/>
          <w:i/>
          <w:iCs/>
        </w:rPr>
        <w:t>n</w:t>
      </w:r>
      <w:r w:rsidR="004357CC" w:rsidRPr="00D570A6">
        <w:rPr>
          <w:rFonts w:ascii="Times" w:hAnsi="Times"/>
        </w:rPr>
        <w:t>=96) were in poor physical health at baseline</w:t>
      </w:r>
      <w:r w:rsidR="00FD17E7" w:rsidRPr="00D570A6">
        <w:rPr>
          <w:rFonts w:ascii="Times" w:hAnsi="Times"/>
        </w:rPr>
        <w:t xml:space="preserve"> (Table </w:t>
      </w:r>
      <w:r w:rsidR="00B364F4" w:rsidRPr="00D570A6">
        <w:rPr>
          <w:rFonts w:ascii="Times" w:hAnsi="Times"/>
        </w:rPr>
        <w:t>1</w:t>
      </w:r>
      <w:r w:rsidR="009B7C01" w:rsidRPr="00D570A6">
        <w:rPr>
          <w:rFonts w:ascii="Times" w:hAnsi="Times"/>
        </w:rPr>
        <w:t>)</w:t>
      </w:r>
      <w:r w:rsidR="004357CC" w:rsidRPr="00D570A6">
        <w:rPr>
          <w:rFonts w:ascii="Times" w:hAnsi="Times"/>
        </w:rPr>
        <w:t xml:space="preserve">. </w:t>
      </w:r>
      <w:r w:rsidR="00EF7270" w:rsidRPr="00D570A6">
        <w:rPr>
          <w:rFonts w:ascii="Times" w:hAnsi="Times"/>
        </w:rPr>
        <w:t>W</w:t>
      </w:r>
      <w:r w:rsidR="0046035F" w:rsidRPr="00D570A6">
        <w:rPr>
          <w:rFonts w:ascii="Times" w:hAnsi="Times"/>
        </w:rPr>
        <w:t xml:space="preserve">hile </w:t>
      </w:r>
      <w:r w:rsidR="00003FE6" w:rsidRPr="00D570A6">
        <w:rPr>
          <w:rFonts w:ascii="Times" w:hAnsi="Times"/>
        </w:rPr>
        <w:t>59% (</w:t>
      </w:r>
      <w:r w:rsidR="00003FE6" w:rsidRPr="00D570A6">
        <w:rPr>
          <w:rFonts w:ascii="Times" w:hAnsi="Times"/>
          <w:i/>
          <w:iCs/>
        </w:rPr>
        <w:t>n</w:t>
      </w:r>
      <w:r w:rsidR="009B44DE" w:rsidRPr="00D570A6">
        <w:rPr>
          <w:rFonts w:ascii="Times" w:hAnsi="Times"/>
        </w:rPr>
        <w:t xml:space="preserve">=391) of individuals in good physical health </w:t>
      </w:r>
      <w:r w:rsidR="0046035F" w:rsidRPr="00D570A6">
        <w:rPr>
          <w:rFonts w:ascii="Times" w:hAnsi="Times"/>
        </w:rPr>
        <w:t>experienced loneliness</w:t>
      </w:r>
      <w:r w:rsidR="00003FE6" w:rsidRPr="00D570A6">
        <w:rPr>
          <w:rFonts w:ascii="Times" w:hAnsi="Times"/>
        </w:rPr>
        <w:t>, 87% (</w:t>
      </w:r>
      <w:r w:rsidR="00003FE6" w:rsidRPr="00D570A6">
        <w:rPr>
          <w:rFonts w:ascii="Times" w:hAnsi="Times"/>
          <w:i/>
          <w:iCs/>
        </w:rPr>
        <w:t>n</w:t>
      </w:r>
      <w:r w:rsidR="009B44DE" w:rsidRPr="00D570A6">
        <w:rPr>
          <w:rFonts w:ascii="Times" w:hAnsi="Times"/>
        </w:rPr>
        <w:t xml:space="preserve">=80) participants in poor health </w:t>
      </w:r>
      <w:r w:rsidR="001344CE" w:rsidRPr="00D570A6">
        <w:rPr>
          <w:rFonts w:ascii="Times" w:hAnsi="Times"/>
        </w:rPr>
        <w:t xml:space="preserve">were </w:t>
      </w:r>
      <w:r w:rsidR="00C96AB8" w:rsidRPr="00D570A6">
        <w:rPr>
          <w:rFonts w:ascii="Times" w:hAnsi="Times"/>
        </w:rPr>
        <w:t>lonely</w:t>
      </w:r>
      <w:r w:rsidR="00144A34" w:rsidRPr="00D570A6">
        <w:rPr>
          <w:rFonts w:ascii="Times" w:hAnsi="Times"/>
        </w:rPr>
        <w:t xml:space="preserve">. </w:t>
      </w:r>
      <w:r w:rsidR="007020E3" w:rsidRPr="00D570A6">
        <w:rPr>
          <w:rFonts w:ascii="Times" w:hAnsi="Times"/>
        </w:rPr>
        <w:t>Approximately 50% (</w:t>
      </w:r>
      <w:r w:rsidR="007020E3" w:rsidRPr="00D570A6">
        <w:rPr>
          <w:rFonts w:ascii="Times" w:hAnsi="Times"/>
          <w:i/>
          <w:iCs/>
        </w:rPr>
        <w:t>n</w:t>
      </w:r>
      <w:r w:rsidR="007020E3" w:rsidRPr="00D570A6">
        <w:rPr>
          <w:rFonts w:ascii="Times" w:hAnsi="Times"/>
        </w:rPr>
        <w:t xml:space="preserve">=333) of those who reported good health </w:t>
      </w:r>
      <w:r w:rsidRPr="00D570A6">
        <w:rPr>
          <w:rFonts w:ascii="Times" w:hAnsi="Times"/>
        </w:rPr>
        <w:t xml:space="preserve">experienced </w:t>
      </w:r>
      <w:r w:rsidR="00BC46CC" w:rsidRPr="00D570A6">
        <w:rPr>
          <w:rFonts w:ascii="Times" w:hAnsi="Times"/>
        </w:rPr>
        <w:t>borderline or clinically significant</w:t>
      </w:r>
      <w:r w:rsidRPr="00D570A6">
        <w:rPr>
          <w:rFonts w:ascii="Times" w:hAnsi="Times"/>
        </w:rPr>
        <w:t xml:space="preserve"> anxiety and/or depressive symptoms</w:t>
      </w:r>
      <w:r w:rsidR="007020E3" w:rsidRPr="00D570A6">
        <w:rPr>
          <w:rFonts w:ascii="Times" w:hAnsi="Times"/>
        </w:rPr>
        <w:t>, whereas 75% (</w:t>
      </w:r>
      <w:r w:rsidR="007020E3" w:rsidRPr="00D570A6">
        <w:rPr>
          <w:rFonts w:ascii="Times" w:hAnsi="Times"/>
          <w:i/>
          <w:iCs/>
        </w:rPr>
        <w:t>n</w:t>
      </w:r>
      <w:r w:rsidR="007020E3" w:rsidRPr="00D570A6">
        <w:rPr>
          <w:rFonts w:ascii="Times" w:hAnsi="Times"/>
        </w:rPr>
        <w:t xml:space="preserve">=70) of those in poor health </w:t>
      </w:r>
      <w:r w:rsidR="00BC46CC" w:rsidRPr="00D570A6">
        <w:rPr>
          <w:rFonts w:ascii="Times" w:hAnsi="Times"/>
        </w:rPr>
        <w:t>experienced borderline or clinically significant anxiety and/or depressive symptoms.</w:t>
      </w:r>
    </w:p>
    <w:p w14:paraId="2AEE83DA" w14:textId="0C487749" w:rsidR="00D1135C" w:rsidRPr="00D570A6" w:rsidRDefault="00D1135C" w:rsidP="00B364F4">
      <w:pPr>
        <w:spacing w:line="480" w:lineRule="auto"/>
        <w:ind w:firstLine="720"/>
        <w:rPr>
          <w:rFonts w:ascii="Times" w:hAnsi="Times"/>
        </w:rPr>
      </w:pPr>
      <w:r w:rsidRPr="00D570A6">
        <w:rPr>
          <w:rFonts w:ascii="Times" w:hAnsi="Times"/>
        </w:rPr>
        <w:t>The coefficient of determination obtained from regressing the continuous LSESL scale on the GBSIS scale was 0.65</w:t>
      </w:r>
      <w:r w:rsidR="00EF6808" w:rsidRPr="00D570A6">
        <w:rPr>
          <w:rFonts w:ascii="Times" w:hAnsi="Times"/>
        </w:rPr>
        <w:t>.</w:t>
      </w:r>
    </w:p>
    <w:p w14:paraId="483641DE" w14:textId="0B710966" w:rsidR="00051E73" w:rsidRPr="00D570A6" w:rsidRDefault="000D67A1" w:rsidP="00E11C34">
      <w:pPr>
        <w:spacing w:line="480" w:lineRule="auto"/>
        <w:outlineLvl w:val="0"/>
        <w:rPr>
          <w:rFonts w:ascii="Times" w:hAnsi="Times"/>
        </w:rPr>
      </w:pPr>
      <w:r w:rsidRPr="00D570A6">
        <w:rPr>
          <w:rFonts w:ascii="Times" w:hAnsi="Times"/>
          <w:b/>
        </w:rPr>
        <w:t>Multivariable Generalized Linear Mixed</w:t>
      </w:r>
      <w:r w:rsidR="00CA2953" w:rsidRPr="00D570A6">
        <w:rPr>
          <w:rFonts w:ascii="Times" w:hAnsi="Times"/>
          <w:b/>
        </w:rPr>
        <w:t xml:space="preserve"> Model</w:t>
      </w:r>
    </w:p>
    <w:p w14:paraId="48CCC1D2" w14:textId="337C1EAD" w:rsidR="00EF6808" w:rsidRPr="00D570A6" w:rsidRDefault="00061D39" w:rsidP="00C3484E">
      <w:pPr>
        <w:spacing w:line="480" w:lineRule="auto"/>
        <w:ind w:firstLine="720"/>
        <w:rPr>
          <w:rFonts w:ascii="Times" w:hAnsi="Times"/>
        </w:rPr>
      </w:pPr>
      <w:r w:rsidRPr="00D570A6">
        <w:rPr>
          <w:rFonts w:ascii="Times" w:hAnsi="Times"/>
        </w:rPr>
        <w:t xml:space="preserve">As outlined in </w:t>
      </w:r>
      <w:r w:rsidR="00FD17E7" w:rsidRPr="00D570A6">
        <w:rPr>
          <w:rFonts w:ascii="Times" w:hAnsi="Times"/>
        </w:rPr>
        <w:t xml:space="preserve">Table </w:t>
      </w:r>
      <w:r w:rsidR="00CE655D" w:rsidRPr="00D570A6">
        <w:rPr>
          <w:rFonts w:ascii="Times" w:hAnsi="Times"/>
        </w:rPr>
        <w:t>2</w:t>
      </w:r>
      <w:r w:rsidRPr="00D570A6">
        <w:rPr>
          <w:rFonts w:ascii="Times" w:hAnsi="Times"/>
        </w:rPr>
        <w:t xml:space="preserve">, </w:t>
      </w:r>
      <w:r w:rsidR="0056441E" w:rsidRPr="00D570A6">
        <w:rPr>
          <w:rFonts w:ascii="Times" w:hAnsi="Times"/>
        </w:rPr>
        <w:t>after adjustment</w:t>
      </w:r>
      <w:r w:rsidR="00DD7158" w:rsidRPr="00D570A6">
        <w:rPr>
          <w:rFonts w:ascii="Times" w:hAnsi="Times"/>
        </w:rPr>
        <w:t xml:space="preserve"> for </w:t>
      </w:r>
      <w:r w:rsidR="003C25F9">
        <w:rPr>
          <w:rFonts w:ascii="Times" w:hAnsi="Times"/>
        </w:rPr>
        <w:t>potential</w:t>
      </w:r>
      <w:r w:rsidR="003C25F9" w:rsidRPr="00D570A6">
        <w:rPr>
          <w:rFonts w:ascii="Times" w:hAnsi="Times"/>
        </w:rPr>
        <w:t xml:space="preserve"> </w:t>
      </w:r>
      <w:r w:rsidRPr="00D570A6">
        <w:rPr>
          <w:rFonts w:ascii="Times" w:hAnsi="Times"/>
        </w:rPr>
        <w:t>confounders</w:t>
      </w:r>
      <w:r w:rsidR="0056441E" w:rsidRPr="00D570A6">
        <w:rPr>
          <w:rFonts w:ascii="Times" w:hAnsi="Times"/>
        </w:rPr>
        <w:t>,</w:t>
      </w:r>
      <w:r w:rsidR="00DD7158" w:rsidRPr="00D570A6">
        <w:rPr>
          <w:rFonts w:ascii="Times" w:hAnsi="Times"/>
        </w:rPr>
        <w:t xml:space="preserve"> </w:t>
      </w:r>
      <w:r w:rsidRPr="00D570A6">
        <w:rPr>
          <w:rFonts w:ascii="Times" w:hAnsi="Times"/>
        </w:rPr>
        <w:t xml:space="preserve">loneliness </w:t>
      </w:r>
      <w:r w:rsidR="00960FC3" w:rsidRPr="00D570A6">
        <w:rPr>
          <w:rFonts w:ascii="Times" w:hAnsi="Times"/>
        </w:rPr>
        <w:t>was</w:t>
      </w:r>
      <w:r w:rsidRPr="00D570A6">
        <w:rPr>
          <w:rFonts w:ascii="Times" w:hAnsi="Times"/>
        </w:rPr>
        <w:t xml:space="preserve"> found to be associated with poor self-rated physical health</w:t>
      </w:r>
      <w:r w:rsidR="00887409" w:rsidRPr="00D570A6">
        <w:rPr>
          <w:rFonts w:ascii="Times" w:hAnsi="Times"/>
        </w:rPr>
        <w:t xml:space="preserve"> among gbMSM</w:t>
      </w:r>
      <w:r w:rsidRPr="00D570A6">
        <w:rPr>
          <w:rFonts w:ascii="Times" w:hAnsi="Times"/>
        </w:rPr>
        <w:t xml:space="preserve"> (Adjusted Odds Ratio [aOR]: 1.71, 95% Confidence Interval [95% CI]: 1.13, 2.59).</w:t>
      </w:r>
      <w:r w:rsidR="0021053D" w:rsidRPr="00D570A6">
        <w:rPr>
          <w:rFonts w:ascii="Times" w:hAnsi="Times"/>
        </w:rPr>
        <w:t xml:space="preserve"> Participants missing information for the selected covaria</w:t>
      </w:r>
      <w:r w:rsidR="00DD62D8" w:rsidRPr="00D570A6">
        <w:rPr>
          <w:rFonts w:ascii="Times" w:hAnsi="Times"/>
        </w:rPr>
        <w:t>tes were excluded from analysis</w:t>
      </w:r>
      <w:r w:rsidR="0021053D" w:rsidRPr="00D570A6">
        <w:rPr>
          <w:rFonts w:ascii="Times" w:hAnsi="Times"/>
        </w:rPr>
        <w:t xml:space="preserve"> </w:t>
      </w:r>
      <w:r w:rsidR="00680224" w:rsidRPr="00D570A6">
        <w:rPr>
          <w:rFonts w:ascii="Times" w:hAnsi="Times"/>
        </w:rPr>
        <w:t xml:space="preserve">which </w:t>
      </w:r>
      <w:r w:rsidR="0021053D" w:rsidRPr="00D570A6">
        <w:rPr>
          <w:rFonts w:ascii="Times" w:hAnsi="Times"/>
        </w:rPr>
        <w:t xml:space="preserve">resulted in a final sample of 760 individuals with 3,976 </w:t>
      </w:r>
      <w:r w:rsidR="002823AD" w:rsidRPr="00D570A6">
        <w:rPr>
          <w:rFonts w:ascii="Times" w:hAnsi="Times"/>
        </w:rPr>
        <w:t xml:space="preserve">observation-level </w:t>
      </w:r>
      <w:r w:rsidR="00DA7219" w:rsidRPr="00D570A6">
        <w:rPr>
          <w:rFonts w:ascii="Times" w:hAnsi="Times"/>
        </w:rPr>
        <w:t>visits</w:t>
      </w:r>
      <w:r w:rsidR="002823AD" w:rsidRPr="00D570A6">
        <w:rPr>
          <w:rFonts w:ascii="Times" w:hAnsi="Times"/>
        </w:rPr>
        <w:t xml:space="preserve"> longitudinally</w:t>
      </w:r>
      <w:r w:rsidR="00DA7219" w:rsidRPr="00D570A6">
        <w:rPr>
          <w:rFonts w:ascii="Times" w:hAnsi="Times"/>
        </w:rPr>
        <w:t>.</w:t>
      </w:r>
      <w:r w:rsidR="001D4BFB" w:rsidRPr="00D570A6">
        <w:rPr>
          <w:rFonts w:ascii="Times" w:hAnsi="Times"/>
        </w:rPr>
        <w:t xml:space="preserve"> A sensitivity analysi</w:t>
      </w:r>
      <w:r w:rsidR="00F35D18" w:rsidRPr="00D570A6">
        <w:rPr>
          <w:rFonts w:ascii="Times" w:hAnsi="Times"/>
        </w:rPr>
        <w:t xml:space="preserve">s </w:t>
      </w:r>
      <w:r w:rsidR="00AF7011" w:rsidRPr="00D570A6">
        <w:rPr>
          <w:rFonts w:ascii="Times" w:hAnsi="Times"/>
        </w:rPr>
        <w:t>was carried out in order to test the behavio</w:t>
      </w:r>
      <w:r w:rsidR="00843DC0">
        <w:rPr>
          <w:rFonts w:ascii="Times" w:hAnsi="Times"/>
        </w:rPr>
        <w:t>u</w:t>
      </w:r>
      <w:r w:rsidR="00AF7011" w:rsidRPr="00D570A6">
        <w:rPr>
          <w:rFonts w:ascii="Times" w:hAnsi="Times"/>
        </w:rPr>
        <w:t xml:space="preserve">r of the continuous version of the loneliness scale. </w:t>
      </w:r>
      <w:r w:rsidR="009C0491" w:rsidRPr="00D570A6">
        <w:rPr>
          <w:rFonts w:ascii="Times" w:hAnsi="Times"/>
        </w:rPr>
        <w:t xml:space="preserve">We found an association with loneliness and poor self-rated physical health (aOR: 1.19, 95% CI: 1.07-1.32) per one-unit increase </w:t>
      </w:r>
      <w:r w:rsidR="00C358C4" w:rsidRPr="00D570A6">
        <w:rPr>
          <w:rFonts w:ascii="Times" w:hAnsi="Times"/>
        </w:rPr>
        <w:t>(</w:t>
      </w:r>
      <w:r w:rsidR="008F7806" w:rsidRPr="00D570A6">
        <w:rPr>
          <w:rFonts w:ascii="Times" w:hAnsi="Times"/>
        </w:rPr>
        <w:t>Table S2</w:t>
      </w:r>
      <w:r w:rsidR="00C358C4" w:rsidRPr="00D570A6">
        <w:rPr>
          <w:rFonts w:ascii="Times" w:hAnsi="Times"/>
        </w:rPr>
        <w:t>)</w:t>
      </w:r>
      <w:r w:rsidR="009C0491" w:rsidRPr="00D570A6">
        <w:rPr>
          <w:rFonts w:ascii="Times" w:hAnsi="Times"/>
        </w:rPr>
        <w:t xml:space="preserve">. </w:t>
      </w:r>
      <w:r w:rsidR="00EF6808" w:rsidRPr="00D570A6">
        <w:rPr>
          <w:rFonts w:ascii="Times" w:hAnsi="Times"/>
        </w:rPr>
        <w:t>T</w:t>
      </w:r>
      <w:r w:rsidR="0092493B" w:rsidRPr="00D570A6">
        <w:rPr>
          <w:rFonts w:ascii="Times" w:hAnsi="Times"/>
        </w:rPr>
        <w:t>he</w:t>
      </w:r>
      <w:r w:rsidR="00C358C4" w:rsidRPr="00D570A6">
        <w:rPr>
          <w:rFonts w:ascii="Times" w:hAnsi="Times"/>
        </w:rPr>
        <w:t xml:space="preserve"> average</w:t>
      </w:r>
      <w:r w:rsidR="0092493B" w:rsidRPr="00D570A6">
        <w:rPr>
          <w:rFonts w:ascii="Times" w:hAnsi="Times"/>
        </w:rPr>
        <w:t xml:space="preserve"> effect size</w:t>
      </w:r>
      <w:r w:rsidR="00C358C4" w:rsidRPr="00D570A6">
        <w:rPr>
          <w:rFonts w:ascii="Times" w:hAnsi="Times"/>
        </w:rPr>
        <w:t xml:space="preserve"> was not considerably different </w:t>
      </w:r>
      <w:r w:rsidR="000A1BDC" w:rsidRPr="00D570A6">
        <w:rPr>
          <w:rFonts w:ascii="Times" w:hAnsi="Times"/>
        </w:rPr>
        <w:t>when using the dichotomized scale versus the continuous scale</w:t>
      </w:r>
      <w:r w:rsidR="00EF6808" w:rsidRPr="00D570A6">
        <w:rPr>
          <w:rFonts w:ascii="Times" w:hAnsi="Times"/>
        </w:rPr>
        <w:t xml:space="preserve"> and </w:t>
      </w:r>
      <w:r w:rsidR="00D558E2" w:rsidRPr="00D570A6">
        <w:rPr>
          <w:rFonts w:ascii="Times" w:hAnsi="Times"/>
        </w:rPr>
        <w:t>the effect on other covariates was minimal</w:t>
      </w:r>
      <w:r w:rsidR="00EF6808" w:rsidRPr="00D570A6">
        <w:rPr>
          <w:rFonts w:ascii="Times" w:hAnsi="Times"/>
        </w:rPr>
        <w:t>.</w:t>
      </w:r>
    </w:p>
    <w:p w14:paraId="7B723586" w14:textId="77777777" w:rsidR="00440AA1" w:rsidRPr="00D570A6" w:rsidRDefault="00440AA1" w:rsidP="00C358C4">
      <w:pPr>
        <w:spacing w:line="480" w:lineRule="auto"/>
        <w:ind w:firstLine="720"/>
        <w:rPr>
          <w:rFonts w:ascii="Times" w:hAnsi="Times"/>
        </w:rPr>
      </w:pPr>
    </w:p>
    <w:p w14:paraId="31CFAC0C" w14:textId="2A4BECD6" w:rsidR="00084452" w:rsidRPr="00D570A6" w:rsidRDefault="00084452" w:rsidP="00084452">
      <w:pPr>
        <w:spacing w:line="480" w:lineRule="auto"/>
        <w:rPr>
          <w:rFonts w:ascii="Times" w:hAnsi="Times"/>
        </w:rPr>
      </w:pPr>
      <w:r w:rsidRPr="00D570A6">
        <w:rPr>
          <w:rFonts w:ascii="Times" w:hAnsi="Times"/>
        </w:rPr>
        <w:lastRenderedPageBreak/>
        <w:t xml:space="preserve">Table 2. Multivariable generalized linear mixed model, with a </w:t>
      </w:r>
      <w:r w:rsidR="003C25F9">
        <w:rPr>
          <w:rFonts w:ascii="Times" w:hAnsi="Times"/>
        </w:rPr>
        <w:t>logit</w:t>
      </w:r>
      <w:r w:rsidR="003C25F9" w:rsidRPr="00D570A6">
        <w:rPr>
          <w:rFonts w:ascii="Times" w:hAnsi="Times"/>
        </w:rPr>
        <w:t xml:space="preserve"> </w:t>
      </w:r>
      <w:r w:rsidRPr="00D570A6">
        <w:rPr>
          <w:rFonts w:ascii="Times" w:hAnsi="Times"/>
        </w:rPr>
        <w:t xml:space="preserve">link function, quantifying the association between loneliness and self-rated physical health </w:t>
      </w:r>
      <w:r w:rsidRPr="00D570A6">
        <w:rPr>
          <w:rFonts w:ascii="Times" w:hAnsi="Times"/>
          <w:i/>
          <w:iCs/>
        </w:rPr>
        <w:t>(</w:t>
      </w:r>
      <w:r w:rsidR="00D558E2" w:rsidRPr="00D570A6">
        <w:rPr>
          <w:rFonts w:ascii="Times" w:hAnsi="Times"/>
          <w:i/>
          <w:iCs/>
        </w:rPr>
        <w:t>n</w:t>
      </w:r>
      <w:r w:rsidRPr="00D570A6">
        <w:rPr>
          <w:rFonts w:ascii="Times" w:hAnsi="Times"/>
          <w:i/>
          <w:iCs/>
        </w:rPr>
        <w:t>=</w:t>
      </w:r>
      <w:r w:rsidRPr="00D570A6">
        <w:rPr>
          <w:rFonts w:ascii="Times" w:hAnsi="Times"/>
        </w:rPr>
        <w:t>76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084452" w:rsidRPr="00475DB8" w14:paraId="43EAAC2B" w14:textId="77777777" w:rsidTr="00084452">
        <w:tc>
          <w:tcPr>
            <w:tcW w:w="3116" w:type="dxa"/>
            <w:vMerge w:val="restart"/>
            <w:tcBorders>
              <w:top w:val="single" w:sz="12" w:space="0" w:color="auto"/>
            </w:tcBorders>
          </w:tcPr>
          <w:p w14:paraId="07082367" w14:textId="77777777" w:rsidR="00084452" w:rsidRPr="00D570A6" w:rsidRDefault="00084452" w:rsidP="00084452">
            <w:pPr>
              <w:rPr>
                <w:rFonts w:ascii="Times" w:hAnsi="Times"/>
              </w:rPr>
            </w:pPr>
            <w:r w:rsidRPr="00D570A6">
              <w:rPr>
                <w:rFonts w:ascii="Times" w:hAnsi="Times"/>
              </w:rPr>
              <w:t>Variable</w:t>
            </w:r>
          </w:p>
        </w:tc>
        <w:tc>
          <w:tcPr>
            <w:tcW w:w="6234" w:type="dxa"/>
            <w:gridSpan w:val="2"/>
            <w:tcBorders>
              <w:top w:val="single" w:sz="12" w:space="0" w:color="auto"/>
            </w:tcBorders>
          </w:tcPr>
          <w:p w14:paraId="5E42CE21" w14:textId="77777777" w:rsidR="00084452" w:rsidRPr="00D570A6" w:rsidRDefault="00084452" w:rsidP="00084452">
            <w:pPr>
              <w:rPr>
                <w:rFonts w:ascii="Times" w:hAnsi="Times"/>
              </w:rPr>
            </w:pPr>
            <w:r w:rsidRPr="00D570A6">
              <w:rPr>
                <w:rFonts w:ascii="Times" w:hAnsi="Times"/>
              </w:rPr>
              <w:t>Self-rated physical health (</w:t>
            </w:r>
            <w:r w:rsidRPr="00D570A6">
              <w:rPr>
                <w:rFonts w:ascii="Times" w:hAnsi="Times"/>
                <w:i/>
              </w:rPr>
              <w:t xml:space="preserve">Good/very good/excellent </w:t>
            </w:r>
            <w:r w:rsidRPr="00D570A6">
              <w:rPr>
                <w:rFonts w:ascii="Times" w:hAnsi="Times"/>
              </w:rPr>
              <w:t>vs. P</w:t>
            </w:r>
            <w:r w:rsidRPr="00D570A6">
              <w:rPr>
                <w:rFonts w:ascii="Times" w:hAnsi="Times"/>
                <w:i/>
                <w:iCs/>
              </w:rPr>
              <w:t>oor/fair</w:t>
            </w:r>
            <w:r w:rsidRPr="00D570A6">
              <w:rPr>
                <w:rFonts w:ascii="Times" w:hAnsi="Times"/>
              </w:rPr>
              <w:t>)</w:t>
            </w:r>
          </w:p>
        </w:tc>
      </w:tr>
      <w:tr w:rsidR="00084452" w:rsidRPr="00475DB8" w14:paraId="1132D1B3" w14:textId="77777777" w:rsidTr="00084452">
        <w:tc>
          <w:tcPr>
            <w:tcW w:w="3116" w:type="dxa"/>
            <w:vMerge/>
            <w:tcBorders>
              <w:bottom w:val="single" w:sz="12" w:space="0" w:color="auto"/>
            </w:tcBorders>
          </w:tcPr>
          <w:p w14:paraId="1CDBC1D8" w14:textId="77777777" w:rsidR="00084452" w:rsidRPr="00D570A6" w:rsidRDefault="00084452" w:rsidP="00084452">
            <w:pPr>
              <w:rPr>
                <w:rFonts w:ascii="Times" w:hAnsi="Times"/>
              </w:rPr>
            </w:pPr>
          </w:p>
        </w:tc>
        <w:tc>
          <w:tcPr>
            <w:tcW w:w="3117" w:type="dxa"/>
            <w:tcBorders>
              <w:bottom w:val="single" w:sz="12" w:space="0" w:color="auto"/>
            </w:tcBorders>
          </w:tcPr>
          <w:p w14:paraId="35A8353D" w14:textId="77777777" w:rsidR="00084452" w:rsidRPr="00D570A6" w:rsidRDefault="00084452" w:rsidP="00084452">
            <w:pPr>
              <w:rPr>
                <w:rFonts w:ascii="Times" w:hAnsi="Times"/>
              </w:rPr>
            </w:pPr>
            <w:r w:rsidRPr="00D570A6">
              <w:rPr>
                <w:rFonts w:ascii="Times" w:hAnsi="Times"/>
              </w:rPr>
              <w:t>Adjusted Odds Ratio</w:t>
            </w:r>
          </w:p>
        </w:tc>
        <w:tc>
          <w:tcPr>
            <w:tcW w:w="3117" w:type="dxa"/>
            <w:tcBorders>
              <w:bottom w:val="single" w:sz="12" w:space="0" w:color="auto"/>
            </w:tcBorders>
          </w:tcPr>
          <w:p w14:paraId="110F40BA" w14:textId="77777777" w:rsidR="00084452" w:rsidRPr="00D570A6" w:rsidRDefault="00084452" w:rsidP="00084452">
            <w:pPr>
              <w:rPr>
                <w:rFonts w:ascii="Times" w:hAnsi="Times"/>
              </w:rPr>
            </w:pPr>
            <w:r w:rsidRPr="00D570A6">
              <w:rPr>
                <w:rFonts w:ascii="Times" w:hAnsi="Times"/>
              </w:rPr>
              <w:t>95% Confidence Interval</w:t>
            </w:r>
          </w:p>
        </w:tc>
      </w:tr>
      <w:tr w:rsidR="00084452" w:rsidRPr="00475DB8" w14:paraId="4D8CAB43" w14:textId="77777777" w:rsidTr="00084452">
        <w:tc>
          <w:tcPr>
            <w:tcW w:w="9350" w:type="dxa"/>
            <w:gridSpan w:val="3"/>
            <w:tcBorders>
              <w:top w:val="single" w:sz="12" w:space="0" w:color="auto"/>
            </w:tcBorders>
          </w:tcPr>
          <w:p w14:paraId="65A3875B" w14:textId="77777777" w:rsidR="00084452" w:rsidRPr="00D570A6" w:rsidRDefault="00084452" w:rsidP="00084452">
            <w:pPr>
              <w:rPr>
                <w:rFonts w:ascii="Times" w:hAnsi="Times"/>
                <w:i/>
              </w:rPr>
            </w:pPr>
            <w:r w:rsidRPr="00D570A6">
              <w:rPr>
                <w:rFonts w:ascii="Times" w:hAnsi="Times"/>
                <w:i/>
              </w:rPr>
              <w:t>Exposure</w:t>
            </w:r>
          </w:p>
        </w:tc>
      </w:tr>
      <w:tr w:rsidR="00084452" w:rsidRPr="00475DB8" w14:paraId="71827512" w14:textId="77777777" w:rsidTr="00084452">
        <w:tc>
          <w:tcPr>
            <w:tcW w:w="3116" w:type="dxa"/>
          </w:tcPr>
          <w:p w14:paraId="28931730" w14:textId="77777777" w:rsidR="00084452" w:rsidRPr="00D570A6" w:rsidRDefault="00084452" w:rsidP="00084452">
            <w:pPr>
              <w:rPr>
                <w:rFonts w:ascii="Times" w:hAnsi="Times"/>
                <w:vertAlign w:val="superscript"/>
              </w:rPr>
            </w:pPr>
            <w:r w:rsidRPr="00D570A6">
              <w:rPr>
                <w:rFonts w:ascii="Times" w:hAnsi="Times"/>
              </w:rPr>
              <w:t>LSESL</w:t>
            </w:r>
            <w:r w:rsidRPr="00D570A6">
              <w:rPr>
                <w:rFonts w:ascii="Times" w:hAnsi="Times"/>
                <w:vertAlign w:val="superscript"/>
              </w:rPr>
              <w:t>1</w:t>
            </w:r>
          </w:p>
          <w:p w14:paraId="2DED4ADB" w14:textId="77777777" w:rsidR="00084452" w:rsidRPr="00D570A6" w:rsidRDefault="00084452" w:rsidP="00084452">
            <w:pPr>
              <w:pStyle w:val="ListParagraph"/>
              <w:rPr>
                <w:rFonts w:ascii="Times" w:hAnsi="Times" w:cs="Times New Roman"/>
              </w:rPr>
            </w:pPr>
            <w:r w:rsidRPr="00D570A6">
              <w:rPr>
                <w:rFonts w:ascii="Times" w:hAnsi="Times" w:cs="Times New Roman"/>
              </w:rPr>
              <w:t>Not lonely</w:t>
            </w:r>
          </w:p>
          <w:p w14:paraId="035D72CD" w14:textId="77777777" w:rsidR="00084452" w:rsidRPr="00D570A6" w:rsidRDefault="00084452" w:rsidP="00084452">
            <w:pPr>
              <w:pStyle w:val="ListParagraph"/>
              <w:rPr>
                <w:rFonts w:ascii="Times" w:hAnsi="Times" w:cs="Times New Roman"/>
                <w:vertAlign w:val="superscript"/>
              </w:rPr>
            </w:pPr>
            <w:r w:rsidRPr="00D570A6">
              <w:rPr>
                <w:rFonts w:ascii="Times" w:hAnsi="Times" w:cs="Times New Roman"/>
              </w:rPr>
              <w:t>Lonely</w:t>
            </w:r>
          </w:p>
        </w:tc>
        <w:tc>
          <w:tcPr>
            <w:tcW w:w="3117" w:type="dxa"/>
          </w:tcPr>
          <w:p w14:paraId="3309E1A3" w14:textId="77777777" w:rsidR="00084452" w:rsidRPr="00D570A6" w:rsidRDefault="00084452" w:rsidP="00084452">
            <w:pPr>
              <w:rPr>
                <w:rFonts w:ascii="Times" w:hAnsi="Times"/>
              </w:rPr>
            </w:pPr>
          </w:p>
          <w:p w14:paraId="1D2208C7" w14:textId="77777777" w:rsidR="00084452" w:rsidRPr="00D570A6" w:rsidRDefault="00084452" w:rsidP="00084452">
            <w:pPr>
              <w:rPr>
                <w:rFonts w:ascii="Times" w:hAnsi="Times"/>
              </w:rPr>
            </w:pPr>
            <w:r w:rsidRPr="00D570A6">
              <w:rPr>
                <w:rFonts w:ascii="Times" w:hAnsi="Times"/>
              </w:rPr>
              <w:t>1.00</w:t>
            </w:r>
          </w:p>
          <w:p w14:paraId="3DB7769C" w14:textId="77777777" w:rsidR="00084452" w:rsidRPr="00D570A6" w:rsidRDefault="00084452" w:rsidP="00084452">
            <w:pPr>
              <w:rPr>
                <w:rFonts w:ascii="Times" w:hAnsi="Times"/>
              </w:rPr>
            </w:pPr>
            <w:r w:rsidRPr="00D570A6">
              <w:rPr>
                <w:rFonts w:ascii="Times" w:hAnsi="Times"/>
              </w:rPr>
              <w:t>1.71</w:t>
            </w:r>
          </w:p>
        </w:tc>
        <w:tc>
          <w:tcPr>
            <w:tcW w:w="3117" w:type="dxa"/>
          </w:tcPr>
          <w:p w14:paraId="424E20FA" w14:textId="77777777" w:rsidR="00084452" w:rsidRPr="00D570A6" w:rsidRDefault="00084452" w:rsidP="00084452">
            <w:pPr>
              <w:rPr>
                <w:rFonts w:ascii="Times" w:hAnsi="Times"/>
              </w:rPr>
            </w:pPr>
          </w:p>
          <w:p w14:paraId="4A53FCA6" w14:textId="77777777" w:rsidR="00084452" w:rsidRPr="00D570A6" w:rsidRDefault="00084452" w:rsidP="00084452">
            <w:pPr>
              <w:rPr>
                <w:rFonts w:ascii="Times" w:hAnsi="Times"/>
              </w:rPr>
            </w:pPr>
            <w:r w:rsidRPr="00D570A6">
              <w:rPr>
                <w:rFonts w:ascii="Times" w:hAnsi="Times"/>
              </w:rPr>
              <w:t>-</w:t>
            </w:r>
          </w:p>
          <w:p w14:paraId="13104061" w14:textId="77777777" w:rsidR="00084452" w:rsidRPr="00D570A6" w:rsidRDefault="00084452" w:rsidP="00084452">
            <w:pPr>
              <w:rPr>
                <w:rFonts w:ascii="Times" w:hAnsi="Times"/>
              </w:rPr>
            </w:pPr>
            <w:r w:rsidRPr="00D570A6">
              <w:rPr>
                <w:rFonts w:ascii="Times" w:hAnsi="Times"/>
              </w:rPr>
              <w:t>1.13, 2.60</w:t>
            </w:r>
          </w:p>
        </w:tc>
      </w:tr>
      <w:tr w:rsidR="00084452" w:rsidRPr="00475DB8" w14:paraId="7AD662B5" w14:textId="77777777" w:rsidTr="00084452">
        <w:tc>
          <w:tcPr>
            <w:tcW w:w="9350" w:type="dxa"/>
            <w:gridSpan w:val="3"/>
          </w:tcPr>
          <w:p w14:paraId="34D21758" w14:textId="77777777" w:rsidR="00084452" w:rsidRPr="00D570A6" w:rsidRDefault="00084452" w:rsidP="00084452">
            <w:pPr>
              <w:rPr>
                <w:rFonts w:ascii="Times" w:hAnsi="Times"/>
              </w:rPr>
            </w:pPr>
            <w:r w:rsidRPr="00D570A6">
              <w:rPr>
                <w:rFonts w:ascii="Times" w:hAnsi="Times"/>
                <w:i/>
              </w:rPr>
              <w:t>Confounders</w:t>
            </w:r>
          </w:p>
        </w:tc>
      </w:tr>
      <w:tr w:rsidR="00084452" w:rsidRPr="00475DB8" w14:paraId="7B473E8C" w14:textId="77777777" w:rsidTr="00084452">
        <w:tc>
          <w:tcPr>
            <w:tcW w:w="3116" w:type="dxa"/>
          </w:tcPr>
          <w:p w14:paraId="0D95AE7F" w14:textId="77777777" w:rsidR="00084452" w:rsidRPr="00D570A6" w:rsidRDefault="00084452" w:rsidP="00084452">
            <w:pPr>
              <w:rPr>
                <w:rFonts w:ascii="Times" w:hAnsi="Times"/>
              </w:rPr>
            </w:pPr>
            <w:r w:rsidRPr="00D570A6">
              <w:rPr>
                <w:rFonts w:ascii="Times" w:hAnsi="Times"/>
              </w:rPr>
              <w:t>Mental health condition</w:t>
            </w:r>
          </w:p>
          <w:p w14:paraId="4253F19D" w14:textId="77777777" w:rsidR="00084452" w:rsidRPr="00D570A6" w:rsidRDefault="00084452" w:rsidP="00084452">
            <w:pPr>
              <w:pStyle w:val="ListParagraph"/>
              <w:rPr>
                <w:rFonts w:ascii="Times" w:hAnsi="Times" w:cs="Times New Roman"/>
              </w:rPr>
            </w:pPr>
            <w:r w:rsidRPr="00D570A6">
              <w:rPr>
                <w:rFonts w:ascii="Times" w:hAnsi="Times" w:cs="Times New Roman"/>
              </w:rPr>
              <w:t>No</w:t>
            </w:r>
          </w:p>
          <w:p w14:paraId="2968E5B5" w14:textId="77777777" w:rsidR="00084452" w:rsidRPr="00D570A6" w:rsidRDefault="00084452" w:rsidP="00084452">
            <w:pPr>
              <w:pStyle w:val="ListParagraph"/>
              <w:rPr>
                <w:rFonts w:ascii="Times" w:hAnsi="Times" w:cs="Times New Roman"/>
              </w:rPr>
            </w:pPr>
            <w:r w:rsidRPr="00D570A6">
              <w:rPr>
                <w:rFonts w:ascii="Times" w:hAnsi="Times" w:cs="Times New Roman"/>
              </w:rPr>
              <w:t>Yes</w:t>
            </w:r>
          </w:p>
        </w:tc>
        <w:tc>
          <w:tcPr>
            <w:tcW w:w="3117" w:type="dxa"/>
          </w:tcPr>
          <w:p w14:paraId="38412A25" w14:textId="77777777" w:rsidR="00084452" w:rsidRPr="00D570A6" w:rsidRDefault="00084452" w:rsidP="00084452">
            <w:pPr>
              <w:rPr>
                <w:rFonts w:ascii="Times" w:hAnsi="Times"/>
              </w:rPr>
            </w:pPr>
          </w:p>
          <w:p w14:paraId="36FA9BAB" w14:textId="77777777" w:rsidR="00084452" w:rsidRPr="00D570A6" w:rsidRDefault="00084452" w:rsidP="00084452">
            <w:pPr>
              <w:rPr>
                <w:rFonts w:ascii="Times" w:hAnsi="Times"/>
              </w:rPr>
            </w:pPr>
            <w:r w:rsidRPr="00D570A6">
              <w:rPr>
                <w:rFonts w:ascii="Times" w:hAnsi="Times"/>
              </w:rPr>
              <w:t>1.00</w:t>
            </w:r>
          </w:p>
          <w:p w14:paraId="4732BAE0" w14:textId="77777777" w:rsidR="00084452" w:rsidRPr="00D570A6" w:rsidRDefault="00084452" w:rsidP="00084452">
            <w:pPr>
              <w:rPr>
                <w:rFonts w:ascii="Times" w:hAnsi="Times"/>
              </w:rPr>
            </w:pPr>
            <w:r w:rsidRPr="00D570A6">
              <w:rPr>
                <w:rFonts w:ascii="Times" w:hAnsi="Times"/>
              </w:rPr>
              <w:t>2.25</w:t>
            </w:r>
          </w:p>
        </w:tc>
        <w:tc>
          <w:tcPr>
            <w:tcW w:w="3117" w:type="dxa"/>
          </w:tcPr>
          <w:p w14:paraId="0037EF5B" w14:textId="77777777" w:rsidR="00084452" w:rsidRPr="00D570A6" w:rsidRDefault="00084452" w:rsidP="00084452">
            <w:pPr>
              <w:rPr>
                <w:rFonts w:ascii="Times" w:hAnsi="Times"/>
              </w:rPr>
            </w:pPr>
          </w:p>
          <w:p w14:paraId="7CE63093" w14:textId="77777777" w:rsidR="00084452" w:rsidRPr="00D570A6" w:rsidRDefault="00084452" w:rsidP="00084452">
            <w:pPr>
              <w:rPr>
                <w:rFonts w:ascii="Times" w:hAnsi="Times"/>
              </w:rPr>
            </w:pPr>
            <w:r w:rsidRPr="00D570A6">
              <w:rPr>
                <w:rFonts w:ascii="Times" w:hAnsi="Times"/>
              </w:rPr>
              <w:t>-</w:t>
            </w:r>
          </w:p>
          <w:p w14:paraId="25E2724A" w14:textId="77777777" w:rsidR="00084452" w:rsidRPr="00D570A6" w:rsidRDefault="00084452" w:rsidP="00084452">
            <w:pPr>
              <w:rPr>
                <w:rFonts w:ascii="Times" w:hAnsi="Times"/>
              </w:rPr>
            </w:pPr>
            <w:r w:rsidRPr="00D570A6">
              <w:rPr>
                <w:rFonts w:ascii="Times" w:hAnsi="Times"/>
              </w:rPr>
              <w:t>1.54, 3.28</w:t>
            </w:r>
          </w:p>
        </w:tc>
      </w:tr>
      <w:tr w:rsidR="00084452" w:rsidRPr="00475DB8" w14:paraId="2D3BD9ED" w14:textId="77777777" w:rsidTr="00084452">
        <w:tc>
          <w:tcPr>
            <w:tcW w:w="3116" w:type="dxa"/>
          </w:tcPr>
          <w:p w14:paraId="77376D81" w14:textId="77777777" w:rsidR="00084452" w:rsidRPr="00D570A6" w:rsidRDefault="00084452" w:rsidP="00084452">
            <w:pPr>
              <w:rPr>
                <w:rFonts w:ascii="Times" w:hAnsi="Times"/>
              </w:rPr>
            </w:pPr>
            <w:r w:rsidRPr="00D570A6">
              <w:rPr>
                <w:rFonts w:ascii="Times" w:hAnsi="Times"/>
              </w:rPr>
              <w:t>Annual income (Canadian dollars)</w:t>
            </w:r>
          </w:p>
          <w:p w14:paraId="2470D664" w14:textId="77777777" w:rsidR="00084452" w:rsidRPr="00D570A6" w:rsidRDefault="00084452" w:rsidP="00084452">
            <w:pPr>
              <w:pStyle w:val="ListParagraph"/>
              <w:rPr>
                <w:rFonts w:ascii="Times" w:hAnsi="Times" w:cs="Times New Roman"/>
              </w:rPr>
            </w:pPr>
            <w:r w:rsidRPr="00D570A6">
              <w:rPr>
                <w:rFonts w:ascii="Times" w:hAnsi="Times" w:cs="Times New Roman"/>
              </w:rPr>
              <w:t>&lt; 30,000</w:t>
            </w:r>
          </w:p>
          <w:p w14:paraId="17DD7CCB" w14:textId="77777777" w:rsidR="00084452" w:rsidRPr="00D570A6" w:rsidRDefault="00084452" w:rsidP="00084452">
            <w:pPr>
              <w:pStyle w:val="ListParagraph"/>
              <w:rPr>
                <w:rFonts w:ascii="Times" w:hAnsi="Times" w:cs="Times New Roman"/>
              </w:rPr>
            </w:pPr>
            <w:r w:rsidRPr="00D570A6">
              <w:rPr>
                <w:rFonts w:ascii="Times" w:hAnsi="Times" w:cs="Times New Roman"/>
              </w:rPr>
              <w:t>≥ 30,000</w:t>
            </w:r>
          </w:p>
        </w:tc>
        <w:tc>
          <w:tcPr>
            <w:tcW w:w="3117" w:type="dxa"/>
          </w:tcPr>
          <w:p w14:paraId="27092FA5" w14:textId="77777777" w:rsidR="00084452" w:rsidRPr="00D570A6" w:rsidRDefault="00084452" w:rsidP="00084452">
            <w:pPr>
              <w:rPr>
                <w:rFonts w:ascii="Times" w:hAnsi="Times"/>
              </w:rPr>
            </w:pPr>
          </w:p>
          <w:p w14:paraId="267593C0" w14:textId="77777777" w:rsidR="00084452" w:rsidRPr="00D570A6" w:rsidRDefault="00084452" w:rsidP="00084452">
            <w:pPr>
              <w:rPr>
                <w:rFonts w:ascii="Times" w:hAnsi="Times"/>
              </w:rPr>
            </w:pPr>
            <w:r w:rsidRPr="00D570A6">
              <w:rPr>
                <w:rFonts w:ascii="Times" w:hAnsi="Times"/>
              </w:rPr>
              <w:t>1.00</w:t>
            </w:r>
          </w:p>
          <w:p w14:paraId="07B1F92E" w14:textId="77777777" w:rsidR="00084452" w:rsidRPr="00D570A6" w:rsidRDefault="00084452" w:rsidP="00084452">
            <w:pPr>
              <w:rPr>
                <w:rFonts w:ascii="Times" w:hAnsi="Times"/>
              </w:rPr>
            </w:pPr>
            <w:r w:rsidRPr="00D570A6">
              <w:rPr>
                <w:rFonts w:ascii="Times" w:hAnsi="Times"/>
              </w:rPr>
              <w:t>0.57</w:t>
            </w:r>
          </w:p>
        </w:tc>
        <w:tc>
          <w:tcPr>
            <w:tcW w:w="3117" w:type="dxa"/>
          </w:tcPr>
          <w:p w14:paraId="51B117AD" w14:textId="77777777" w:rsidR="00084452" w:rsidRPr="00D570A6" w:rsidRDefault="00084452" w:rsidP="00084452">
            <w:pPr>
              <w:rPr>
                <w:rFonts w:ascii="Times" w:hAnsi="Times"/>
              </w:rPr>
            </w:pPr>
          </w:p>
          <w:p w14:paraId="11E62A02" w14:textId="77777777" w:rsidR="00084452" w:rsidRPr="00D570A6" w:rsidRDefault="00084452" w:rsidP="00084452">
            <w:pPr>
              <w:rPr>
                <w:rFonts w:ascii="Times" w:hAnsi="Times"/>
              </w:rPr>
            </w:pPr>
            <w:r w:rsidRPr="00D570A6">
              <w:rPr>
                <w:rFonts w:ascii="Times" w:hAnsi="Times"/>
              </w:rPr>
              <w:t>-</w:t>
            </w:r>
          </w:p>
          <w:p w14:paraId="45E64041" w14:textId="77777777" w:rsidR="00084452" w:rsidRPr="00D570A6" w:rsidRDefault="00084452" w:rsidP="00084452">
            <w:pPr>
              <w:rPr>
                <w:rFonts w:ascii="Times" w:hAnsi="Times"/>
              </w:rPr>
            </w:pPr>
            <w:r w:rsidRPr="00D570A6">
              <w:rPr>
                <w:rFonts w:ascii="Times" w:hAnsi="Times"/>
              </w:rPr>
              <w:t>0.38, 0.87</w:t>
            </w:r>
          </w:p>
        </w:tc>
      </w:tr>
      <w:tr w:rsidR="00084452" w:rsidRPr="00475DB8" w14:paraId="2296025B" w14:textId="77777777" w:rsidTr="00084452">
        <w:tc>
          <w:tcPr>
            <w:tcW w:w="3116" w:type="dxa"/>
          </w:tcPr>
          <w:p w14:paraId="6C242A8B" w14:textId="77777777" w:rsidR="00084452" w:rsidRPr="00D570A6" w:rsidRDefault="00084452" w:rsidP="00084452">
            <w:pPr>
              <w:rPr>
                <w:rFonts w:ascii="Times" w:hAnsi="Times"/>
              </w:rPr>
            </w:pPr>
            <w:r w:rsidRPr="00D570A6">
              <w:rPr>
                <w:rFonts w:ascii="Times" w:hAnsi="Times"/>
              </w:rPr>
              <w:t>Baseline HIV status</w:t>
            </w:r>
          </w:p>
          <w:p w14:paraId="42810158" w14:textId="77777777" w:rsidR="00084452" w:rsidRPr="00D570A6" w:rsidRDefault="00084452" w:rsidP="00084452">
            <w:pPr>
              <w:pStyle w:val="ListParagraph"/>
              <w:rPr>
                <w:rFonts w:ascii="Times" w:hAnsi="Times" w:cs="Times New Roman"/>
              </w:rPr>
            </w:pPr>
            <w:r w:rsidRPr="00D570A6">
              <w:rPr>
                <w:rFonts w:ascii="Times" w:hAnsi="Times" w:cs="Times New Roman"/>
              </w:rPr>
              <w:t>Negative</w:t>
            </w:r>
          </w:p>
          <w:p w14:paraId="6A1D67B4" w14:textId="77777777" w:rsidR="00084452" w:rsidRPr="00D570A6" w:rsidRDefault="00084452" w:rsidP="00084452">
            <w:pPr>
              <w:pStyle w:val="ListParagraph"/>
              <w:rPr>
                <w:rFonts w:ascii="Times" w:hAnsi="Times" w:cs="Times New Roman"/>
              </w:rPr>
            </w:pPr>
            <w:r w:rsidRPr="00D570A6">
              <w:rPr>
                <w:rFonts w:ascii="Times" w:hAnsi="Times" w:cs="Times New Roman"/>
              </w:rPr>
              <w:t>Positive</w:t>
            </w:r>
          </w:p>
        </w:tc>
        <w:tc>
          <w:tcPr>
            <w:tcW w:w="3117" w:type="dxa"/>
          </w:tcPr>
          <w:p w14:paraId="05206353" w14:textId="77777777" w:rsidR="00084452" w:rsidRPr="00D570A6" w:rsidRDefault="00084452" w:rsidP="00084452">
            <w:pPr>
              <w:rPr>
                <w:rFonts w:ascii="Times" w:hAnsi="Times"/>
              </w:rPr>
            </w:pPr>
          </w:p>
          <w:p w14:paraId="468F0F17" w14:textId="77777777" w:rsidR="00084452" w:rsidRPr="00D570A6" w:rsidRDefault="00084452" w:rsidP="00084452">
            <w:pPr>
              <w:rPr>
                <w:rFonts w:ascii="Times" w:hAnsi="Times"/>
              </w:rPr>
            </w:pPr>
            <w:r w:rsidRPr="00D570A6">
              <w:rPr>
                <w:rFonts w:ascii="Times" w:hAnsi="Times"/>
              </w:rPr>
              <w:t>1.00</w:t>
            </w:r>
          </w:p>
          <w:p w14:paraId="7942B813" w14:textId="77777777" w:rsidR="00084452" w:rsidRPr="00D570A6" w:rsidRDefault="00084452" w:rsidP="00084452">
            <w:pPr>
              <w:rPr>
                <w:rFonts w:ascii="Times" w:hAnsi="Times"/>
              </w:rPr>
            </w:pPr>
            <w:r w:rsidRPr="00D570A6">
              <w:rPr>
                <w:rFonts w:ascii="Times" w:hAnsi="Times"/>
              </w:rPr>
              <w:t>2.74</w:t>
            </w:r>
          </w:p>
        </w:tc>
        <w:tc>
          <w:tcPr>
            <w:tcW w:w="3117" w:type="dxa"/>
          </w:tcPr>
          <w:p w14:paraId="0F9C9F20" w14:textId="77777777" w:rsidR="00084452" w:rsidRPr="00D570A6" w:rsidRDefault="00084452" w:rsidP="00084452">
            <w:pPr>
              <w:rPr>
                <w:rFonts w:ascii="Times" w:hAnsi="Times"/>
              </w:rPr>
            </w:pPr>
          </w:p>
          <w:p w14:paraId="06914999" w14:textId="77777777" w:rsidR="00084452" w:rsidRPr="00D570A6" w:rsidRDefault="00084452" w:rsidP="00084452">
            <w:pPr>
              <w:rPr>
                <w:rFonts w:ascii="Times" w:hAnsi="Times"/>
              </w:rPr>
            </w:pPr>
            <w:r w:rsidRPr="00D570A6">
              <w:rPr>
                <w:rFonts w:ascii="Times" w:hAnsi="Times"/>
              </w:rPr>
              <w:t>-</w:t>
            </w:r>
          </w:p>
          <w:p w14:paraId="0EC12430" w14:textId="77777777" w:rsidR="00084452" w:rsidRPr="00D570A6" w:rsidRDefault="00084452" w:rsidP="00084452">
            <w:pPr>
              <w:rPr>
                <w:rFonts w:ascii="Times" w:hAnsi="Times"/>
              </w:rPr>
            </w:pPr>
            <w:r w:rsidRPr="00D570A6">
              <w:rPr>
                <w:rFonts w:ascii="Times" w:hAnsi="Times"/>
              </w:rPr>
              <w:t>1.53, 4.93</w:t>
            </w:r>
          </w:p>
        </w:tc>
      </w:tr>
      <w:tr w:rsidR="00084452" w:rsidRPr="00475DB8" w14:paraId="79578C19" w14:textId="77777777" w:rsidTr="00084452">
        <w:tc>
          <w:tcPr>
            <w:tcW w:w="3116" w:type="dxa"/>
            <w:tcBorders>
              <w:bottom w:val="single" w:sz="12" w:space="0" w:color="auto"/>
            </w:tcBorders>
          </w:tcPr>
          <w:p w14:paraId="6FE52A62" w14:textId="77777777" w:rsidR="00084452" w:rsidRPr="00D570A6" w:rsidRDefault="00084452" w:rsidP="00084452">
            <w:pPr>
              <w:rPr>
                <w:rFonts w:ascii="Times" w:hAnsi="Times"/>
                <w:vertAlign w:val="superscript"/>
              </w:rPr>
            </w:pPr>
            <w:r w:rsidRPr="00D570A6">
              <w:rPr>
                <w:rFonts w:ascii="Times" w:hAnsi="Times"/>
              </w:rPr>
              <w:t>GBSIS (per 1-unit increase)</w:t>
            </w:r>
          </w:p>
        </w:tc>
        <w:tc>
          <w:tcPr>
            <w:tcW w:w="3117" w:type="dxa"/>
            <w:tcBorders>
              <w:bottom w:val="single" w:sz="12" w:space="0" w:color="auto"/>
            </w:tcBorders>
          </w:tcPr>
          <w:p w14:paraId="4597DCD3" w14:textId="77777777" w:rsidR="00084452" w:rsidRPr="00D570A6" w:rsidRDefault="00084452" w:rsidP="00084452">
            <w:pPr>
              <w:rPr>
                <w:rFonts w:ascii="Times" w:hAnsi="Times"/>
              </w:rPr>
            </w:pPr>
            <w:r w:rsidRPr="00D570A6">
              <w:rPr>
                <w:rFonts w:ascii="Times" w:hAnsi="Times"/>
              </w:rPr>
              <w:t>1.23</w:t>
            </w:r>
          </w:p>
        </w:tc>
        <w:tc>
          <w:tcPr>
            <w:tcW w:w="3117" w:type="dxa"/>
            <w:tcBorders>
              <w:bottom w:val="single" w:sz="12" w:space="0" w:color="auto"/>
            </w:tcBorders>
          </w:tcPr>
          <w:p w14:paraId="6DFF61CB" w14:textId="77777777" w:rsidR="00084452" w:rsidRPr="00D570A6" w:rsidRDefault="00084452" w:rsidP="00084452">
            <w:pPr>
              <w:rPr>
                <w:rFonts w:ascii="Times" w:hAnsi="Times"/>
              </w:rPr>
            </w:pPr>
            <w:r w:rsidRPr="00D570A6">
              <w:rPr>
                <w:rFonts w:ascii="Times" w:hAnsi="Times"/>
              </w:rPr>
              <w:t>1.16, 1.29</w:t>
            </w:r>
          </w:p>
        </w:tc>
      </w:tr>
    </w:tbl>
    <w:p w14:paraId="2EA695E4" w14:textId="77777777" w:rsidR="00084452" w:rsidRPr="00D570A6" w:rsidRDefault="00084452" w:rsidP="00084452">
      <w:pPr>
        <w:rPr>
          <w:rFonts w:ascii="Times" w:hAnsi="Times"/>
        </w:rPr>
      </w:pPr>
      <w:r w:rsidRPr="00D570A6">
        <w:rPr>
          <w:rFonts w:ascii="Times" w:hAnsi="Times"/>
        </w:rPr>
        <w:t>LSESL: Loneliness Scale for Emotional and Social Loneliness; GBSIS: Gay/Bisexual Self-Esteem/Internalized Stigma</w:t>
      </w:r>
    </w:p>
    <w:p w14:paraId="47D11A94" w14:textId="77777777" w:rsidR="00084452" w:rsidRPr="00D570A6" w:rsidRDefault="00084452" w:rsidP="00084452">
      <w:pPr>
        <w:rPr>
          <w:rFonts w:ascii="Times" w:hAnsi="Times"/>
        </w:rPr>
      </w:pPr>
      <w:r w:rsidRPr="00D570A6">
        <w:rPr>
          <w:rFonts w:ascii="Times" w:hAnsi="Times"/>
          <w:vertAlign w:val="superscript"/>
        </w:rPr>
        <w:t>1</w:t>
      </w:r>
      <w:r w:rsidRPr="00D570A6">
        <w:rPr>
          <w:rFonts w:ascii="Times" w:hAnsi="Times"/>
        </w:rPr>
        <w:t>Not lonely (score of 0 to 1); lonely (score of 2 to 6)</w:t>
      </w:r>
    </w:p>
    <w:p w14:paraId="196E7CA6" w14:textId="77777777" w:rsidR="00937C73" w:rsidRPr="00D570A6" w:rsidRDefault="00937C73" w:rsidP="00084452">
      <w:pPr>
        <w:rPr>
          <w:rFonts w:ascii="Times" w:hAnsi="Times"/>
        </w:rPr>
      </w:pPr>
    </w:p>
    <w:p w14:paraId="70F75F32" w14:textId="2D27ECBB" w:rsidR="00303558" w:rsidRPr="00D570A6" w:rsidRDefault="00303558" w:rsidP="00D07F8C">
      <w:pPr>
        <w:spacing w:line="480" w:lineRule="auto"/>
        <w:outlineLvl w:val="0"/>
        <w:rPr>
          <w:rFonts w:ascii="Times" w:hAnsi="Times"/>
          <w:b/>
        </w:rPr>
      </w:pPr>
      <w:r w:rsidRPr="00D570A6">
        <w:rPr>
          <w:rFonts w:ascii="Times" w:hAnsi="Times"/>
          <w:b/>
        </w:rPr>
        <w:t>Mediation Analysis</w:t>
      </w:r>
    </w:p>
    <w:p w14:paraId="42D796DD" w14:textId="3F6CFBFE" w:rsidR="00965981" w:rsidRPr="00D570A6" w:rsidRDefault="00045E43" w:rsidP="00711E03">
      <w:pPr>
        <w:spacing w:line="480" w:lineRule="auto"/>
        <w:ind w:firstLine="720"/>
        <w:rPr>
          <w:rFonts w:ascii="Times" w:hAnsi="Times"/>
        </w:rPr>
      </w:pPr>
      <w:r w:rsidRPr="00D570A6">
        <w:rPr>
          <w:rFonts w:ascii="Times" w:hAnsi="Times"/>
        </w:rPr>
        <w:t xml:space="preserve">Figure 1 </w:t>
      </w:r>
      <w:r w:rsidR="00845CAE" w:rsidRPr="00D570A6">
        <w:rPr>
          <w:rFonts w:ascii="Times" w:hAnsi="Times"/>
        </w:rPr>
        <w:t>illustrates</w:t>
      </w:r>
      <w:r w:rsidRPr="00D570A6">
        <w:rPr>
          <w:rFonts w:ascii="Times" w:hAnsi="Times"/>
        </w:rPr>
        <w:t xml:space="preserve"> the schematic for the mediation analysis. </w:t>
      </w:r>
      <w:r w:rsidR="0076453A" w:rsidRPr="00D570A6">
        <w:rPr>
          <w:rFonts w:ascii="Times" w:hAnsi="Times"/>
        </w:rPr>
        <w:t>A higher degree of l</w:t>
      </w:r>
      <w:r w:rsidR="00711E03" w:rsidRPr="00D570A6">
        <w:rPr>
          <w:rFonts w:ascii="Times" w:hAnsi="Times"/>
        </w:rPr>
        <w:t xml:space="preserve">oneliness </w:t>
      </w:r>
      <w:r w:rsidR="00466291" w:rsidRPr="00D570A6">
        <w:rPr>
          <w:rFonts w:ascii="Times" w:hAnsi="Times"/>
        </w:rPr>
        <w:t>was</w:t>
      </w:r>
      <w:r w:rsidR="00A9262A" w:rsidRPr="00D570A6">
        <w:rPr>
          <w:rFonts w:ascii="Times" w:hAnsi="Times"/>
        </w:rPr>
        <w:t xml:space="preserve"> associated with </w:t>
      </w:r>
      <w:r w:rsidR="003E4E98" w:rsidRPr="00D570A6">
        <w:rPr>
          <w:rFonts w:ascii="Times" w:hAnsi="Times"/>
        </w:rPr>
        <w:t xml:space="preserve">poor </w:t>
      </w:r>
      <w:r w:rsidR="00A9262A" w:rsidRPr="00D570A6">
        <w:rPr>
          <w:rFonts w:ascii="Times" w:hAnsi="Times"/>
        </w:rPr>
        <w:t>self-rated physical health (</w:t>
      </w:r>
      <w:r w:rsidR="001C5B36" w:rsidRPr="00D570A6">
        <w:rPr>
          <w:rFonts w:ascii="Times" w:hAnsi="Times"/>
        </w:rPr>
        <w:t>a</w:t>
      </w:r>
      <w:r w:rsidR="00A9262A" w:rsidRPr="00D570A6">
        <w:rPr>
          <w:rFonts w:ascii="Times" w:hAnsi="Times"/>
        </w:rPr>
        <w:t xml:space="preserve">OR: </w:t>
      </w:r>
      <w:r w:rsidR="001C5B36" w:rsidRPr="00D570A6">
        <w:rPr>
          <w:rFonts w:ascii="Times" w:hAnsi="Times"/>
        </w:rPr>
        <w:t>1.95</w:t>
      </w:r>
      <w:r w:rsidR="00A9262A" w:rsidRPr="00D570A6">
        <w:rPr>
          <w:rFonts w:ascii="Times" w:hAnsi="Times"/>
        </w:rPr>
        <w:t xml:space="preserve">; 95% CI: </w:t>
      </w:r>
      <w:r w:rsidR="001C5B36" w:rsidRPr="00D570A6">
        <w:rPr>
          <w:rFonts w:ascii="Times" w:hAnsi="Times"/>
        </w:rPr>
        <w:t>1.30</w:t>
      </w:r>
      <w:r w:rsidR="00711E03" w:rsidRPr="00D570A6">
        <w:rPr>
          <w:rFonts w:ascii="Times" w:hAnsi="Times"/>
        </w:rPr>
        <w:t xml:space="preserve">, </w:t>
      </w:r>
      <w:r w:rsidR="001C5B36" w:rsidRPr="00D570A6">
        <w:rPr>
          <w:rFonts w:ascii="Times" w:hAnsi="Times"/>
        </w:rPr>
        <w:t>2.93</w:t>
      </w:r>
      <w:r w:rsidR="00A9262A" w:rsidRPr="00D570A6">
        <w:rPr>
          <w:rFonts w:ascii="Times" w:hAnsi="Times"/>
        </w:rPr>
        <w:t>)</w:t>
      </w:r>
      <w:r w:rsidR="0056157F" w:rsidRPr="00D570A6">
        <w:rPr>
          <w:rFonts w:ascii="Times" w:hAnsi="Times"/>
        </w:rPr>
        <w:t xml:space="preserve"> without </w:t>
      </w:r>
      <w:r w:rsidR="003E4E98" w:rsidRPr="00D570A6">
        <w:rPr>
          <w:rFonts w:ascii="Times" w:hAnsi="Times"/>
        </w:rPr>
        <w:t>considering</w:t>
      </w:r>
      <w:r w:rsidR="0056157F" w:rsidRPr="00D570A6">
        <w:rPr>
          <w:rFonts w:ascii="Times" w:hAnsi="Times"/>
        </w:rPr>
        <w:t xml:space="preserve"> the potential mediating </w:t>
      </w:r>
      <w:r w:rsidR="00711E03" w:rsidRPr="00D570A6">
        <w:rPr>
          <w:rFonts w:ascii="Times" w:hAnsi="Times"/>
        </w:rPr>
        <w:t xml:space="preserve">effect of </w:t>
      </w:r>
      <w:r w:rsidR="00EF6808" w:rsidRPr="00D570A6">
        <w:rPr>
          <w:rFonts w:ascii="Times" w:hAnsi="Times"/>
        </w:rPr>
        <w:t xml:space="preserve">depressive </w:t>
      </w:r>
      <w:r w:rsidR="00711E03" w:rsidRPr="00D570A6">
        <w:rPr>
          <w:rFonts w:ascii="Times" w:hAnsi="Times"/>
        </w:rPr>
        <w:t xml:space="preserve">symptoms; </w:t>
      </w:r>
      <w:r w:rsidR="00A9262A" w:rsidRPr="00D570A6">
        <w:rPr>
          <w:rFonts w:ascii="Times" w:hAnsi="Times"/>
        </w:rPr>
        <w:t xml:space="preserve">loneliness was </w:t>
      </w:r>
      <w:r w:rsidR="003E4E98" w:rsidRPr="00D570A6">
        <w:rPr>
          <w:rFonts w:ascii="Times" w:hAnsi="Times"/>
        </w:rPr>
        <w:t xml:space="preserve">also </w:t>
      </w:r>
      <w:r w:rsidR="00A9262A" w:rsidRPr="00D570A6">
        <w:rPr>
          <w:rFonts w:ascii="Times" w:hAnsi="Times"/>
        </w:rPr>
        <w:t xml:space="preserve">associated with </w:t>
      </w:r>
      <w:r w:rsidR="00711E03" w:rsidRPr="00D570A6">
        <w:rPr>
          <w:rFonts w:ascii="Times" w:hAnsi="Times"/>
        </w:rPr>
        <w:t>borderline or clinically significant depressive symptoms</w:t>
      </w:r>
      <w:r w:rsidR="00A9262A" w:rsidRPr="00D570A6">
        <w:rPr>
          <w:rFonts w:ascii="Times" w:hAnsi="Times"/>
        </w:rPr>
        <w:t xml:space="preserve"> (</w:t>
      </w:r>
      <w:r w:rsidR="00F76ED0" w:rsidRPr="00D570A6">
        <w:rPr>
          <w:rFonts w:ascii="Times" w:hAnsi="Times"/>
        </w:rPr>
        <w:t>a</w:t>
      </w:r>
      <w:r w:rsidR="00A9262A" w:rsidRPr="00D570A6">
        <w:rPr>
          <w:rFonts w:ascii="Times" w:hAnsi="Times"/>
        </w:rPr>
        <w:t xml:space="preserve">OR: </w:t>
      </w:r>
      <w:r w:rsidR="001C5B36" w:rsidRPr="00D570A6">
        <w:rPr>
          <w:rFonts w:ascii="Times" w:hAnsi="Times"/>
        </w:rPr>
        <w:t>5.42</w:t>
      </w:r>
      <w:r w:rsidR="0048671D" w:rsidRPr="00D570A6">
        <w:rPr>
          <w:rFonts w:ascii="Times" w:hAnsi="Times"/>
        </w:rPr>
        <w:t xml:space="preserve">; 95% CI: </w:t>
      </w:r>
      <w:r w:rsidR="001C5B36" w:rsidRPr="00D570A6">
        <w:rPr>
          <w:rFonts w:ascii="Times" w:hAnsi="Times"/>
        </w:rPr>
        <w:t>3.51</w:t>
      </w:r>
      <w:r w:rsidR="0048671D" w:rsidRPr="00D570A6">
        <w:rPr>
          <w:rFonts w:ascii="Times" w:hAnsi="Times"/>
        </w:rPr>
        <w:t xml:space="preserve">, </w:t>
      </w:r>
      <w:r w:rsidR="001C5B36" w:rsidRPr="00D570A6">
        <w:rPr>
          <w:rFonts w:ascii="Times" w:hAnsi="Times"/>
        </w:rPr>
        <w:t>8.40</w:t>
      </w:r>
      <w:r w:rsidR="0048671D" w:rsidRPr="00D570A6">
        <w:rPr>
          <w:rFonts w:ascii="Times" w:hAnsi="Times"/>
        </w:rPr>
        <w:t xml:space="preserve">). </w:t>
      </w:r>
      <w:r w:rsidR="0056157F" w:rsidRPr="00D570A6">
        <w:rPr>
          <w:rFonts w:ascii="Times" w:hAnsi="Times"/>
        </w:rPr>
        <w:t xml:space="preserve">After adjustment </w:t>
      </w:r>
      <w:r w:rsidR="0048671D" w:rsidRPr="00D570A6">
        <w:rPr>
          <w:rFonts w:ascii="Times" w:hAnsi="Times"/>
        </w:rPr>
        <w:t xml:space="preserve">for loneliness, </w:t>
      </w:r>
      <w:r w:rsidR="00711E03" w:rsidRPr="00D570A6">
        <w:rPr>
          <w:rFonts w:ascii="Times" w:hAnsi="Times"/>
        </w:rPr>
        <w:t>depressive symptoms</w:t>
      </w:r>
      <w:r w:rsidR="00640843" w:rsidRPr="00D570A6">
        <w:rPr>
          <w:rFonts w:ascii="Times" w:hAnsi="Times"/>
        </w:rPr>
        <w:t xml:space="preserve"> </w:t>
      </w:r>
      <w:r w:rsidR="00711E03" w:rsidRPr="00D570A6">
        <w:rPr>
          <w:rFonts w:ascii="Times" w:hAnsi="Times"/>
        </w:rPr>
        <w:t>were</w:t>
      </w:r>
      <w:r w:rsidR="0048671D" w:rsidRPr="00D570A6">
        <w:rPr>
          <w:rFonts w:ascii="Times" w:hAnsi="Times"/>
        </w:rPr>
        <w:t xml:space="preserve"> associated with </w:t>
      </w:r>
      <w:r w:rsidR="0056157F" w:rsidRPr="00D570A6">
        <w:rPr>
          <w:rFonts w:ascii="Times" w:hAnsi="Times"/>
        </w:rPr>
        <w:t xml:space="preserve">poor </w:t>
      </w:r>
      <w:r w:rsidR="0048671D" w:rsidRPr="00D570A6">
        <w:rPr>
          <w:rFonts w:ascii="Times" w:hAnsi="Times"/>
        </w:rPr>
        <w:t>self-rated physical health (</w:t>
      </w:r>
      <w:r w:rsidR="00F76ED0" w:rsidRPr="00D570A6">
        <w:rPr>
          <w:rFonts w:ascii="Times" w:hAnsi="Times"/>
        </w:rPr>
        <w:t>a</w:t>
      </w:r>
      <w:r w:rsidR="0048671D" w:rsidRPr="00D570A6">
        <w:rPr>
          <w:rFonts w:ascii="Times" w:hAnsi="Times"/>
        </w:rPr>
        <w:t xml:space="preserve">OR: </w:t>
      </w:r>
      <w:r w:rsidR="001C5B36" w:rsidRPr="00D570A6">
        <w:rPr>
          <w:rFonts w:ascii="Times" w:hAnsi="Times"/>
        </w:rPr>
        <w:t>3.27</w:t>
      </w:r>
      <w:r w:rsidR="0048671D" w:rsidRPr="00D570A6">
        <w:rPr>
          <w:rFonts w:ascii="Times" w:hAnsi="Times"/>
        </w:rPr>
        <w:t xml:space="preserve">; 95% CI: </w:t>
      </w:r>
      <w:r w:rsidR="001C5B36" w:rsidRPr="00D570A6">
        <w:rPr>
          <w:rFonts w:ascii="Times" w:hAnsi="Times"/>
        </w:rPr>
        <w:t>2.21, 4.84</w:t>
      </w:r>
      <w:r w:rsidR="0048671D" w:rsidRPr="00D570A6">
        <w:rPr>
          <w:rFonts w:ascii="Times" w:hAnsi="Times"/>
        </w:rPr>
        <w:t xml:space="preserve">). </w:t>
      </w:r>
      <w:r w:rsidR="00BA4B9E" w:rsidRPr="00D570A6">
        <w:rPr>
          <w:rFonts w:ascii="Times" w:hAnsi="Times"/>
        </w:rPr>
        <w:t xml:space="preserve">When adjusting for </w:t>
      </w:r>
      <w:r w:rsidR="0048671D" w:rsidRPr="00D570A6">
        <w:rPr>
          <w:rFonts w:ascii="Times" w:hAnsi="Times"/>
        </w:rPr>
        <w:t>HADS depression scores as a</w:t>
      </w:r>
      <w:r w:rsidR="007320A3" w:rsidRPr="00D570A6">
        <w:rPr>
          <w:rFonts w:ascii="Times" w:hAnsi="Times"/>
        </w:rPr>
        <w:t xml:space="preserve"> potential</w:t>
      </w:r>
      <w:r w:rsidR="0048671D" w:rsidRPr="00D570A6">
        <w:rPr>
          <w:rFonts w:ascii="Times" w:hAnsi="Times"/>
        </w:rPr>
        <w:t xml:space="preserve"> mediator, the </w:t>
      </w:r>
      <w:r w:rsidR="00425477" w:rsidRPr="00D570A6">
        <w:rPr>
          <w:rFonts w:ascii="Times" w:hAnsi="Times"/>
        </w:rPr>
        <w:t xml:space="preserve">magnitude of </w:t>
      </w:r>
      <w:r w:rsidR="0048671D" w:rsidRPr="00D570A6">
        <w:rPr>
          <w:rFonts w:ascii="Times" w:hAnsi="Times"/>
        </w:rPr>
        <w:t xml:space="preserve">association between </w:t>
      </w:r>
      <w:r w:rsidR="00C66D98" w:rsidRPr="00D570A6">
        <w:rPr>
          <w:rFonts w:ascii="Times" w:hAnsi="Times"/>
        </w:rPr>
        <w:t xml:space="preserve">the binary indicator of </w:t>
      </w:r>
      <w:r w:rsidR="0048671D" w:rsidRPr="00D570A6">
        <w:rPr>
          <w:rFonts w:ascii="Times" w:hAnsi="Times"/>
        </w:rPr>
        <w:t xml:space="preserve">loneliness and </w:t>
      </w:r>
      <w:r w:rsidR="00B0385E" w:rsidRPr="00D570A6">
        <w:rPr>
          <w:rFonts w:ascii="Times" w:hAnsi="Times"/>
        </w:rPr>
        <w:t xml:space="preserve">poor </w:t>
      </w:r>
      <w:r w:rsidR="0048671D" w:rsidRPr="00D570A6">
        <w:rPr>
          <w:rFonts w:ascii="Times" w:hAnsi="Times"/>
        </w:rPr>
        <w:t xml:space="preserve">self-rated physical health </w:t>
      </w:r>
      <w:r w:rsidR="00604E08" w:rsidRPr="00D570A6">
        <w:rPr>
          <w:rFonts w:ascii="Times" w:hAnsi="Times"/>
        </w:rPr>
        <w:t>weakened</w:t>
      </w:r>
      <w:r w:rsidR="0048671D" w:rsidRPr="00D570A6">
        <w:rPr>
          <w:rFonts w:ascii="Times" w:hAnsi="Times"/>
        </w:rPr>
        <w:t xml:space="preserve"> (</w:t>
      </w:r>
      <w:r w:rsidR="00F76ED0" w:rsidRPr="00D570A6">
        <w:rPr>
          <w:rFonts w:ascii="Times" w:hAnsi="Times"/>
        </w:rPr>
        <w:t>a</w:t>
      </w:r>
      <w:r w:rsidR="0048671D" w:rsidRPr="00D570A6">
        <w:rPr>
          <w:rFonts w:ascii="Times" w:hAnsi="Times"/>
        </w:rPr>
        <w:t xml:space="preserve">OR: </w:t>
      </w:r>
      <w:r w:rsidR="001C5B36" w:rsidRPr="00D570A6">
        <w:rPr>
          <w:rFonts w:ascii="Times" w:hAnsi="Times"/>
        </w:rPr>
        <w:t>1.72</w:t>
      </w:r>
      <w:r w:rsidR="0048671D" w:rsidRPr="00D570A6">
        <w:rPr>
          <w:rFonts w:ascii="Times" w:hAnsi="Times"/>
        </w:rPr>
        <w:t>; 95% CI: 1</w:t>
      </w:r>
      <w:r w:rsidR="001C5B36" w:rsidRPr="00D570A6">
        <w:rPr>
          <w:rFonts w:ascii="Times" w:hAnsi="Times"/>
        </w:rPr>
        <w:t>.14</w:t>
      </w:r>
      <w:r w:rsidR="0048671D" w:rsidRPr="00D570A6">
        <w:rPr>
          <w:rFonts w:ascii="Times" w:hAnsi="Times"/>
        </w:rPr>
        <w:t xml:space="preserve">, </w:t>
      </w:r>
      <w:r w:rsidR="001C5B36" w:rsidRPr="00D570A6">
        <w:rPr>
          <w:rFonts w:ascii="Times" w:hAnsi="Times"/>
        </w:rPr>
        <w:t>2.59</w:t>
      </w:r>
      <w:r w:rsidR="0048671D" w:rsidRPr="00D570A6">
        <w:rPr>
          <w:rFonts w:ascii="Times" w:hAnsi="Times"/>
        </w:rPr>
        <w:t>).</w:t>
      </w:r>
      <w:r w:rsidR="00B43FE8" w:rsidRPr="00D570A6">
        <w:rPr>
          <w:rFonts w:ascii="Times" w:hAnsi="Times"/>
        </w:rPr>
        <w:t xml:space="preserve"> </w:t>
      </w:r>
      <w:r w:rsidR="005C2C30" w:rsidRPr="00D570A6">
        <w:rPr>
          <w:rFonts w:ascii="Times" w:hAnsi="Times"/>
        </w:rPr>
        <w:t xml:space="preserve">We </w:t>
      </w:r>
      <w:r w:rsidR="00EF6808" w:rsidRPr="00D570A6">
        <w:rPr>
          <w:rFonts w:ascii="Times" w:hAnsi="Times"/>
        </w:rPr>
        <w:t xml:space="preserve">analyzed </w:t>
      </w:r>
      <w:r w:rsidR="005C2C30" w:rsidRPr="00D570A6">
        <w:rPr>
          <w:rFonts w:ascii="Times" w:hAnsi="Times"/>
        </w:rPr>
        <w:t xml:space="preserve">the proportion of </w:t>
      </w:r>
      <w:r w:rsidR="00425477" w:rsidRPr="00D570A6">
        <w:rPr>
          <w:rFonts w:ascii="Times" w:hAnsi="Times"/>
        </w:rPr>
        <w:t xml:space="preserve">the </w:t>
      </w:r>
      <w:r w:rsidR="005C2C30" w:rsidRPr="00D570A6">
        <w:rPr>
          <w:rFonts w:ascii="Times" w:hAnsi="Times"/>
        </w:rPr>
        <w:t xml:space="preserve">total effect </w:t>
      </w:r>
      <w:r w:rsidR="00425477" w:rsidRPr="00D570A6">
        <w:rPr>
          <w:rFonts w:ascii="Times" w:hAnsi="Times"/>
        </w:rPr>
        <w:t xml:space="preserve">that was </w:t>
      </w:r>
      <w:r w:rsidR="005C2C30" w:rsidRPr="00D570A6">
        <w:rPr>
          <w:rFonts w:ascii="Times" w:hAnsi="Times"/>
        </w:rPr>
        <w:t>mediated</w:t>
      </w:r>
      <w:r w:rsidR="00711E03" w:rsidRPr="00D570A6">
        <w:rPr>
          <w:rFonts w:ascii="Times" w:hAnsi="Times"/>
        </w:rPr>
        <w:t xml:space="preserve"> by depression which </w:t>
      </w:r>
      <w:r w:rsidR="005C2C30" w:rsidRPr="00D570A6">
        <w:rPr>
          <w:rFonts w:ascii="Times" w:hAnsi="Times"/>
        </w:rPr>
        <w:t xml:space="preserve">amounted to </w:t>
      </w:r>
      <w:r w:rsidR="005C2C30" w:rsidRPr="00D570A6">
        <w:rPr>
          <w:rFonts w:ascii="Times" w:hAnsi="Times"/>
        </w:rPr>
        <w:lastRenderedPageBreak/>
        <w:t>4</w:t>
      </w:r>
      <w:r w:rsidR="001C5B36" w:rsidRPr="00D570A6">
        <w:rPr>
          <w:rFonts w:ascii="Times" w:hAnsi="Times"/>
        </w:rPr>
        <w:t>1</w:t>
      </w:r>
      <w:r w:rsidR="005C2C30" w:rsidRPr="00D570A6">
        <w:rPr>
          <w:rFonts w:ascii="Times" w:hAnsi="Times"/>
        </w:rPr>
        <w:t xml:space="preserve">.5%, </w:t>
      </w:r>
      <w:r w:rsidR="00D17C78" w:rsidRPr="00D570A6">
        <w:rPr>
          <w:rFonts w:ascii="Times" w:hAnsi="Times"/>
        </w:rPr>
        <w:t>suggesting partial</w:t>
      </w:r>
      <w:r w:rsidR="00C81084" w:rsidRPr="00D570A6">
        <w:rPr>
          <w:rFonts w:ascii="Times" w:hAnsi="Times"/>
        </w:rPr>
        <w:t>, complementary</w:t>
      </w:r>
      <w:r w:rsidR="00D17C78" w:rsidRPr="00D570A6">
        <w:rPr>
          <w:rFonts w:ascii="Times" w:hAnsi="Times"/>
        </w:rPr>
        <w:t xml:space="preserve"> mediation</w:t>
      </w:r>
      <w:r w:rsidR="00E875D2" w:rsidRPr="00D570A6">
        <w:rPr>
          <w:rFonts w:ascii="Times" w:hAnsi="Times"/>
        </w:rPr>
        <w:t>,</w:t>
      </w:r>
      <w:r w:rsidR="004C4165" w:rsidRPr="00D570A6">
        <w:rPr>
          <w:rFonts w:ascii="Times" w:hAnsi="Times"/>
        </w:rPr>
        <w:fldChar w:fldCharType="begin"/>
      </w:r>
      <w:r w:rsidR="002E5D24">
        <w:rPr>
          <w:rFonts w:ascii="Times" w:hAnsi="Times"/>
        </w:rPr>
        <w:instrText xml:space="preserve"> ADDIN EN.CITE &lt;EndNote&gt;&lt;Cite&gt;&lt;Author&gt;Baron&lt;/Author&gt;&lt;Year&gt;1986&lt;/Year&gt;&lt;RecNum&gt;161&lt;/RecNum&gt;&lt;DisplayText&gt;[39]&lt;/DisplayText&gt;&lt;record&gt;&lt;rec-number&gt;161&lt;/rec-number&gt;&lt;foreign-keys&gt;&lt;key app="EN" db-id="pd50dffz0s5x9uev2dkprdrrawfd09dsrs2s" timestamp="1565811818" guid="45412216-eee1-4972-8964-07118c98c248"&gt;161&lt;/key&gt;&lt;/foreign-keys&gt;&lt;ref-type name="Journal Article"&gt;17&lt;/ref-type&gt;&lt;contributors&gt;&lt;authors&gt;&lt;author&gt;Baron, RM&lt;/author&gt;&lt;author&gt;Kenny, DA&lt;/author&gt;&lt;/authors&gt;&lt;/contributors&gt;&lt;titles&gt;&lt;title&gt;The moderator-mediator variable distinction in social psychological research: Conceptual, strategic, and statistical considerations&lt;/title&gt;&lt;secondary-title&gt;J Pers Soc Psychol&lt;/secondary-title&gt;&lt;/titles&gt;&lt;periodical&gt;&lt;full-title&gt;J Pers Soc Psychol&lt;/full-title&gt;&lt;/periodical&gt;&lt;pages&gt;1173-1182&lt;/pages&gt;&lt;volume&gt;51&lt;/volume&gt;&lt;number&gt;6&lt;/number&gt;&lt;dates&gt;&lt;year&gt;1986&lt;/year&gt;&lt;/dates&gt;&lt;urls&gt;&lt;/urls&gt;&lt;/record&gt;&lt;/Cite&gt;&lt;/EndNote&gt;</w:instrText>
      </w:r>
      <w:r w:rsidR="004C4165" w:rsidRPr="00D570A6">
        <w:rPr>
          <w:rFonts w:ascii="Times" w:hAnsi="Times"/>
        </w:rPr>
        <w:fldChar w:fldCharType="separate"/>
      </w:r>
      <w:r w:rsidR="002E5D24">
        <w:rPr>
          <w:rFonts w:ascii="Times" w:hAnsi="Times"/>
          <w:noProof/>
        </w:rPr>
        <w:t>[39]</w:t>
      </w:r>
      <w:r w:rsidR="004C4165" w:rsidRPr="00D570A6">
        <w:rPr>
          <w:rFonts w:ascii="Times" w:hAnsi="Times"/>
        </w:rPr>
        <w:fldChar w:fldCharType="end"/>
      </w:r>
      <w:r w:rsidR="00D17C78" w:rsidRPr="00D570A6">
        <w:rPr>
          <w:rFonts w:ascii="Times" w:hAnsi="Times"/>
        </w:rPr>
        <w:t xml:space="preserve"> </w:t>
      </w:r>
      <w:r w:rsidR="00E875D2" w:rsidRPr="00D570A6">
        <w:rPr>
          <w:rFonts w:ascii="Times" w:hAnsi="Times"/>
        </w:rPr>
        <w:t>with both t</w:t>
      </w:r>
      <w:r w:rsidR="00EB7D9A" w:rsidRPr="00D570A6">
        <w:rPr>
          <w:rFonts w:ascii="Times" w:hAnsi="Times"/>
        </w:rPr>
        <w:t>he partial posterior p-value</w:t>
      </w:r>
      <w:r w:rsidR="00E875D2" w:rsidRPr="00D570A6">
        <w:rPr>
          <w:rFonts w:ascii="Times" w:hAnsi="Times"/>
        </w:rPr>
        <w:t xml:space="preserve"> (</w:t>
      </w:r>
      <w:r w:rsidR="00E875D2" w:rsidRPr="00D570A6">
        <w:rPr>
          <w:rFonts w:ascii="Times" w:hAnsi="Times"/>
          <w:i/>
        </w:rPr>
        <w:t xml:space="preserve">P </w:t>
      </w:r>
      <w:r w:rsidR="00E875D2" w:rsidRPr="00D570A6">
        <w:rPr>
          <w:rFonts w:ascii="Times" w:hAnsi="Times"/>
        </w:rPr>
        <w:t>&lt; 0.001)</w:t>
      </w:r>
      <w:r w:rsidR="00EB7D9A" w:rsidRPr="00D570A6">
        <w:rPr>
          <w:rFonts w:ascii="Times" w:hAnsi="Times"/>
        </w:rPr>
        <w:t xml:space="preserve"> and Sobel p-value</w:t>
      </w:r>
      <w:r w:rsidR="00E875D2" w:rsidRPr="00D570A6">
        <w:rPr>
          <w:rFonts w:ascii="Times" w:hAnsi="Times"/>
        </w:rPr>
        <w:t xml:space="preserve"> (</w:t>
      </w:r>
      <w:r w:rsidR="00E875D2" w:rsidRPr="00D570A6">
        <w:rPr>
          <w:rFonts w:ascii="Times" w:hAnsi="Times"/>
          <w:i/>
        </w:rPr>
        <w:t xml:space="preserve">P </w:t>
      </w:r>
      <w:r w:rsidR="00E875D2" w:rsidRPr="00D570A6">
        <w:rPr>
          <w:rFonts w:ascii="Times" w:hAnsi="Times"/>
        </w:rPr>
        <w:t>&lt; 0.001)</w:t>
      </w:r>
      <w:r w:rsidR="00EB7D9A" w:rsidRPr="00D570A6">
        <w:rPr>
          <w:rFonts w:ascii="Times" w:hAnsi="Times"/>
        </w:rPr>
        <w:t xml:space="preserve"> tests </w:t>
      </w:r>
      <w:r w:rsidR="00E875D2" w:rsidRPr="00D570A6">
        <w:rPr>
          <w:rFonts w:ascii="Times" w:hAnsi="Times"/>
        </w:rPr>
        <w:t>indicating</w:t>
      </w:r>
      <w:r w:rsidR="00EB7D9A" w:rsidRPr="00D570A6">
        <w:rPr>
          <w:rFonts w:ascii="Times" w:hAnsi="Times"/>
        </w:rPr>
        <w:t xml:space="preserve"> significance</w:t>
      </w:r>
      <w:r w:rsidR="00842672" w:rsidRPr="00D570A6">
        <w:rPr>
          <w:rFonts w:ascii="Times" w:hAnsi="Times"/>
        </w:rPr>
        <w:t>.</w:t>
      </w:r>
      <w:r w:rsidR="0069108F" w:rsidRPr="00D570A6">
        <w:rPr>
          <w:rFonts w:ascii="Times" w:hAnsi="Times"/>
        </w:rPr>
        <w:t xml:space="preserve"> </w:t>
      </w:r>
      <w:r w:rsidR="00965981" w:rsidRPr="00D570A6">
        <w:rPr>
          <w:rFonts w:ascii="Times" w:hAnsi="Times"/>
        </w:rPr>
        <w:br w:type="page"/>
      </w:r>
    </w:p>
    <w:p w14:paraId="42EBD2A2" w14:textId="03FB48B9" w:rsidR="00406A60" w:rsidRPr="00D570A6" w:rsidRDefault="000956E9" w:rsidP="00D07F8C">
      <w:pPr>
        <w:spacing w:line="480" w:lineRule="auto"/>
        <w:outlineLvl w:val="0"/>
        <w:rPr>
          <w:rFonts w:ascii="Times" w:hAnsi="Times"/>
          <w:b/>
        </w:rPr>
      </w:pPr>
      <w:r w:rsidRPr="00D570A6">
        <w:rPr>
          <w:rFonts w:ascii="Times" w:hAnsi="Times"/>
          <w:b/>
        </w:rPr>
        <w:lastRenderedPageBreak/>
        <w:t>DISCUSSION</w:t>
      </w:r>
    </w:p>
    <w:p w14:paraId="6F27C4AB" w14:textId="7C72C897" w:rsidR="00363DC5" w:rsidRPr="00D570A6" w:rsidRDefault="000D1D1E" w:rsidP="00182696">
      <w:pPr>
        <w:spacing w:line="480" w:lineRule="auto"/>
        <w:ind w:firstLine="720"/>
        <w:rPr>
          <w:rFonts w:ascii="Times" w:hAnsi="Times"/>
        </w:rPr>
      </w:pPr>
      <w:r w:rsidRPr="00D570A6">
        <w:rPr>
          <w:rFonts w:ascii="Times" w:hAnsi="Times"/>
        </w:rPr>
        <w:t>Our analyses</w:t>
      </w:r>
      <w:r w:rsidR="00AB688C" w:rsidRPr="00D570A6">
        <w:rPr>
          <w:rFonts w:ascii="Times" w:hAnsi="Times"/>
        </w:rPr>
        <w:t xml:space="preserve"> demonstrate</w:t>
      </w:r>
      <w:r w:rsidR="00363DC5" w:rsidRPr="00D570A6">
        <w:rPr>
          <w:rFonts w:ascii="Times" w:hAnsi="Times"/>
        </w:rPr>
        <w:t xml:space="preserve"> </w:t>
      </w:r>
      <w:r w:rsidR="00C228B3" w:rsidRPr="00D570A6">
        <w:rPr>
          <w:rFonts w:ascii="Times" w:hAnsi="Times"/>
        </w:rPr>
        <w:t xml:space="preserve">a </w:t>
      </w:r>
      <w:r w:rsidR="00363DC5" w:rsidRPr="00D570A6">
        <w:rPr>
          <w:rFonts w:ascii="Times" w:hAnsi="Times"/>
        </w:rPr>
        <w:t xml:space="preserve">high prevalence of loneliness </w:t>
      </w:r>
      <w:r w:rsidR="006919C8" w:rsidRPr="00D570A6">
        <w:rPr>
          <w:rFonts w:ascii="Times" w:hAnsi="Times"/>
        </w:rPr>
        <w:t>within</w:t>
      </w:r>
      <w:r w:rsidR="00363DC5" w:rsidRPr="00D570A6">
        <w:rPr>
          <w:rFonts w:ascii="Times" w:hAnsi="Times"/>
        </w:rPr>
        <w:t xml:space="preserve"> the gbMSM population</w:t>
      </w:r>
      <w:r w:rsidR="006378CA" w:rsidRPr="00D570A6">
        <w:rPr>
          <w:rFonts w:ascii="Times" w:hAnsi="Times"/>
        </w:rPr>
        <w:t xml:space="preserve"> in Vancouver, Canada</w:t>
      </w:r>
      <w:r w:rsidR="00363DC5" w:rsidRPr="00D570A6">
        <w:rPr>
          <w:rFonts w:ascii="Times" w:hAnsi="Times"/>
        </w:rPr>
        <w:t xml:space="preserve">. </w:t>
      </w:r>
      <w:r w:rsidR="00121A55" w:rsidRPr="00D570A6">
        <w:rPr>
          <w:rFonts w:ascii="Times" w:hAnsi="Times"/>
        </w:rPr>
        <w:t>The majority</w:t>
      </w:r>
      <w:r w:rsidR="00EF70AA" w:rsidRPr="00D570A6">
        <w:rPr>
          <w:rFonts w:ascii="Times" w:hAnsi="Times"/>
        </w:rPr>
        <w:t xml:space="preserve"> (61</w:t>
      </w:r>
      <w:r w:rsidR="00AB688C" w:rsidRPr="00D570A6">
        <w:rPr>
          <w:rFonts w:ascii="Times" w:hAnsi="Times"/>
        </w:rPr>
        <w:t>%)</w:t>
      </w:r>
      <w:r w:rsidR="00121A55" w:rsidRPr="00D570A6">
        <w:rPr>
          <w:rFonts w:ascii="Times" w:hAnsi="Times"/>
        </w:rPr>
        <w:t xml:space="preserve"> of </w:t>
      </w:r>
      <w:r w:rsidR="00AB688C" w:rsidRPr="00D570A6">
        <w:rPr>
          <w:rFonts w:ascii="Times" w:hAnsi="Times"/>
        </w:rPr>
        <w:t xml:space="preserve">individuals in this </w:t>
      </w:r>
      <w:r w:rsidR="0035279A" w:rsidRPr="00D570A6">
        <w:rPr>
          <w:rFonts w:ascii="Times" w:hAnsi="Times"/>
        </w:rPr>
        <w:t xml:space="preserve">sample </w:t>
      </w:r>
      <w:r w:rsidR="006919C8" w:rsidRPr="00D570A6">
        <w:rPr>
          <w:rFonts w:ascii="Times" w:hAnsi="Times"/>
        </w:rPr>
        <w:t>experienced</w:t>
      </w:r>
      <w:r w:rsidR="00121A55" w:rsidRPr="00D570A6">
        <w:rPr>
          <w:rFonts w:ascii="Times" w:hAnsi="Times"/>
        </w:rPr>
        <w:t xml:space="preserve"> some degree of loneliness; </w:t>
      </w:r>
      <w:r w:rsidR="00EF70AA" w:rsidRPr="00D570A6">
        <w:rPr>
          <w:rFonts w:ascii="Times" w:hAnsi="Times"/>
        </w:rPr>
        <w:t>87</w:t>
      </w:r>
      <w:r w:rsidR="006378CA" w:rsidRPr="00D570A6">
        <w:rPr>
          <w:rFonts w:ascii="Times" w:hAnsi="Times"/>
        </w:rPr>
        <w:t>% of</w:t>
      </w:r>
      <w:r w:rsidR="00121A55" w:rsidRPr="00D570A6">
        <w:rPr>
          <w:rFonts w:ascii="Times" w:hAnsi="Times"/>
        </w:rPr>
        <w:t xml:space="preserve"> those who </w:t>
      </w:r>
      <w:r w:rsidR="006919C8" w:rsidRPr="00D570A6">
        <w:rPr>
          <w:rFonts w:ascii="Times" w:hAnsi="Times"/>
        </w:rPr>
        <w:t>perceived their</w:t>
      </w:r>
      <w:r w:rsidR="00121A55" w:rsidRPr="00D570A6">
        <w:rPr>
          <w:rFonts w:ascii="Times" w:hAnsi="Times"/>
        </w:rPr>
        <w:t xml:space="preserve"> self-rated physical health</w:t>
      </w:r>
      <w:r w:rsidR="006919C8" w:rsidRPr="00D570A6">
        <w:rPr>
          <w:rFonts w:ascii="Times" w:hAnsi="Times"/>
        </w:rPr>
        <w:t xml:space="preserve"> as poor</w:t>
      </w:r>
      <w:r w:rsidR="006378CA" w:rsidRPr="00D570A6">
        <w:rPr>
          <w:rFonts w:ascii="Times" w:hAnsi="Times"/>
        </w:rPr>
        <w:t xml:space="preserve"> </w:t>
      </w:r>
      <w:r w:rsidR="00F34D78" w:rsidRPr="00D570A6">
        <w:rPr>
          <w:rFonts w:ascii="Times" w:hAnsi="Times"/>
        </w:rPr>
        <w:t>reported feelings of</w:t>
      </w:r>
      <w:r w:rsidR="00264D8A" w:rsidRPr="00D570A6">
        <w:rPr>
          <w:rFonts w:ascii="Times" w:hAnsi="Times"/>
        </w:rPr>
        <w:t xml:space="preserve"> loneliness</w:t>
      </w:r>
      <w:r w:rsidR="00B41D68" w:rsidRPr="00D570A6">
        <w:rPr>
          <w:rFonts w:ascii="Times" w:hAnsi="Times"/>
        </w:rPr>
        <w:t>.</w:t>
      </w:r>
      <w:r w:rsidR="00F34D78" w:rsidRPr="00D570A6">
        <w:rPr>
          <w:rFonts w:ascii="Times" w:hAnsi="Times"/>
        </w:rPr>
        <w:t xml:space="preserve"> </w:t>
      </w:r>
      <w:r w:rsidRPr="00D570A6">
        <w:rPr>
          <w:rFonts w:ascii="Times" w:hAnsi="Times"/>
        </w:rPr>
        <w:t>Depressive symptoms</w:t>
      </w:r>
      <w:r w:rsidR="00C74A25" w:rsidRPr="00D570A6">
        <w:rPr>
          <w:rFonts w:ascii="Times" w:hAnsi="Times"/>
        </w:rPr>
        <w:t xml:space="preserve"> partially mediated the relationship between loneliness and perceived physical health</w:t>
      </w:r>
      <w:r w:rsidR="00420894" w:rsidRPr="00D570A6">
        <w:rPr>
          <w:rFonts w:ascii="Times" w:hAnsi="Times"/>
        </w:rPr>
        <w:t xml:space="preserve">, which may suggest that the effect of loneliness on physical health </w:t>
      </w:r>
      <w:r w:rsidR="00D44764" w:rsidRPr="00D570A6">
        <w:rPr>
          <w:rFonts w:ascii="Times" w:hAnsi="Times"/>
        </w:rPr>
        <w:t xml:space="preserve">partially operates through depression. </w:t>
      </w:r>
    </w:p>
    <w:p w14:paraId="4730B40D" w14:textId="76414B89" w:rsidR="0026169D" w:rsidRPr="00D570A6" w:rsidRDefault="00B41D68" w:rsidP="0026169D">
      <w:pPr>
        <w:spacing w:line="480" w:lineRule="auto"/>
        <w:ind w:firstLine="720"/>
        <w:rPr>
          <w:rFonts w:ascii="Times" w:hAnsi="Times"/>
        </w:rPr>
      </w:pPr>
      <w:r w:rsidRPr="00D570A6">
        <w:rPr>
          <w:rFonts w:ascii="Times" w:hAnsi="Times"/>
        </w:rPr>
        <w:t xml:space="preserve">The prevalence of loneliness </w:t>
      </w:r>
      <w:r w:rsidR="0059128F" w:rsidRPr="00D570A6">
        <w:rPr>
          <w:rFonts w:ascii="Times" w:hAnsi="Times"/>
        </w:rPr>
        <w:t>among gbMSM in our sample</w:t>
      </w:r>
      <w:r w:rsidRPr="00D570A6">
        <w:rPr>
          <w:rFonts w:ascii="Times" w:hAnsi="Times"/>
        </w:rPr>
        <w:t xml:space="preserve"> </w:t>
      </w:r>
      <w:r w:rsidR="0003688C" w:rsidRPr="00D570A6">
        <w:rPr>
          <w:rFonts w:ascii="Times" w:hAnsi="Times"/>
        </w:rPr>
        <w:t>can</w:t>
      </w:r>
      <w:r w:rsidRPr="00D570A6">
        <w:rPr>
          <w:rFonts w:ascii="Times" w:hAnsi="Times"/>
        </w:rPr>
        <w:t xml:space="preserve"> be compared </w:t>
      </w:r>
      <w:r w:rsidR="0003688C" w:rsidRPr="00D570A6">
        <w:rPr>
          <w:rFonts w:ascii="Times" w:hAnsi="Times"/>
        </w:rPr>
        <w:t>alongside</w:t>
      </w:r>
      <w:r w:rsidR="0059128F" w:rsidRPr="00D570A6">
        <w:rPr>
          <w:rFonts w:ascii="Times" w:hAnsi="Times"/>
        </w:rPr>
        <w:t xml:space="preserve"> estimates </w:t>
      </w:r>
      <w:r w:rsidRPr="00D570A6">
        <w:rPr>
          <w:rFonts w:ascii="Times" w:hAnsi="Times"/>
        </w:rPr>
        <w:t>from the general population</w:t>
      </w:r>
      <w:r w:rsidR="006D5B52" w:rsidRPr="00D570A6">
        <w:rPr>
          <w:rFonts w:ascii="Times" w:hAnsi="Times"/>
        </w:rPr>
        <w:t>: r</w:t>
      </w:r>
      <w:r w:rsidRPr="00D570A6">
        <w:rPr>
          <w:rFonts w:ascii="Times" w:hAnsi="Times"/>
        </w:rPr>
        <w:t xml:space="preserve">oughly 10-23% of populations </w:t>
      </w:r>
      <w:r w:rsidR="009E3BC4" w:rsidRPr="00D570A6">
        <w:rPr>
          <w:rFonts w:ascii="Times" w:hAnsi="Times"/>
        </w:rPr>
        <w:t xml:space="preserve">internationally </w:t>
      </w:r>
      <w:r w:rsidR="0059128F" w:rsidRPr="00D570A6">
        <w:rPr>
          <w:rFonts w:ascii="Times" w:hAnsi="Times"/>
        </w:rPr>
        <w:t>(e.g.</w:t>
      </w:r>
      <w:r w:rsidR="00124AA9" w:rsidRPr="00D570A6">
        <w:rPr>
          <w:rFonts w:ascii="Times" w:hAnsi="Times"/>
        </w:rPr>
        <w:t xml:space="preserve"> </w:t>
      </w:r>
      <w:r w:rsidR="009E3BC4" w:rsidRPr="00D570A6">
        <w:rPr>
          <w:rFonts w:ascii="Times" w:hAnsi="Times"/>
        </w:rPr>
        <w:t xml:space="preserve">22% from </w:t>
      </w:r>
      <w:r w:rsidR="00C10F7A" w:rsidRPr="00D570A6">
        <w:rPr>
          <w:rFonts w:ascii="Times" w:hAnsi="Times"/>
        </w:rPr>
        <w:t xml:space="preserve">the </w:t>
      </w:r>
      <w:r w:rsidR="009E3BC4" w:rsidRPr="00D570A6">
        <w:rPr>
          <w:rFonts w:ascii="Times" w:hAnsi="Times"/>
        </w:rPr>
        <w:t xml:space="preserve">United States, 23% from </w:t>
      </w:r>
      <w:r w:rsidR="00C10F7A" w:rsidRPr="00D570A6">
        <w:rPr>
          <w:rFonts w:ascii="Times" w:hAnsi="Times"/>
        </w:rPr>
        <w:t xml:space="preserve">the </w:t>
      </w:r>
      <w:r w:rsidR="009E3BC4" w:rsidRPr="00D570A6">
        <w:rPr>
          <w:rFonts w:ascii="Times" w:hAnsi="Times"/>
        </w:rPr>
        <w:t>United Kingdom</w:t>
      </w:r>
      <w:r w:rsidR="00C10F7A" w:rsidRPr="00D570A6">
        <w:rPr>
          <w:rFonts w:ascii="Times" w:hAnsi="Times"/>
        </w:rPr>
        <w:t>,</w:t>
      </w:r>
      <w:r w:rsidR="009E3BC4" w:rsidRPr="00D570A6">
        <w:rPr>
          <w:rFonts w:ascii="Times" w:hAnsi="Times"/>
        </w:rPr>
        <w:t xml:space="preserve"> and 9% from Japan</w:t>
      </w:r>
      <w:r w:rsidR="009E3BC4" w:rsidRPr="00D570A6">
        <w:rPr>
          <w:rFonts w:ascii="Times" w:hAnsi="Times"/>
        </w:rPr>
        <w:fldChar w:fldCharType="begin"/>
      </w:r>
      <w:r w:rsidR="002E5D24">
        <w:rPr>
          <w:rFonts w:ascii="Times" w:hAnsi="Times"/>
        </w:rPr>
        <w:instrText xml:space="preserve"> ADDIN EN.CITE &lt;EndNote&gt;&lt;Cite&gt;&lt;Author&gt;DiJulio&lt;/Author&gt;&lt;Year&gt;2018&lt;/Year&gt;&lt;RecNum&gt;166&lt;/RecNum&gt;&lt;DisplayText&gt;[40]&lt;/DisplayText&gt;&lt;record&gt;&lt;rec-number&gt;166&lt;/rec-number&gt;&lt;foreign-keys&gt;&lt;key app="EN" db-id="pd50dffz0s5x9uev2dkprdrrawfd09dsrs2s" timestamp="1565811818" guid="c9a125af-7070-4c07-90b0-82940bc4984e"&gt;166&lt;/key&gt;&lt;/foreign-keys&gt;&lt;ref-type name="Web Page"&gt;12&lt;/ref-type&gt;&lt;contributors&gt;&lt;authors&gt;&lt;author&gt;DiJulio, B&lt;/author&gt;&lt;author&gt;Hamel, L&lt;/author&gt;&lt;author&gt;Muñana, C&lt;/author&gt;&lt;author&gt;Brodie, M&lt;/author&gt;&lt;author&gt;Kaiser Family Foundation,&lt;/author&gt;&lt;/authors&gt;&lt;/contributors&gt;&lt;titles&gt;&lt;title&gt;Loneliness and social isolation in the United States, the United Kingdom, and Japan: An international survey&lt;/title&gt;&lt;/titles&gt;&lt;number&gt;July 12, 2019&lt;/number&gt;&lt;dates&gt;&lt;year&gt;2018&lt;/year&gt;&lt;/dates&gt;&lt;urls&gt;&lt;related-urls&gt;&lt;url&gt;http://files.kff.org/attachment/Report-Loneliness-and-Social-Isolation-in-the-United-States-the-United-Kingdom-and-Japan-An-International-Survey&lt;/url&gt;&lt;/related-urls&gt;&lt;/urls&gt;&lt;/record&gt;&lt;/Cite&gt;&lt;/EndNote&gt;</w:instrText>
      </w:r>
      <w:r w:rsidR="009E3BC4" w:rsidRPr="00D570A6">
        <w:rPr>
          <w:rFonts w:ascii="Times" w:hAnsi="Times"/>
        </w:rPr>
        <w:fldChar w:fldCharType="separate"/>
      </w:r>
      <w:r w:rsidR="002E5D24">
        <w:rPr>
          <w:rFonts w:ascii="Times" w:hAnsi="Times"/>
          <w:noProof/>
        </w:rPr>
        <w:t>[40]</w:t>
      </w:r>
      <w:r w:rsidR="009E3BC4" w:rsidRPr="00D570A6">
        <w:rPr>
          <w:rFonts w:ascii="Times" w:hAnsi="Times"/>
        </w:rPr>
        <w:fldChar w:fldCharType="end"/>
      </w:r>
      <w:r w:rsidR="0059128F" w:rsidRPr="00D570A6">
        <w:rPr>
          <w:rFonts w:ascii="Times" w:hAnsi="Times"/>
        </w:rPr>
        <w:t xml:space="preserve">) </w:t>
      </w:r>
      <w:r w:rsidRPr="00D570A6">
        <w:rPr>
          <w:rFonts w:ascii="Times" w:hAnsi="Times"/>
        </w:rPr>
        <w:t>report</w:t>
      </w:r>
      <w:r w:rsidR="00AB688C" w:rsidRPr="00D570A6">
        <w:rPr>
          <w:rFonts w:ascii="Times" w:hAnsi="Times"/>
        </w:rPr>
        <w:t>edly</w:t>
      </w:r>
      <w:r w:rsidRPr="00D570A6">
        <w:rPr>
          <w:rFonts w:ascii="Times" w:hAnsi="Times"/>
        </w:rPr>
        <w:t xml:space="preserve"> </w:t>
      </w:r>
      <w:r w:rsidR="00AB688C" w:rsidRPr="00D570A6">
        <w:rPr>
          <w:rFonts w:ascii="Times" w:hAnsi="Times"/>
        </w:rPr>
        <w:t>experience</w:t>
      </w:r>
      <w:r w:rsidRPr="00D570A6">
        <w:rPr>
          <w:rFonts w:ascii="Times" w:hAnsi="Times"/>
        </w:rPr>
        <w:t xml:space="preserve"> some degree of loneliness</w:t>
      </w:r>
      <w:r w:rsidR="008258A1" w:rsidRPr="00D570A6">
        <w:rPr>
          <w:rFonts w:ascii="Times" w:hAnsi="Times"/>
        </w:rPr>
        <w:t xml:space="preserve"> (ranging from </w:t>
      </w:r>
      <w:r w:rsidR="0079065A" w:rsidRPr="00D570A6">
        <w:rPr>
          <w:rFonts w:ascii="Times" w:hAnsi="Times"/>
        </w:rPr>
        <w:t>slight to severe</w:t>
      </w:r>
      <w:r w:rsidR="008258A1" w:rsidRPr="00D570A6">
        <w:rPr>
          <w:rFonts w:ascii="Times" w:hAnsi="Times"/>
        </w:rPr>
        <w:t xml:space="preserve"> </w:t>
      </w:r>
      <w:r w:rsidR="0059128F" w:rsidRPr="00D570A6">
        <w:rPr>
          <w:rFonts w:ascii="Times" w:hAnsi="Times"/>
        </w:rPr>
        <w:t xml:space="preserve">experiences </w:t>
      </w:r>
      <w:r w:rsidR="008258A1" w:rsidRPr="00D570A6">
        <w:rPr>
          <w:rFonts w:ascii="Times" w:hAnsi="Times"/>
        </w:rPr>
        <w:t>of loneliness)</w:t>
      </w:r>
      <w:r w:rsidR="004C4165" w:rsidRPr="00D570A6">
        <w:rPr>
          <w:rFonts w:ascii="Times" w:hAnsi="Times"/>
        </w:rPr>
        <w:fldChar w:fldCharType="begin"/>
      </w:r>
      <w:r w:rsidR="002E5D24">
        <w:rPr>
          <w:rFonts w:ascii="Times" w:hAnsi="Times"/>
        </w:rPr>
        <w:instrText xml:space="preserve"> ADDIN EN.CITE &lt;EndNote&gt;&lt;Cite&gt;&lt;Author&gt;DiJulio&lt;/Author&gt;&lt;Year&gt;2018&lt;/Year&gt;&lt;RecNum&gt;166&lt;/RecNum&gt;&lt;DisplayText&gt;[40]&lt;/DisplayText&gt;&lt;record&gt;&lt;rec-number&gt;166&lt;/rec-number&gt;&lt;foreign-keys&gt;&lt;key app="EN" db-id="pd50dffz0s5x9uev2dkprdrrawfd09dsrs2s" timestamp="1565811818" guid="c9a125af-7070-4c07-90b0-82940bc4984e"&gt;166&lt;/key&gt;&lt;/foreign-keys&gt;&lt;ref-type name="Web Page"&gt;12&lt;/ref-type&gt;&lt;contributors&gt;&lt;authors&gt;&lt;author&gt;DiJulio, B&lt;/author&gt;&lt;author&gt;Hamel, L&lt;/author&gt;&lt;author&gt;Muñana, C&lt;/author&gt;&lt;author&gt;Brodie, M&lt;/author&gt;&lt;author&gt;Kaiser Family Foundation,&lt;/author&gt;&lt;/authors&gt;&lt;/contributors&gt;&lt;titles&gt;&lt;title&gt;Loneliness and social isolation in the United States, the United Kingdom, and Japan: An international survey&lt;/title&gt;&lt;/titles&gt;&lt;number&gt;July 12, 2019&lt;/number&gt;&lt;dates&gt;&lt;year&gt;2018&lt;/year&gt;&lt;/dates&gt;&lt;urls&gt;&lt;related-urls&gt;&lt;url&gt;http://files.kff.org/attachment/Report-Loneliness-and-Social-Isolation-in-the-United-States-the-United-Kingdom-and-Japan-An-International-Survey&lt;/url&gt;&lt;/related-urls&gt;&lt;/urls&gt;&lt;/record&gt;&lt;/Cite&gt;&lt;/EndNote&gt;</w:instrText>
      </w:r>
      <w:r w:rsidR="004C4165" w:rsidRPr="00D570A6">
        <w:rPr>
          <w:rFonts w:ascii="Times" w:hAnsi="Times"/>
        </w:rPr>
        <w:fldChar w:fldCharType="separate"/>
      </w:r>
      <w:r w:rsidR="002E5D24">
        <w:rPr>
          <w:rFonts w:ascii="Times" w:hAnsi="Times"/>
          <w:noProof/>
        </w:rPr>
        <w:t>[40]</w:t>
      </w:r>
      <w:r w:rsidR="004C4165" w:rsidRPr="00D570A6">
        <w:rPr>
          <w:rFonts w:ascii="Times" w:hAnsi="Times"/>
        </w:rPr>
        <w:fldChar w:fldCharType="end"/>
      </w:r>
      <w:r w:rsidR="0009397C" w:rsidRPr="00D570A6">
        <w:rPr>
          <w:rFonts w:ascii="Times" w:hAnsi="Times"/>
        </w:rPr>
        <w:t>.</w:t>
      </w:r>
      <w:r w:rsidR="00363DC5" w:rsidRPr="00D570A6">
        <w:rPr>
          <w:rFonts w:ascii="Times" w:hAnsi="Times"/>
        </w:rPr>
        <w:t xml:space="preserve"> </w:t>
      </w:r>
      <w:r w:rsidR="008258A1" w:rsidRPr="00D570A6">
        <w:rPr>
          <w:rFonts w:ascii="Times" w:hAnsi="Times"/>
        </w:rPr>
        <w:t xml:space="preserve">Though a single-item scale was </w:t>
      </w:r>
      <w:r w:rsidR="0059128F" w:rsidRPr="00D570A6">
        <w:rPr>
          <w:rFonts w:ascii="Times" w:hAnsi="Times"/>
        </w:rPr>
        <w:t xml:space="preserve">used </w:t>
      </w:r>
      <w:r w:rsidR="008258A1" w:rsidRPr="00D570A6">
        <w:rPr>
          <w:rFonts w:ascii="Times" w:hAnsi="Times"/>
        </w:rPr>
        <w:t xml:space="preserve">for </w:t>
      </w:r>
      <w:r w:rsidR="00C10F7A" w:rsidRPr="00D570A6">
        <w:rPr>
          <w:rFonts w:ascii="Times" w:hAnsi="Times"/>
        </w:rPr>
        <w:t>the referenced</w:t>
      </w:r>
      <w:r w:rsidR="008258A1" w:rsidRPr="00D570A6">
        <w:rPr>
          <w:rFonts w:ascii="Times" w:hAnsi="Times"/>
        </w:rPr>
        <w:t xml:space="preserve"> studies, results are comparable</w:t>
      </w:r>
      <w:r w:rsidR="008258A1" w:rsidRPr="00D570A6">
        <w:rPr>
          <w:rFonts w:ascii="Times" w:hAnsi="Times"/>
        </w:rPr>
        <w:fldChar w:fldCharType="begin"/>
      </w:r>
      <w:r w:rsidR="002E5D24">
        <w:rPr>
          <w:rFonts w:ascii="Times" w:hAnsi="Times"/>
        </w:rPr>
        <w:instrText xml:space="preserve"> ADDIN EN.CITE &lt;EndNote&gt;&lt;Cite&gt;&lt;Author&gt;Victor&lt;/Author&gt;&lt;Year&gt;2006&lt;/Year&gt;&lt;RecNum&gt;167&lt;/RecNum&gt;&lt;DisplayText&gt;[41]&lt;/DisplayText&gt;&lt;record&gt;&lt;rec-number&gt;167&lt;/rec-number&gt;&lt;foreign-keys&gt;&lt;key app="EN" db-id="pd50dffz0s5x9uev2dkprdrrawfd09dsrs2s" timestamp="1565811819" guid="d46a0098-f1b8-41ad-baf4-fb1e1837b908"&gt;167&lt;/key&gt;&lt;/foreign-keys&gt;&lt;ref-type name="Journal Article"&gt;17&lt;/ref-type&gt;&lt;contributors&gt;&lt;authors&gt;&lt;author&gt;Victor, Christina&lt;/author&gt;&lt;author&gt;Grenade, Linda&lt;/author&gt;&lt;author&gt;Boldy, Duncan&lt;/author&gt;&lt;/authors&gt;&lt;/contributors&gt;&lt;titles&gt;&lt;title&gt;Measuring loneliness in later life: a comparison of differing measures&lt;/title&gt;&lt;secondary-title&gt;Rev Clin Gerontol&lt;/secondary-title&gt;&lt;/titles&gt;&lt;periodical&gt;&lt;full-title&gt;Rev Clin Gerontol&lt;/full-title&gt;&lt;/periodical&gt;&lt;pages&gt;63-70&lt;/pages&gt;&lt;volume&gt;15&lt;/volume&gt;&lt;number&gt;1&lt;/number&gt;&lt;section&gt;63&lt;/section&gt;&lt;dates&gt;&lt;year&gt;2006&lt;/year&gt;&lt;/dates&gt;&lt;isbn&gt;0959-2598&amp;#xD;1469-9036&lt;/isbn&gt;&lt;urls&gt;&lt;/urls&gt;&lt;electronic-resource-num&gt;10.1017/s0959259805001723&lt;/electronic-resource-num&gt;&lt;/record&gt;&lt;/Cite&gt;&lt;/EndNote&gt;</w:instrText>
      </w:r>
      <w:r w:rsidR="008258A1" w:rsidRPr="00D570A6">
        <w:rPr>
          <w:rFonts w:ascii="Times" w:hAnsi="Times"/>
        </w:rPr>
        <w:fldChar w:fldCharType="separate"/>
      </w:r>
      <w:r w:rsidR="002E5D24">
        <w:rPr>
          <w:rFonts w:ascii="Times" w:hAnsi="Times"/>
          <w:noProof/>
        </w:rPr>
        <w:t>[41]</w:t>
      </w:r>
      <w:r w:rsidR="008258A1" w:rsidRPr="00D570A6">
        <w:rPr>
          <w:rFonts w:ascii="Times" w:hAnsi="Times"/>
        </w:rPr>
        <w:fldChar w:fldCharType="end"/>
      </w:r>
      <w:r w:rsidR="0009397C" w:rsidRPr="00D570A6">
        <w:rPr>
          <w:rFonts w:ascii="Times" w:hAnsi="Times"/>
        </w:rPr>
        <w:t>.</w:t>
      </w:r>
      <w:r w:rsidR="0003688C" w:rsidRPr="00D570A6">
        <w:rPr>
          <w:rFonts w:ascii="Times" w:hAnsi="Times"/>
        </w:rPr>
        <w:t xml:space="preserve"> These estimates provide context for the degree of loneliness experienced </w:t>
      </w:r>
      <w:r w:rsidR="00B67906" w:rsidRPr="00D570A6">
        <w:rPr>
          <w:rFonts w:ascii="Times" w:hAnsi="Times"/>
        </w:rPr>
        <w:t>among</w:t>
      </w:r>
      <w:r w:rsidR="0003688C" w:rsidRPr="00D570A6">
        <w:rPr>
          <w:rFonts w:ascii="Times" w:hAnsi="Times"/>
        </w:rPr>
        <w:t xml:space="preserve"> gbMSM</w:t>
      </w:r>
      <w:r w:rsidR="00B67906" w:rsidRPr="00D570A6">
        <w:rPr>
          <w:rFonts w:ascii="Times" w:hAnsi="Times"/>
        </w:rPr>
        <w:t xml:space="preserve">, </w:t>
      </w:r>
      <w:r w:rsidR="00FD2416" w:rsidRPr="00D570A6">
        <w:rPr>
          <w:rFonts w:ascii="Times" w:hAnsi="Times"/>
        </w:rPr>
        <w:t>and echo findings that outline a greater degree of severity in loneliness reporting among lesbian, gay, bisexual, transgender and intersex (LGBTI) community</w:t>
      </w:r>
      <w:r w:rsidR="002469E0" w:rsidRPr="00D570A6">
        <w:rPr>
          <w:rFonts w:ascii="Times" w:hAnsi="Times"/>
        </w:rPr>
        <w:t xml:space="preserve"> </w:t>
      </w:r>
      <w:r w:rsidR="00FD2416" w:rsidRPr="00D570A6">
        <w:rPr>
          <w:rFonts w:ascii="Times" w:hAnsi="Times"/>
        </w:rPr>
        <w:t>compared with the general population</w:t>
      </w:r>
      <w:r w:rsidR="007D6C59" w:rsidRPr="0080010A">
        <w:rPr>
          <w:rFonts w:ascii="Times" w:hAnsi="Times"/>
        </w:rPr>
        <w:fldChar w:fldCharType="begin"/>
      </w:r>
      <w:r w:rsidR="002E5D24">
        <w:rPr>
          <w:rFonts w:ascii="Times" w:hAnsi="Times"/>
        </w:rPr>
        <w:instrText xml:space="preserve"> ADDIN EN.CITE &lt;EndNote&gt;&lt;Cite&gt;&lt;Author&gt;Hughes&lt;/Author&gt;&lt;Year&gt;2015&lt;/Year&gt;&lt;RecNum&gt;346&lt;/RecNum&gt;&lt;DisplayText&gt;[42]&lt;/DisplayText&gt;&lt;record&gt;&lt;rec-number&gt;346&lt;/rec-number&gt;&lt;foreign-keys&gt;&lt;key app="EN" db-id="pd50dffz0s5x9uev2dkprdrrawfd09dsrs2s" timestamp="1569118501" guid="5db32a2d-68e3-4bdb-9493-46db0041977a"&gt;346&lt;/key&gt;&lt;key app="ENWeb" db-id=""&gt;0&lt;/key&gt;&lt;/foreign-keys&gt;&lt;ref-type name="Journal Article"&gt;17&lt;/ref-type&gt;&lt;contributors&gt;&lt;authors&gt;&lt;author&gt;Hughes, Mark&lt;/author&gt;&lt;/authors&gt;&lt;/contributors&gt;&lt;titles&gt;&lt;title&gt;Loneliness and social support among lesbian, gay, bisexual, transgender and intersex people aged 50 and over&lt;/title&gt;&lt;secondary-title&gt;Ageing Soc&lt;/secondary-title&gt;&lt;/titles&gt;&lt;periodical&gt;&lt;full-title&gt;Ageing Soc&lt;/full-title&gt;&lt;/periodical&gt;&lt;pages&gt;1961-1981&lt;/pages&gt;&lt;volume&gt;36&lt;/volume&gt;&lt;number&gt;9&lt;/number&gt;&lt;section&gt;1961&lt;/section&gt;&lt;dates&gt;&lt;year&gt;2015&lt;/year&gt;&lt;/dates&gt;&lt;isbn&gt;0144-686X&amp;#xD;1469-1779&lt;/isbn&gt;&lt;urls&gt;&lt;/urls&gt;&lt;electronic-resource-num&gt;10.1017/s0144686x1500080x&lt;/electronic-resource-num&gt;&lt;/record&gt;&lt;/Cite&gt;&lt;/EndNote&gt;</w:instrText>
      </w:r>
      <w:r w:rsidR="007D6C59" w:rsidRPr="0080010A">
        <w:rPr>
          <w:rFonts w:ascii="Times" w:hAnsi="Times"/>
        </w:rPr>
        <w:fldChar w:fldCharType="separate"/>
      </w:r>
      <w:r w:rsidR="002E5D24">
        <w:rPr>
          <w:rFonts w:ascii="Times" w:hAnsi="Times"/>
          <w:noProof/>
        </w:rPr>
        <w:t>[42]</w:t>
      </w:r>
      <w:r w:rsidR="007D6C59" w:rsidRPr="0080010A">
        <w:rPr>
          <w:rFonts w:ascii="Times" w:hAnsi="Times"/>
        </w:rPr>
        <w:fldChar w:fldCharType="end"/>
      </w:r>
      <w:r w:rsidR="00FD2416" w:rsidRPr="00D570A6">
        <w:rPr>
          <w:rFonts w:ascii="Times" w:hAnsi="Times"/>
        </w:rPr>
        <w:t>.</w:t>
      </w:r>
      <w:r w:rsidR="002469E0" w:rsidRPr="00D570A6">
        <w:rPr>
          <w:rFonts w:ascii="Times" w:hAnsi="Times"/>
        </w:rPr>
        <w:t xml:space="preserve"> </w:t>
      </w:r>
      <w:r w:rsidR="00236208" w:rsidRPr="00D570A6">
        <w:rPr>
          <w:rFonts w:ascii="Times" w:hAnsi="Times"/>
        </w:rPr>
        <w:t xml:space="preserve">The increase in loneliness </w:t>
      </w:r>
      <w:r w:rsidR="00B52DE4" w:rsidRPr="00D570A6">
        <w:rPr>
          <w:rFonts w:ascii="Times" w:hAnsi="Times"/>
        </w:rPr>
        <w:t xml:space="preserve">is </w:t>
      </w:r>
      <w:r w:rsidR="00152AB1" w:rsidRPr="00D570A6">
        <w:rPr>
          <w:rFonts w:ascii="Times" w:hAnsi="Times"/>
        </w:rPr>
        <w:t xml:space="preserve">potentially </w:t>
      </w:r>
      <w:r w:rsidR="00236208" w:rsidRPr="00D570A6">
        <w:rPr>
          <w:rFonts w:ascii="Times" w:hAnsi="Times"/>
        </w:rPr>
        <w:t>attributable to</w:t>
      </w:r>
      <w:r w:rsidR="00287475" w:rsidRPr="00D570A6">
        <w:rPr>
          <w:rFonts w:ascii="Times" w:hAnsi="Times"/>
        </w:rPr>
        <w:t xml:space="preserve"> stigma</w:t>
      </w:r>
      <w:r w:rsidR="00236208" w:rsidRPr="00D570A6">
        <w:rPr>
          <w:rFonts w:ascii="Times" w:hAnsi="Times"/>
        </w:rPr>
        <w:t>, which</w:t>
      </w:r>
      <w:r w:rsidR="00152AB1" w:rsidRPr="00D570A6">
        <w:rPr>
          <w:rFonts w:ascii="Times" w:hAnsi="Times"/>
        </w:rPr>
        <w:t xml:space="preserve"> may</w:t>
      </w:r>
      <w:r w:rsidR="00AE3423" w:rsidRPr="00D570A6">
        <w:rPr>
          <w:rFonts w:ascii="Times" w:hAnsi="Times"/>
        </w:rPr>
        <w:t xml:space="preserve"> </w:t>
      </w:r>
      <w:r w:rsidR="008E5CE3" w:rsidRPr="00D570A6">
        <w:rPr>
          <w:rFonts w:ascii="Times" w:hAnsi="Times"/>
        </w:rPr>
        <w:t>hinder</w:t>
      </w:r>
      <w:r w:rsidR="00152AB1" w:rsidRPr="00D570A6">
        <w:rPr>
          <w:rFonts w:ascii="Times" w:hAnsi="Times"/>
        </w:rPr>
        <w:t xml:space="preserve"> </w:t>
      </w:r>
      <w:r w:rsidR="00287475" w:rsidRPr="00D570A6">
        <w:rPr>
          <w:rFonts w:ascii="Times" w:hAnsi="Times"/>
        </w:rPr>
        <w:t xml:space="preserve">the formation of meaningful social </w:t>
      </w:r>
      <w:r w:rsidR="008E5CE3" w:rsidRPr="00D570A6">
        <w:rPr>
          <w:rFonts w:ascii="Times" w:hAnsi="Times"/>
        </w:rPr>
        <w:t>bonds;</w:t>
      </w:r>
      <w:r w:rsidR="001A3DAD" w:rsidRPr="00D570A6">
        <w:rPr>
          <w:rFonts w:ascii="Times" w:hAnsi="Times"/>
          <w:b/>
        </w:rPr>
        <w:t xml:space="preserve"> </w:t>
      </w:r>
      <w:r w:rsidR="008E5CE3" w:rsidRPr="00D570A6">
        <w:rPr>
          <w:rFonts w:ascii="Times" w:hAnsi="Times"/>
        </w:rPr>
        <w:t>f</w:t>
      </w:r>
      <w:r w:rsidR="001A3DAD" w:rsidRPr="00D570A6">
        <w:rPr>
          <w:rFonts w:ascii="Times" w:hAnsi="Times"/>
        </w:rPr>
        <w:t>or example,</w:t>
      </w:r>
      <w:r w:rsidR="00BF734E" w:rsidRPr="00D570A6">
        <w:rPr>
          <w:rFonts w:ascii="Times" w:hAnsi="Times"/>
        </w:rPr>
        <w:t xml:space="preserve"> </w:t>
      </w:r>
      <w:r w:rsidR="001A3DAD" w:rsidRPr="00D570A6">
        <w:rPr>
          <w:rFonts w:ascii="Times" w:hAnsi="Times"/>
        </w:rPr>
        <w:t>community members</w:t>
      </w:r>
      <w:r w:rsidR="00AB688C" w:rsidRPr="00D570A6">
        <w:rPr>
          <w:rFonts w:ascii="Times" w:hAnsi="Times"/>
        </w:rPr>
        <w:t xml:space="preserve"> have reported fear of rejection during social interactions</w:t>
      </w:r>
      <w:r w:rsidR="00285A0F" w:rsidRPr="00D570A6">
        <w:rPr>
          <w:rFonts w:ascii="Times" w:hAnsi="Times"/>
        </w:rPr>
        <w:t xml:space="preserve"> can </w:t>
      </w:r>
      <w:r w:rsidR="00AB688C" w:rsidRPr="00D570A6">
        <w:rPr>
          <w:rFonts w:ascii="Times" w:hAnsi="Times"/>
        </w:rPr>
        <w:t xml:space="preserve">lead to passive coping mechanisms such as avoidance, </w:t>
      </w:r>
      <w:r w:rsidR="007151B0" w:rsidRPr="00D570A6">
        <w:rPr>
          <w:rFonts w:ascii="Times" w:hAnsi="Times"/>
        </w:rPr>
        <w:t>impacting the quantity of close relationships</w:t>
      </w:r>
      <w:r w:rsidR="004C4165" w:rsidRPr="00D570A6">
        <w:rPr>
          <w:rFonts w:ascii="Times" w:hAnsi="Times"/>
        </w:rPr>
        <w:fldChar w:fldCharType="begin"/>
      </w:r>
      <w:r w:rsidR="00B0194F">
        <w:rPr>
          <w:rFonts w:ascii="Times" w:hAnsi="Times"/>
        </w:rPr>
        <w:instrText xml:space="preserve"> ADDIN EN.CITE &lt;EndNote&gt;&lt;Cite&gt;&lt;Author&gt;Hatzenbuehler&lt;/Author&gt;&lt;Year&gt;2013&lt;/Year&gt;&lt;RecNum&gt;168&lt;/RecNum&gt;&lt;DisplayText&gt;[14]&lt;/DisplayText&gt;&lt;record&gt;&lt;rec-number&gt;168&lt;/rec-number&gt;&lt;foreign-keys&gt;&lt;key app="EN" db-id="pd50dffz0s5x9uev2dkprdrrawfd09dsrs2s" timestamp="1565811819" guid="4ff2e90d-ee2b-483f-b8b2-758a900707aa"&gt;168&lt;/key&gt;&lt;/foreign-keys&gt;&lt;ref-type name="Journal Article"&gt;17&lt;/ref-type&gt;&lt;contributors&gt;&lt;authors&gt;&lt;author&gt;Hatzenbuehler, M.L.&lt;/author&gt;&lt;author&gt;Phelan, J.C.&lt;/author&gt;&lt;author&gt;Link, B.G.&lt;/author&gt;&lt;/authors&gt;&lt;/contributors&gt;&lt;titles&gt;&lt;title&gt;Stigma as a fundamental cause of population health inequalities&lt;/title&gt;&lt;secondary-title&gt;Am J Public Health&lt;/secondary-title&gt;&lt;/titles&gt;&lt;periodical&gt;&lt;full-title&gt;Am J Public Health&lt;/full-title&gt;&lt;/periodical&gt;&lt;pages&gt;813-821&lt;/pages&gt;&lt;volume&gt;103&lt;/volume&gt;&lt;number&gt;5&lt;/number&gt;&lt;section&gt;813&lt;/section&gt;&lt;dates&gt;&lt;year&gt;2013&lt;/year&gt;&lt;/dates&gt;&lt;urls&gt;&lt;/urls&gt;&lt;/record&gt;&lt;/Cite&gt;&lt;/EndNote&gt;</w:instrText>
      </w:r>
      <w:r w:rsidR="004C4165" w:rsidRPr="00D570A6">
        <w:rPr>
          <w:rFonts w:ascii="Times" w:hAnsi="Times"/>
        </w:rPr>
        <w:fldChar w:fldCharType="separate"/>
      </w:r>
      <w:r w:rsidR="00B0194F">
        <w:rPr>
          <w:rFonts w:ascii="Times" w:hAnsi="Times"/>
          <w:noProof/>
        </w:rPr>
        <w:t>[14]</w:t>
      </w:r>
      <w:r w:rsidR="004C4165" w:rsidRPr="00D570A6">
        <w:rPr>
          <w:rFonts w:ascii="Times" w:hAnsi="Times"/>
        </w:rPr>
        <w:fldChar w:fldCharType="end"/>
      </w:r>
      <w:r w:rsidR="0009397C" w:rsidRPr="00D570A6">
        <w:rPr>
          <w:rFonts w:ascii="Times" w:hAnsi="Times"/>
        </w:rPr>
        <w:t>.</w:t>
      </w:r>
      <w:r w:rsidR="000170E5" w:rsidRPr="00D570A6">
        <w:rPr>
          <w:rFonts w:ascii="Times" w:hAnsi="Times"/>
        </w:rPr>
        <w:t xml:space="preserve"> </w:t>
      </w:r>
      <w:r w:rsidR="00F424BA" w:rsidRPr="00D570A6">
        <w:rPr>
          <w:rFonts w:ascii="Times" w:hAnsi="Times"/>
        </w:rPr>
        <w:t xml:space="preserve">Further, bisexual men and women may face greater rejection from their peers in the LGBT community as a result of monosexism, </w:t>
      </w:r>
      <w:r w:rsidR="00236208" w:rsidRPr="00D570A6">
        <w:rPr>
          <w:rFonts w:ascii="Times" w:hAnsi="Times"/>
        </w:rPr>
        <w:t>resulting in restricted</w:t>
      </w:r>
      <w:r w:rsidR="00F424BA" w:rsidRPr="00D570A6">
        <w:rPr>
          <w:rFonts w:ascii="Times" w:hAnsi="Times"/>
        </w:rPr>
        <w:t xml:space="preserve"> social connections</w:t>
      </w:r>
      <w:r w:rsidR="00E4434F" w:rsidRPr="00D570A6">
        <w:rPr>
          <w:rFonts w:ascii="Times" w:hAnsi="Times"/>
        </w:rPr>
        <w:fldChar w:fldCharType="begin"/>
      </w:r>
      <w:r w:rsidR="002E5D24">
        <w:rPr>
          <w:rFonts w:ascii="Times" w:hAnsi="Times"/>
        </w:rPr>
        <w:instrText xml:space="preserve"> ADDIN EN.CITE &lt;EndNote&gt;&lt;Cite&gt;&lt;Author&gt;Roberts&lt;/Author&gt;&lt;Year&gt;2015&lt;/Year&gt;&lt;RecNum&gt;347&lt;/RecNum&gt;&lt;DisplayText&gt;[43]&lt;/DisplayText&gt;&lt;record&gt;&lt;rec-number&gt;347&lt;/rec-number&gt;&lt;foreign-keys&gt;&lt;key app="EN" db-id="pd50dffz0s5x9uev2dkprdrrawfd09dsrs2s" timestamp="1569118512" guid="a86e3831-a01b-4473-8e39-4f6e738e7459"&gt;347&lt;/key&gt;&lt;key app="ENWeb" db-id=""&gt;0&lt;/key&gt;&lt;/foreign-keys&gt;&lt;ref-type name="Journal Article"&gt;17&lt;/ref-type&gt;&lt;contributors&gt;&lt;authors&gt;&lt;author&gt;Roberts, Tangela S.&lt;/author&gt;&lt;author&gt;Horne, Sharon G.&lt;/author&gt;&lt;author&gt;Hoyt, William T.&lt;/author&gt;&lt;/authors&gt;&lt;/contributors&gt;&lt;titles&gt;&lt;title&gt;Between a Gay and a Straight Place: Bisexual Individuals’ Experiences with Monosexism&lt;/title&gt;&lt;secondary-title&gt;J Bisex&lt;/secondary-title&gt;&lt;/titles&gt;&lt;periodical&gt;&lt;full-title&gt;J Bisex&lt;/full-title&gt;&lt;/periodical&gt;&lt;pages&gt;554-569&lt;/pages&gt;&lt;volume&gt;15&lt;/volume&gt;&lt;number&gt;4&lt;/number&gt;&lt;section&gt;554&lt;/section&gt;&lt;dates&gt;&lt;year&gt;2015&lt;/year&gt;&lt;/dates&gt;&lt;isbn&gt;1529-9716&amp;#xD;1529-9724&lt;/isbn&gt;&lt;urls&gt;&lt;/urls&gt;&lt;electronic-resource-num&gt;10.1080/15299716.2015.1111183&lt;/electronic-resource-num&gt;&lt;/record&gt;&lt;/Cite&gt;&lt;/EndNote&gt;</w:instrText>
      </w:r>
      <w:r w:rsidR="00E4434F" w:rsidRPr="00D570A6">
        <w:rPr>
          <w:rFonts w:ascii="Times" w:hAnsi="Times"/>
        </w:rPr>
        <w:fldChar w:fldCharType="separate"/>
      </w:r>
      <w:r w:rsidR="002E5D24">
        <w:rPr>
          <w:rFonts w:ascii="Times" w:hAnsi="Times"/>
          <w:noProof/>
        </w:rPr>
        <w:t>[43]</w:t>
      </w:r>
      <w:r w:rsidR="00E4434F" w:rsidRPr="00D570A6">
        <w:rPr>
          <w:rFonts w:ascii="Times" w:hAnsi="Times"/>
        </w:rPr>
        <w:fldChar w:fldCharType="end"/>
      </w:r>
      <w:r w:rsidR="0009397C" w:rsidRPr="00D570A6">
        <w:rPr>
          <w:rFonts w:ascii="Times" w:hAnsi="Times"/>
        </w:rPr>
        <w:t>.</w:t>
      </w:r>
      <w:r w:rsidR="00F424BA" w:rsidRPr="00D570A6">
        <w:rPr>
          <w:rFonts w:ascii="Times" w:hAnsi="Times"/>
        </w:rPr>
        <w:t xml:space="preserve"> </w:t>
      </w:r>
      <w:r w:rsidR="0026169D" w:rsidRPr="00D570A6">
        <w:rPr>
          <w:rFonts w:ascii="Times" w:hAnsi="Times"/>
        </w:rPr>
        <w:t xml:space="preserve">This is relevant to discussions within the framework of the minority stress model, which stipulates that the resources a community </w:t>
      </w:r>
      <w:r w:rsidR="00B52DE4" w:rsidRPr="00D570A6">
        <w:rPr>
          <w:rFonts w:ascii="Times" w:hAnsi="Times"/>
        </w:rPr>
        <w:t>offers</w:t>
      </w:r>
      <w:r w:rsidR="0026169D" w:rsidRPr="00D570A6">
        <w:rPr>
          <w:rFonts w:ascii="Times" w:hAnsi="Times"/>
        </w:rPr>
        <w:t xml:space="preserve"> can be beneficial, but </w:t>
      </w:r>
      <w:r w:rsidR="00EF6808" w:rsidRPr="00D570A6">
        <w:rPr>
          <w:rFonts w:ascii="Times" w:hAnsi="Times"/>
        </w:rPr>
        <w:t>communities remain</w:t>
      </w:r>
      <w:r w:rsidR="0026169D" w:rsidRPr="00D570A6">
        <w:rPr>
          <w:rFonts w:ascii="Times" w:hAnsi="Times"/>
        </w:rPr>
        <w:t xml:space="preserve"> susceptible to </w:t>
      </w:r>
      <w:r w:rsidR="00EF6808" w:rsidRPr="00D570A6">
        <w:rPr>
          <w:rFonts w:ascii="Times" w:hAnsi="Times"/>
        </w:rPr>
        <w:t>enacted stigmas</w:t>
      </w:r>
      <w:r w:rsidR="0026169D" w:rsidRPr="00D570A6">
        <w:rPr>
          <w:rFonts w:ascii="Times" w:hAnsi="Times"/>
        </w:rPr>
        <w:fldChar w:fldCharType="begin"/>
      </w:r>
      <w:r w:rsidR="00B0194F">
        <w:rPr>
          <w:rFonts w:ascii="Times" w:hAnsi="Times"/>
        </w:rPr>
        <w:instrText xml:space="preserve"> ADDIN EN.CITE &lt;EndNote&gt;&lt;Cite&gt;&lt;Author&gt;Meyer&lt;/Author&gt;&lt;Year&gt;2015&lt;/Year&gt;&lt;RecNum&gt;394&lt;/RecNum&gt;&lt;DisplayText&gt;[19]&lt;/DisplayText&gt;&lt;record&gt;&lt;rec-number&gt;394&lt;/rec-number&gt;&lt;foreign-keys&gt;&lt;key app="EN" db-id="pd50dffz0s5x9uev2dkprdrrawfd09dsrs2s" timestamp="1581477903" guid="4654c76f-56df-46fa-b5dc-de198c1a67dd"&gt;394&lt;/key&gt;&lt;key app="ENWeb" db-id=""&gt;0&lt;/key&gt;&lt;/foreign-keys&gt;&lt;ref-type name="Journal Article"&gt;17&lt;/ref-type&gt;&lt;contributors&gt;&lt;authors&gt;&lt;author&gt;Meyer, Ilan H.&lt;/author&gt;&lt;/authors&gt;&lt;/contributors&gt;&lt;titles&gt;&lt;title&gt;Resilience in the study of minority stress and health of sexual and gender minorities&lt;/title&gt;&lt;secondary-title&gt;Psychol Sex Orientat Gend Divers&lt;/secondary-title&gt;&lt;/titles&gt;&lt;periodical&gt;&lt;full-title&gt;Psychol Sex Orientat Gend Divers&lt;/full-title&gt;&lt;/periodical&gt;&lt;pages&gt;209-213&lt;/pages&gt;&lt;volume&gt;2&lt;/volume&gt;&lt;number&gt;3&lt;/number&gt;&lt;section&gt;209&lt;/section&gt;&lt;dates&gt;&lt;year&gt;2015&lt;/year&gt;&lt;/dates&gt;&lt;isbn&gt;2329-0390&amp;#xD;2329-0382&lt;/isbn&gt;&lt;urls&gt;&lt;/urls&gt;&lt;electronic-resource-num&gt;10.1037/sgd0000132&lt;/electronic-resource-num&gt;&lt;/record&gt;&lt;/Cite&gt;&lt;/EndNote&gt;</w:instrText>
      </w:r>
      <w:r w:rsidR="0026169D" w:rsidRPr="00D570A6">
        <w:rPr>
          <w:rFonts w:ascii="Times" w:hAnsi="Times"/>
        </w:rPr>
        <w:fldChar w:fldCharType="separate"/>
      </w:r>
      <w:r w:rsidR="00B0194F">
        <w:rPr>
          <w:rFonts w:ascii="Times" w:hAnsi="Times"/>
          <w:noProof/>
        </w:rPr>
        <w:t>[19]</w:t>
      </w:r>
      <w:r w:rsidR="0026169D" w:rsidRPr="00D570A6">
        <w:rPr>
          <w:rFonts w:ascii="Times" w:hAnsi="Times"/>
        </w:rPr>
        <w:fldChar w:fldCharType="end"/>
      </w:r>
      <w:r w:rsidR="0026169D" w:rsidRPr="00D570A6">
        <w:rPr>
          <w:rFonts w:ascii="Times" w:hAnsi="Times"/>
        </w:rPr>
        <w:t xml:space="preserve">. </w:t>
      </w:r>
      <w:r w:rsidR="00F424BA" w:rsidRPr="00D570A6">
        <w:rPr>
          <w:rFonts w:ascii="Times" w:hAnsi="Times"/>
        </w:rPr>
        <w:t>E</w:t>
      </w:r>
      <w:r w:rsidR="008870B8" w:rsidRPr="00D570A6">
        <w:rPr>
          <w:rFonts w:ascii="Times" w:hAnsi="Times"/>
        </w:rPr>
        <w:t xml:space="preserve">xperiences </w:t>
      </w:r>
      <w:r w:rsidR="008870B8" w:rsidRPr="00D570A6">
        <w:rPr>
          <w:rFonts w:ascii="Times" w:hAnsi="Times"/>
        </w:rPr>
        <w:lastRenderedPageBreak/>
        <w:t xml:space="preserve">of limited social networks may be </w:t>
      </w:r>
      <w:r w:rsidR="00F424BA" w:rsidRPr="00D570A6">
        <w:rPr>
          <w:rFonts w:ascii="Times" w:hAnsi="Times"/>
        </w:rPr>
        <w:t xml:space="preserve">heightened among </w:t>
      </w:r>
      <w:r w:rsidR="00082F10" w:rsidRPr="00D570A6">
        <w:rPr>
          <w:rFonts w:ascii="Times" w:hAnsi="Times"/>
        </w:rPr>
        <w:t>men</w:t>
      </w:r>
      <w:r w:rsidR="008870B8" w:rsidRPr="00D570A6">
        <w:rPr>
          <w:rFonts w:ascii="Times" w:hAnsi="Times"/>
        </w:rPr>
        <w:t xml:space="preserve">; </w:t>
      </w:r>
      <w:r w:rsidR="00082F10" w:rsidRPr="00D570A6">
        <w:rPr>
          <w:rFonts w:ascii="Times" w:hAnsi="Times"/>
        </w:rPr>
        <w:t>women</w:t>
      </w:r>
      <w:r w:rsidR="008870B8" w:rsidRPr="00D570A6">
        <w:rPr>
          <w:rFonts w:ascii="Times" w:hAnsi="Times"/>
        </w:rPr>
        <w:t xml:space="preserve"> and those identifying as transgender within the LGBT community report wider an</w:t>
      </w:r>
      <w:r w:rsidR="00F424BA" w:rsidRPr="00D570A6">
        <w:rPr>
          <w:rFonts w:ascii="Times" w:hAnsi="Times"/>
        </w:rPr>
        <w:t>d more diverse social networks</w:t>
      </w:r>
      <w:r w:rsidR="00E4434F" w:rsidRPr="00D570A6">
        <w:rPr>
          <w:rFonts w:ascii="Times" w:hAnsi="Times"/>
        </w:rPr>
        <w:fldChar w:fldCharType="begin">
          <w:fldData xml:space="preserve">PEVuZE5vdGU+PENpdGU+PEF1dGhvcj5Fcm9zaGV2YTwvQXV0aG9yPjxZZWFyPjIwMTY8L1llYXI+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</w:fldData>
        </w:fldChar>
      </w:r>
      <w:r w:rsidR="002E5D24">
        <w:rPr>
          <w:rFonts w:ascii="Times" w:hAnsi="Times"/>
        </w:rPr>
        <w:instrText xml:space="preserve"> ADDIN EN.CITE </w:instrText>
      </w:r>
      <w:r w:rsidR="002E5D24">
        <w:rPr>
          <w:rFonts w:ascii="Times" w:hAnsi="Times"/>
        </w:rPr>
        <w:fldChar w:fldCharType="begin">
          <w:fldData xml:space="preserve">PEVuZE5vdGU+PENpdGU+PEF1dGhvcj5Fcm9zaGV2YTwvQXV0aG9yPjxZZWFyPjIwMTY8L1llYXI+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</w:fldData>
        </w:fldChar>
      </w:r>
      <w:r w:rsidR="002E5D24">
        <w:rPr>
          <w:rFonts w:ascii="Times" w:hAnsi="Times"/>
        </w:rPr>
        <w:instrText xml:space="preserve"> ADDIN EN.CITE.DATA </w:instrText>
      </w:r>
      <w:r w:rsidR="002E5D24">
        <w:rPr>
          <w:rFonts w:ascii="Times" w:hAnsi="Times"/>
        </w:rPr>
      </w:r>
      <w:r w:rsidR="002E5D24">
        <w:rPr>
          <w:rFonts w:ascii="Times" w:hAnsi="Times"/>
        </w:rPr>
        <w:fldChar w:fldCharType="end"/>
      </w:r>
      <w:r w:rsidR="00E4434F" w:rsidRPr="00D570A6">
        <w:rPr>
          <w:rFonts w:ascii="Times" w:hAnsi="Times"/>
        </w:rPr>
      </w:r>
      <w:r w:rsidR="00E4434F" w:rsidRPr="00D570A6">
        <w:rPr>
          <w:rFonts w:ascii="Times" w:hAnsi="Times"/>
        </w:rPr>
        <w:fldChar w:fldCharType="separate"/>
      </w:r>
      <w:r w:rsidR="002E5D24">
        <w:rPr>
          <w:rFonts w:ascii="Times" w:hAnsi="Times"/>
          <w:noProof/>
        </w:rPr>
        <w:t>[44]</w:t>
      </w:r>
      <w:r w:rsidR="00E4434F" w:rsidRPr="00D570A6">
        <w:rPr>
          <w:rFonts w:ascii="Times" w:hAnsi="Times"/>
        </w:rPr>
        <w:fldChar w:fldCharType="end"/>
      </w:r>
      <w:r w:rsidR="0009397C" w:rsidRPr="00D570A6">
        <w:rPr>
          <w:rFonts w:ascii="Times" w:hAnsi="Times"/>
        </w:rPr>
        <w:t>.</w:t>
      </w:r>
      <w:r w:rsidR="002554BE" w:rsidRPr="00D570A6">
        <w:rPr>
          <w:rFonts w:ascii="Times" w:hAnsi="Times"/>
        </w:rPr>
        <w:t xml:space="preserve"> </w:t>
      </w:r>
    </w:p>
    <w:p w14:paraId="42F088F6" w14:textId="712FE5AB" w:rsidR="008E5642" w:rsidRPr="00D570A6" w:rsidRDefault="00284943" w:rsidP="0026169D">
      <w:pPr>
        <w:spacing w:line="480" w:lineRule="auto"/>
        <w:ind w:firstLine="720"/>
        <w:rPr>
          <w:rFonts w:ascii="Times" w:hAnsi="Times"/>
        </w:rPr>
      </w:pPr>
      <w:r w:rsidRPr="00D570A6">
        <w:rPr>
          <w:rFonts w:ascii="Times" w:hAnsi="Times"/>
        </w:rPr>
        <w:t xml:space="preserve">Previous literature has also outlined complex social dynamics </w:t>
      </w:r>
      <w:r w:rsidR="00B93663" w:rsidRPr="00D570A6">
        <w:rPr>
          <w:rFonts w:ascii="Times" w:hAnsi="Times"/>
        </w:rPr>
        <w:t>among</w:t>
      </w:r>
      <w:r w:rsidRPr="00D570A6">
        <w:rPr>
          <w:rFonts w:ascii="Times" w:hAnsi="Times"/>
        </w:rPr>
        <w:t xml:space="preserve"> gbMSM, in terms of HIV-related stigma</w:t>
      </w:r>
      <w:r w:rsidR="00315572" w:rsidRPr="00D570A6">
        <w:rPr>
          <w:rFonts w:ascii="Times" w:hAnsi="Times"/>
        </w:rPr>
        <w:t>;</w:t>
      </w:r>
      <w:r w:rsidRPr="00D570A6">
        <w:rPr>
          <w:rFonts w:ascii="Times" w:hAnsi="Times"/>
        </w:rPr>
        <w:t xml:space="preserve"> </w:t>
      </w:r>
      <w:r w:rsidR="00315572" w:rsidRPr="00D570A6">
        <w:rPr>
          <w:rFonts w:ascii="Times" w:hAnsi="Times"/>
        </w:rPr>
        <w:t>p</w:t>
      </w:r>
      <w:r w:rsidR="00D803C3" w:rsidRPr="00D570A6">
        <w:rPr>
          <w:rFonts w:ascii="Times" w:hAnsi="Times"/>
        </w:rPr>
        <w:t>rejudice resulting in</w:t>
      </w:r>
      <w:r w:rsidR="000B5DE8" w:rsidRPr="00D570A6">
        <w:rPr>
          <w:rFonts w:ascii="Times" w:hAnsi="Times"/>
        </w:rPr>
        <w:t xml:space="preserve"> social exclusion,</w:t>
      </w:r>
      <w:r w:rsidR="00D803C3" w:rsidRPr="00D570A6">
        <w:rPr>
          <w:rFonts w:ascii="Times" w:hAnsi="Times"/>
        </w:rPr>
        <w:t xml:space="preserve"> feelings of rejection,</w:t>
      </w:r>
      <w:r w:rsidR="000B5DE8" w:rsidRPr="00D570A6">
        <w:rPr>
          <w:rFonts w:ascii="Times" w:hAnsi="Times"/>
        </w:rPr>
        <w:t xml:space="preserve"> and a sense of division has </w:t>
      </w:r>
      <w:r w:rsidR="008D2E83" w:rsidRPr="00D570A6">
        <w:rPr>
          <w:rFonts w:ascii="Times" w:hAnsi="Times"/>
        </w:rPr>
        <w:t xml:space="preserve">also </w:t>
      </w:r>
      <w:r w:rsidR="000B5DE8" w:rsidRPr="00D570A6">
        <w:rPr>
          <w:rFonts w:ascii="Times" w:hAnsi="Times"/>
        </w:rPr>
        <w:t>led towards difficulties forming relationships</w:t>
      </w:r>
      <w:r w:rsidR="004C4165" w:rsidRPr="00D570A6">
        <w:rPr>
          <w:rFonts w:ascii="Times" w:hAnsi="Times"/>
        </w:rPr>
        <w:fldChar w:fldCharType="begin">
          <w:fldData xml:space="preserve">PEVuZE5vdGU+PENpdGU+PEF1dGhvcj5TbWl0PC9BdXRob3I+PFllYXI+MjAxMjwvWWVhcj48UmVj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</w:fldData>
        </w:fldChar>
      </w:r>
      <w:r w:rsidR="002E5D24">
        <w:rPr>
          <w:rFonts w:ascii="Times" w:hAnsi="Times"/>
        </w:rPr>
        <w:instrText xml:space="preserve"> ADDIN EN.CITE </w:instrText>
      </w:r>
      <w:r w:rsidR="002E5D24">
        <w:rPr>
          <w:rFonts w:ascii="Times" w:hAnsi="Times"/>
        </w:rPr>
        <w:fldChar w:fldCharType="begin">
          <w:fldData xml:space="preserve">PEVuZE5vdGU+PENpdGU+PEF1dGhvcj5TbWl0PC9BdXRob3I+PFllYXI+MjAxMjwvWWVhcj48UmVj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</w:fldData>
        </w:fldChar>
      </w:r>
      <w:r w:rsidR="002E5D24">
        <w:rPr>
          <w:rFonts w:ascii="Times" w:hAnsi="Times"/>
        </w:rPr>
        <w:instrText xml:space="preserve"> ADDIN EN.CITE.DATA </w:instrText>
      </w:r>
      <w:r w:rsidR="002E5D24">
        <w:rPr>
          <w:rFonts w:ascii="Times" w:hAnsi="Times"/>
        </w:rPr>
      </w:r>
      <w:r w:rsidR="002E5D24">
        <w:rPr>
          <w:rFonts w:ascii="Times" w:hAnsi="Times"/>
        </w:rPr>
        <w:fldChar w:fldCharType="end"/>
      </w:r>
      <w:r w:rsidR="004C4165" w:rsidRPr="00D570A6">
        <w:rPr>
          <w:rFonts w:ascii="Times" w:hAnsi="Times"/>
        </w:rPr>
      </w:r>
      <w:r w:rsidR="004C4165" w:rsidRPr="00D570A6">
        <w:rPr>
          <w:rFonts w:ascii="Times" w:hAnsi="Times"/>
        </w:rPr>
        <w:fldChar w:fldCharType="separate"/>
      </w:r>
      <w:r w:rsidR="002E5D24">
        <w:rPr>
          <w:rFonts w:ascii="Times" w:hAnsi="Times"/>
          <w:noProof/>
        </w:rPr>
        <w:t>[45]</w:t>
      </w:r>
      <w:r w:rsidR="004C4165" w:rsidRPr="00D570A6">
        <w:rPr>
          <w:rFonts w:ascii="Times" w:hAnsi="Times"/>
        </w:rPr>
        <w:fldChar w:fldCharType="end"/>
      </w:r>
      <w:r w:rsidR="0009397C" w:rsidRPr="00D570A6">
        <w:rPr>
          <w:rFonts w:ascii="Times" w:hAnsi="Times"/>
        </w:rPr>
        <w:t>.</w:t>
      </w:r>
      <w:r w:rsidR="00AB688C" w:rsidRPr="00D570A6">
        <w:rPr>
          <w:rFonts w:ascii="Times" w:hAnsi="Times"/>
        </w:rPr>
        <w:t xml:space="preserve"> </w:t>
      </w:r>
      <w:r w:rsidR="00F73B62" w:rsidRPr="00D570A6">
        <w:rPr>
          <w:rFonts w:ascii="Times" w:hAnsi="Times"/>
        </w:rPr>
        <w:t xml:space="preserve">Serosorting, </w:t>
      </w:r>
      <w:r w:rsidR="008E5642" w:rsidRPr="00D570A6">
        <w:rPr>
          <w:rFonts w:ascii="Times" w:hAnsi="Times"/>
        </w:rPr>
        <w:t>wherein men seek out relationships with other men who have the same serostatus</w:t>
      </w:r>
      <w:r w:rsidR="000C69FF" w:rsidRPr="00D570A6">
        <w:rPr>
          <w:rFonts w:ascii="Times" w:hAnsi="Times"/>
        </w:rPr>
        <w:t xml:space="preserve">, </w:t>
      </w:r>
      <w:r w:rsidR="00DB2C9E" w:rsidRPr="00D570A6">
        <w:rPr>
          <w:rFonts w:ascii="Times" w:hAnsi="Times"/>
        </w:rPr>
        <w:t>has resulted in feelings of exclusion among men living with HIV</w:t>
      </w:r>
      <w:r w:rsidR="004C4165" w:rsidRPr="00D570A6">
        <w:rPr>
          <w:rFonts w:ascii="Times" w:hAnsi="Times"/>
        </w:rPr>
        <w:fldChar w:fldCharType="begin">
          <w:fldData xml:space="preserve">PEVuZE5vdGU+PENpdGU+PEF1dGhvcj5TbWl0PC9BdXRob3I+PFllYXI+MjAxMjwvWWVhcj48UmVj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</w:fldData>
        </w:fldChar>
      </w:r>
      <w:r w:rsidR="002E5D24">
        <w:rPr>
          <w:rFonts w:ascii="Times" w:hAnsi="Times"/>
        </w:rPr>
        <w:instrText xml:space="preserve"> ADDIN EN.CITE </w:instrText>
      </w:r>
      <w:r w:rsidR="002E5D24">
        <w:rPr>
          <w:rFonts w:ascii="Times" w:hAnsi="Times"/>
        </w:rPr>
        <w:fldChar w:fldCharType="begin">
          <w:fldData xml:space="preserve">PEVuZE5vdGU+PENpdGU+PEF1dGhvcj5TbWl0PC9BdXRob3I+PFllYXI+MjAxMjwvWWVhcj48UmVj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</w:fldData>
        </w:fldChar>
      </w:r>
      <w:r w:rsidR="002E5D24">
        <w:rPr>
          <w:rFonts w:ascii="Times" w:hAnsi="Times"/>
        </w:rPr>
        <w:instrText xml:space="preserve"> ADDIN EN.CITE.DATA </w:instrText>
      </w:r>
      <w:r w:rsidR="002E5D24">
        <w:rPr>
          <w:rFonts w:ascii="Times" w:hAnsi="Times"/>
        </w:rPr>
      </w:r>
      <w:r w:rsidR="002E5D24">
        <w:rPr>
          <w:rFonts w:ascii="Times" w:hAnsi="Times"/>
        </w:rPr>
        <w:fldChar w:fldCharType="end"/>
      </w:r>
      <w:r w:rsidR="004C4165" w:rsidRPr="00D570A6">
        <w:rPr>
          <w:rFonts w:ascii="Times" w:hAnsi="Times"/>
        </w:rPr>
      </w:r>
      <w:r w:rsidR="004C4165" w:rsidRPr="00D570A6">
        <w:rPr>
          <w:rFonts w:ascii="Times" w:hAnsi="Times"/>
        </w:rPr>
        <w:fldChar w:fldCharType="separate"/>
      </w:r>
      <w:r w:rsidR="002E5D24">
        <w:rPr>
          <w:rFonts w:ascii="Times" w:hAnsi="Times"/>
          <w:noProof/>
        </w:rPr>
        <w:t>[45]</w:t>
      </w:r>
      <w:r w:rsidR="004C4165" w:rsidRPr="00D570A6">
        <w:rPr>
          <w:rFonts w:ascii="Times" w:hAnsi="Times"/>
        </w:rPr>
        <w:fldChar w:fldCharType="end"/>
      </w:r>
      <w:r w:rsidR="0009397C" w:rsidRPr="00D570A6">
        <w:rPr>
          <w:rFonts w:ascii="Times" w:hAnsi="Times"/>
        </w:rPr>
        <w:t>.</w:t>
      </w:r>
      <w:r w:rsidR="00EB622E" w:rsidRPr="00D570A6">
        <w:rPr>
          <w:rFonts w:ascii="Times" w:hAnsi="Times"/>
        </w:rPr>
        <w:t xml:space="preserve"> </w:t>
      </w:r>
      <w:r w:rsidR="003D58EE" w:rsidRPr="00D570A6">
        <w:rPr>
          <w:rFonts w:ascii="Times" w:hAnsi="Times"/>
        </w:rPr>
        <w:t>T</w:t>
      </w:r>
      <w:r w:rsidR="008D2E83" w:rsidRPr="00D570A6">
        <w:rPr>
          <w:rFonts w:ascii="Times" w:hAnsi="Times"/>
        </w:rPr>
        <w:t>his</w:t>
      </w:r>
      <w:r w:rsidR="008E5642" w:rsidRPr="00D570A6">
        <w:rPr>
          <w:rFonts w:ascii="Times" w:hAnsi="Times"/>
        </w:rPr>
        <w:t xml:space="preserve"> could contribute towards difficulties forming relationships and thus experiences of loneliness, which highlights a need to target and implement preventative measures to combat loneliness among gbMSM.</w:t>
      </w:r>
    </w:p>
    <w:p w14:paraId="2F840D02" w14:textId="2FA8A995" w:rsidR="00E427B6" w:rsidRPr="00D570A6" w:rsidRDefault="00823BDC" w:rsidP="004C4165">
      <w:pPr>
        <w:spacing w:line="480" w:lineRule="auto"/>
        <w:ind w:firstLine="720"/>
        <w:contextualSpacing/>
        <w:rPr>
          <w:rFonts w:ascii="Times" w:hAnsi="Times"/>
        </w:rPr>
      </w:pPr>
      <w:r w:rsidRPr="00D570A6">
        <w:rPr>
          <w:rFonts w:ascii="Times" w:hAnsi="Times"/>
        </w:rPr>
        <w:t>Our</w:t>
      </w:r>
      <w:r w:rsidR="00363DC5" w:rsidRPr="00D570A6">
        <w:rPr>
          <w:rFonts w:ascii="Times" w:hAnsi="Times"/>
        </w:rPr>
        <w:t xml:space="preserve"> results suggest a multi-faceted approach </w:t>
      </w:r>
      <w:r w:rsidR="00545B05" w:rsidRPr="00D570A6">
        <w:rPr>
          <w:rFonts w:ascii="Times" w:hAnsi="Times"/>
        </w:rPr>
        <w:t>wherein</w:t>
      </w:r>
      <w:r w:rsidR="00363DC5" w:rsidRPr="00D570A6">
        <w:rPr>
          <w:rFonts w:ascii="Times" w:hAnsi="Times"/>
        </w:rPr>
        <w:t xml:space="preserve"> loneliness </w:t>
      </w:r>
      <w:r w:rsidR="00BE341D" w:rsidRPr="00D570A6">
        <w:rPr>
          <w:rFonts w:ascii="Times" w:hAnsi="Times"/>
        </w:rPr>
        <w:t>influences self-rated</w:t>
      </w:r>
      <w:r w:rsidR="00363DC5" w:rsidRPr="00D570A6">
        <w:rPr>
          <w:rFonts w:ascii="Times" w:hAnsi="Times"/>
        </w:rPr>
        <w:t xml:space="preserve"> physical health.</w:t>
      </w:r>
      <w:r w:rsidR="00A14CA3" w:rsidRPr="00D570A6">
        <w:rPr>
          <w:rFonts w:ascii="Times" w:hAnsi="Times"/>
        </w:rPr>
        <w:t xml:space="preserve"> </w:t>
      </w:r>
      <w:r w:rsidR="00C07457" w:rsidRPr="00D570A6">
        <w:rPr>
          <w:rFonts w:ascii="Times" w:hAnsi="Times"/>
        </w:rPr>
        <w:t xml:space="preserve">Previous research has </w:t>
      </w:r>
      <w:r w:rsidR="004C198F" w:rsidRPr="00D570A6">
        <w:rPr>
          <w:rFonts w:ascii="Times" w:hAnsi="Times"/>
        </w:rPr>
        <w:t xml:space="preserve">highlighted loneliness as a risk factor for depressive symptoms, with some suggesting these factors </w:t>
      </w:r>
      <w:r w:rsidR="00BE7FDD" w:rsidRPr="00D570A6">
        <w:rPr>
          <w:rFonts w:ascii="Times" w:hAnsi="Times"/>
        </w:rPr>
        <w:t xml:space="preserve">are </w:t>
      </w:r>
      <w:r w:rsidR="004C198F" w:rsidRPr="00D570A6">
        <w:rPr>
          <w:rFonts w:ascii="Times" w:hAnsi="Times"/>
        </w:rPr>
        <w:t>act</w:t>
      </w:r>
      <w:r w:rsidR="00BE7FDD" w:rsidRPr="00D570A6">
        <w:rPr>
          <w:rFonts w:ascii="Times" w:hAnsi="Times"/>
        </w:rPr>
        <w:t>ing</w:t>
      </w:r>
      <w:r w:rsidR="004C198F" w:rsidRPr="00D570A6">
        <w:rPr>
          <w:rFonts w:ascii="Times" w:hAnsi="Times"/>
        </w:rPr>
        <w:t xml:space="preserve"> </w:t>
      </w:r>
      <w:r w:rsidR="00BE7FDD" w:rsidRPr="00D570A6">
        <w:rPr>
          <w:rFonts w:ascii="Times" w:hAnsi="Times"/>
        </w:rPr>
        <w:t xml:space="preserve">synergistically to influence </w:t>
      </w:r>
      <w:r w:rsidR="004C198F" w:rsidRPr="00D570A6">
        <w:rPr>
          <w:rFonts w:ascii="Times" w:hAnsi="Times"/>
        </w:rPr>
        <w:t>adverse health outcomes</w:t>
      </w:r>
      <w:r w:rsidR="004C4165" w:rsidRPr="00D570A6">
        <w:rPr>
          <w:rFonts w:ascii="Times" w:hAnsi="Times"/>
        </w:rPr>
        <w:fldChar w:fldCharType="begin">
          <w:fldData xml:space="preserve">PEVuZE5vdGU+PENpdGU+PEF1dGhvcj5IYXdrbGV5PC9BdXRob3I+PFllYXI+MjAxMDwvWWVhcj48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</w:fldData>
        </w:fldChar>
      </w:r>
      <w:r w:rsidR="008F7ED1" w:rsidRPr="00D570A6">
        <w:rPr>
          <w:rFonts w:ascii="Times" w:hAnsi="Times"/>
        </w:rPr>
        <w:instrText xml:space="preserve"> ADDIN EN.CITE </w:instrText>
      </w:r>
      <w:r w:rsidR="008F7ED1" w:rsidRPr="00D570A6">
        <w:rPr>
          <w:rFonts w:ascii="Times" w:hAnsi="Times"/>
        </w:rPr>
        <w:fldChar w:fldCharType="begin">
          <w:fldData xml:space="preserve">PEVuZE5vdGU+PENpdGU+PEF1dGhvcj5IYXdrbGV5PC9BdXRob3I+PFllYXI+MjAxMDwvWWVhcj48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</w:fldData>
        </w:fldChar>
      </w:r>
      <w:r w:rsidR="008F7ED1" w:rsidRPr="00D570A6">
        <w:rPr>
          <w:rFonts w:ascii="Times" w:hAnsi="Times"/>
        </w:rPr>
        <w:instrText xml:space="preserve"> ADDIN EN.CITE.DATA </w:instrText>
      </w:r>
      <w:r w:rsidR="008F7ED1" w:rsidRPr="00D570A6">
        <w:rPr>
          <w:rFonts w:ascii="Times" w:hAnsi="Times"/>
        </w:rPr>
      </w:r>
      <w:r w:rsidR="008F7ED1" w:rsidRPr="00D570A6">
        <w:rPr>
          <w:rFonts w:ascii="Times" w:hAnsi="Times"/>
        </w:rPr>
        <w:fldChar w:fldCharType="end"/>
      </w:r>
      <w:r w:rsidR="004C4165" w:rsidRPr="00D570A6">
        <w:rPr>
          <w:rFonts w:ascii="Times" w:hAnsi="Times"/>
        </w:rPr>
      </w:r>
      <w:r w:rsidR="004C4165" w:rsidRPr="00D570A6">
        <w:rPr>
          <w:rFonts w:ascii="Times" w:hAnsi="Times"/>
        </w:rPr>
        <w:fldChar w:fldCharType="separate"/>
      </w:r>
      <w:r w:rsidR="008F7ED1" w:rsidRPr="00D570A6">
        <w:rPr>
          <w:rFonts w:ascii="Times" w:hAnsi="Times"/>
          <w:noProof/>
        </w:rPr>
        <w:t>[3, 4]</w:t>
      </w:r>
      <w:r w:rsidR="004C4165" w:rsidRPr="00D570A6">
        <w:rPr>
          <w:rFonts w:ascii="Times" w:hAnsi="Times"/>
        </w:rPr>
        <w:fldChar w:fldCharType="end"/>
      </w:r>
      <w:r w:rsidR="0009397C" w:rsidRPr="00D570A6">
        <w:rPr>
          <w:rFonts w:ascii="Times" w:hAnsi="Times"/>
        </w:rPr>
        <w:t>.</w:t>
      </w:r>
      <w:r w:rsidR="00C71645" w:rsidRPr="00D570A6">
        <w:rPr>
          <w:rFonts w:ascii="Times" w:hAnsi="Times"/>
        </w:rPr>
        <w:t xml:space="preserve"> </w:t>
      </w:r>
      <w:r w:rsidR="00EA2C55" w:rsidRPr="00D570A6">
        <w:rPr>
          <w:rFonts w:ascii="Times" w:hAnsi="Times"/>
        </w:rPr>
        <w:t xml:space="preserve">Depressive symptoms were controlled for in the multivariable model; </w:t>
      </w:r>
      <w:r w:rsidR="0040562F" w:rsidRPr="00D570A6">
        <w:rPr>
          <w:rFonts w:ascii="Times" w:hAnsi="Times"/>
        </w:rPr>
        <w:t xml:space="preserve">however, we </w:t>
      </w:r>
      <w:r w:rsidR="00EF6808" w:rsidRPr="00D570A6">
        <w:rPr>
          <w:rFonts w:ascii="Times" w:hAnsi="Times"/>
        </w:rPr>
        <w:t>went</w:t>
      </w:r>
      <w:r w:rsidR="0040562F" w:rsidRPr="00D570A6">
        <w:rPr>
          <w:rFonts w:ascii="Times" w:hAnsi="Times"/>
        </w:rPr>
        <w:t xml:space="preserve"> beyond treating depression as a confounder, and explore</w:t>
      </w:r>
      <w:r w:rsidR="006733FA" w:rsidRPr="00D570A6">
        <w:rPr>
          <w:rFonts w:ascii="Times" w:hAnsi="Times"/>
        </w:rPr>
        <w:t>d</w:t>
      </w:r>
      <w:r w:rsidR="0040562F" w:rsidRPr="00D570A6">
        <w:rPr>
          <w:rFonts w:ascii="Times" w:hAnsi="Times"/>
        </w:rPr>
        <w:t xml:space="preserve"> this association in detail </w:t>
      </w:r>
      <w:r w:rsidR="00E42503" w:rsidRPr="00D570A6">
        <w:rPr>
          <w:rFonts w:ascii="Times" w:hAnsi="Times"/>
        </w:rPr>
        <w:t>via construction of</w:t>
      </w:r>
      <w:r w:rsidR="0040562F" w:rsidRPr="00D570A6">
        <w:rPr>
          <w:rFonts w:ascii="Times" w:hAnsi="Times"/>
        </w:rPr>
        <w:t xml:space="preserve"> a </w:t>
      </w:r>
      <w:r w:rsidR="00BE7FDD" w:rsidRPr="00D570A6">
        <w:rPr>
          <w:rFonts w:ascii="Times" w:hAnsi="Times"/>
        </w:rPr>
        <w:t>mediation schematic,</w:t>
      </w:r>
      <w:r w:rsidR="00C54BF2" w:rsidRPr="00D570A6">
        <w:rPr>
          <w:rFonts w:ascii="Times" w:hAnsi="Times"/>
        </w:rPr>
        <w:t xml:space="preserve"> </w:t>
      </w:r>
      <w:r w:rsidR="003F5699" w:rsidRPr="00D570A6">
        <w:rPr>
          <w:rFonts w:ascii="Times" w:hAnsi="Times"/>
        </w:rPr>
        <w:t>which allowed us to further delineate the relationship between loneliness, mental health, and self-rated physical health</w:t>
      </w:r>
      <w:r w:rsidR="00F7011F" w:rsidRPr="00D570A6">
        <w:rPr>
          <w:rFonts w:ascii="Times" w:hAnsi="Times"/>
        </w:rPr>
        <w:t>.</w:t>
      </w:r>
      <w:r w:rsidR="002554BE" w:rsidRPr="00D570A6">
        <w:rPr>
          <w:rFonts w:ascii="Times" w:hAnsi="Times"/>
        </w:rPr>
        <w:t xml:space="preserve"> This is particularly important, as gbMSM have been identified as experiencing poorer mental health outcomes, in comparison to straight men</w:t>
      </w:r>
      <w:r w:rsidR="002554BE" w:rsidRPr="00D570A6">
        <w:rPr>
          <w:rFonts w:ascii="Times" w:hAnsi="Times"/>
        </w:rPr>
        <w:fldChar w:fldCharType="begin"/>
      </w:r>
      <w:r w:rsidR="002E5D24">
        <w:rPr>
          <w:rFonts w:ascii="Times" w:hAnsi="Times"/>
        </w:rPr>
        <w:instrText xml:space="preserve"> ADDIN EN.CITE &lt;EndNote&gt;&lt;Cite&gt;&lt;Author&gt;Sivakumaran&lt;/Author&gt;&lt;Year&gt;2019&lt;/Year&gt;&lt;RecNum&gt;392&lt;/RecNum&gt;&lt;DisplayText&gt;[46]&lt;/DisplayText&gt;&lt;record&gt;&lt;rec-number&gt;392&lt;/rec-number&gt;&lt;foreign-keys&gt;&lt;key app="EN" db-id="pd50dffz0s5x9uev2dkprdrrawfd09dsrs2s" timestamp="1574720106" guid="15017ff7-13ec-4cdc-b71b-a775bf09b2f2"&gt;392&lt;/key&gt;&lt;key app="ENWeb" db-id=""&gt;0&lt;/key&gt;&lt;/foreign-keys&gt;&lt;ref-type name="Journal Article"&gt;17&lt;/ref-type&gt;&lt;contributors&gt;&lt;authors&gt;&lt;author&gt;Sivakumaran, G.&lt;/author&gt;&lt;author&gt;Margolis, R.&lt;/author&gt;&lt;/authors&gt;&lt;/contributors&gt;&lt;auth-address&gt;Rachel Margolis, PhD Associate Professor, Department of Sociology, University of Western Ontario Social Science Center, London Ontario, Canada.&lt;/auth-address&gt;&lt;titles&gt;&lt;title&gt;Self-Rated Health by Sexual Orientation Among Middle-Aged and Older Adults in Canada&lt;/title&gt;&lt;secondary-title&gt;J Gerontol B Psychol Sci Soc Sci&lt;/secondary-title&gt;&lt;/titles&gt;&lt;periodical&gt;&lt;full-title&gt;J Gerontol B Psychol Sci Soc Sci&lt;/full-title&gt;&lt;/periodical&gt;&lt;edition&gt;2019/05/24&lt;/edition&gt;&lt;keywords&gt;&lt;keyword&gt;Diversity in aging&lt;/keyword&gt;&lt;keyword&gt;Health disparities&lt;/keyword&gt;&lt;keyword&gt;Lgb&lt;/keyword&gt;&lt;keyword&gt;Mental health&lt;/keyword&gt;&lt;/keywords&gt;&lt;dates&gt;&lt;year&gt;2019&lt;/year&gt;&lt;pub-dates&gt;&lt;date&gt;May 22&lt;/date&gt;&lt;/pub-dates&gt;&lt;/dates&gt;&lt;isbn&gt;1758-5368 (Electronic)&amp;#xD;1079-5014 (Linking)&lt;/isbn&gt;&lt;accession-num&gt;31120125&lt;/accession-num&gt;&lt;urls&gt;&lt;related-urls&gt;&lt;url&gt;https://www.ncbi.nlm.nih.gov/pubmed/31120125&lt;/url&gt;&lt;/related-urls&gt;&lt;/urls&gt;&lt;electronic-resource-num&gt;10.1093/geronb/gbz067&lt;/electronic-resource-num&gt;&lt;/record&gt;&lt;/Cite&gt;&lt;/EndNote&gt;</w:instrText>
      </w:r>
      <w:r w:rsidR="002554BE" w:rsidRPr="00D570A6">
        <w:rPr>
          <w:rFonts w:ascii="Times" w:hAnsi="Times"/>
        </w:rPr>
        <w:fldChar w:fldCharType="separate"/>
      </w:r>
      <w:r w:rsidR="002E5D24">
        <w:rPr>
          <w:rFonts w:ascii="Times" w:hAnsi="Times"/>
          <w:noProof/>
        </w:rPr>
        <w:t>[46]</w:t>
      </w:r>
      <w:r w:rsidR="002554BE" w:rsidRPr="00D570A6">
        <w:rPr>
          <w:rFonts w:ascii="Times" w:hAnsi="Times"/>
        </w:rPr>
        <w:fldChar w:fldCharType="end"/>
      </w:r>
      <w:r w:rsidR="002554BE" w:rsidRPr="00D570A6">
        <w:rPr>
          <w:rFonts w:ascii="Times" w:hAnsi="Times"/>
        </w:rPr>
        <w:t xml:space="preserve">. </w:t>
      </w:r>
      <w:r w:rsidR="00E427B6" w:rsidRPr="00D570A6">
        <w:rPr>
          <w:rFonts w:ascii="Times" w:hAnsi="Times"/>
        </w:rPr>
        <w:t xml:space="preserve">As depressive symptoms partially mediated this relationship, one avenue through which loneliness potentially impacts health is centred around mental health. Due to the presence of partial and not complete mediation, it can be interpreted that </w:t>
      </w:r>
      <w:r w:rsidR="00C75828" w:rsidRPr="00D570A6">
        <w:rPr>
          <w:rFonts w:ascii="Times" w:hAnsi="Times"/>
        </w:rPr>
        <w:t xml:space="preserve">depression is not fully driving the association between loneliness and poor self-rated health. </w:t>
      </w:r>
      <w:r w:rsidR="00BB0EF8" w:rsidRPr="00D570A6">
        <w:rPr>
          <w:rFonts w:ascii="Times" w:hAnsi="Times"/>
        </w:rPr>
        <w:t xml:space="preserve">The nature of loneliness and </w:t>
      </w:r>
      <w:r w:rsidR="00CA2605" w:rsidRPr="00D570A6">
        <w:rPr>
          <w:rFonts w:ascii="Times" w:hAnsi="Times"/>
        </w:rPr>
        <w:t>quality of</w:t>
      </w:r>
      <w:r w:rsidR="00BB0EF8" w:rsidRPr="00D570A6">
        <w:rPr>
          <w:rFonts w:ascii="Times" w:hAnsi="Times"/>
        </w:rPr>
        <w:t xml:space="preserve"> social networks could be influencing access to care when needed, thus impacting health</w:t>
      </w:r>
      <w:r w:rsidR="003F5699" w:rsidRPr="00D570A6">
        <w:rPr>
          <w:rFonts w:ascii="Times" w:hAnsi="Times"/>
        </w:rPr>
        <w:t xml:space="preserve"> outcomes</w:t>
      </w:r>
      <w:r w:rsidR="00E664A3" w:rsidRPr="00D570A6">
        <w:rPr>
          <w:rFonts w:ascii="Times" w:hAnsi="Times"/>
        </w:rPr>
        <w:t>. S</w:t>
      </w:r>
      <w:r w:rsidR="00BB0EF8" w:rsidRPr="00D570A6">
        <w:rPr>
          <w:rFonts w:ascii="Times" w:hAnsi="Times"/>
        </w:rPr>
        <w:t>ocial support</w:t>
      </w:r>
      <w:r w:rsidR="00E664A3" w:rsidRPr="00D570A6">
        <w:rPr>
          <w:rFonts w:ascii="Times" w:hAnsi="Times"/>
        </w:rPr>
        <w:t xml:space="preserve"> has been associated with greater access to care</w:t>
      </w:r>
      <w:r w:rsidR="00C33A9C" w:rsidRPr="00D570A6">
        <w:rPr>
          <w:rFonts w:ascii="Times" w:hAnsi="Times"/>
        </w:rPr>
        <w:t>,</w:t>
      </w:r>
      <w:r w:rsidR="00CA2605" w:rsidRPr="00D570A6">
        <w:rPr>
          <w:rFonts w:ascii="Times" w:hAnsi="Times"/>
        </w:rPr>
        <w:fldChar w:fldCharType="begin"/>
      </w:r>
      <w:r w:rsidR="002E5D24">
        <w:rPr>
          <w:rFonts w:ascii="Times" w:hAnsi="Times"/>
        </w:rPr>
        <w:instrText xml:space="preserve"> ADDIN EN.CITE &lt;EndNote&gt;&lt;Cite&gt;&lt;Author&gt;Knowlton&lt;/Author&gt;&lt;Year&gt;2005&lt;/Year&gt;&lt;RecNum&gt;349&lt;/RecNum&gt;&lt;DisplayText&gt;[47]&lt;/DisplayText&gt;&lt;record&gt;&lt;rec-number&gt;349&lt;/rec-number&gt;&lt;foreign-keys&gt;&lt;key app="EN" db-id="pd50dffz0s5x9uev2dkprdrrawfd09dsrs2s" timestamp="1569168670" guid="dbd12e02-9433-4d66-b9cf-b09b45a5e1c1"&gt;349&lt;/key&gt;&lt;key app="ENWeb" db-id=""&gt;0&lt;/key&gt;&lt;/foreign-keys&gt;&lt;ref-type name="Journal Article"&gt;17&lt;/ref-type&gt;&lt;contributors&gt;&lt;authors&gt;&lt;author&gt;Knowlton, A. R.&lt;/author&gt;&lt;author&gt;Hua, W.&lt;/author&gt;&lt;author&gt;Latkin, C.&lt;/author&gt;&lt;/authors&gt;&lt;/contributors&gt;&lt;auth-address&gt;Faculty of Social and Behavioral Sciences, Department of Health Policy and Management, Johns Hopkins Bloomberg School of Public Health, Baltimore, MD, USA. aknowlto@jhsph.edu&lt;/auth-address&gt;&lt;titles&gt;&lt;title&gt;Social support networks and medical service use among HIV-positive injection drug users: implications to intervention&lt;/title&gt;&lt;secondary-title&gt;AIDS Care&lt;/secondary-title&gt;&lt;/titles&gt;&lt;periodical&gt;&lt;full-title&gt;AIDS Care&lt;/full-title&gt;&lt;/periodical&gt;&lt;pages&gt;479-92&lt;/pages&gt;&lt;volume&gt;17&lt;/volume&gt;&lt;number&gt;4&lt;/number&gt;&lt;edition&gt;2005/07/23&lt;/edition&gt;&lt;keywords&gt;&lt;keyword&gt;Adult&lt;/keyword&gt;&lt;keyword&gt;Female&lt;/keyword&gt;&lt;keyword&gt;HIV Infections/psychology/*therapy&lt;/keyword&gt;&lt;keyword&gt;Health Services/*statistics &amp;amp; numerical data&lt;/keyword&gt;&lt;keyword&gt;Health Services Accessibility/*statistics &amp;amp; numerical data&lt;/keyword&gt;&lt;keyword&gt;Humans&lt;/keyword&gt;&lt;keyword&gt;Male&lt;/keyword&gt;&lt;keyword&gt;*Social Support&lt;/keyword&gt;&lt;keyword&gt;Substance Abuse, Intravenous/psychology/*therapy&lt;/keyword&gt;&lt;/keywords&gt;&lt;dates&gt;&lt;year&gt;2005&lt;/year&gt;&lt;pub-dates&gt;&lt;date&gt;May&lt;/date&gt;&lt;/pub-dates&gt;&lt;/dates&gt;&lt;isbn&gt;0954-0121 (Print)&amp;#xD;0954-0121 (Linking)&lt;/isbn&gt;&lt;accession-num&gt;16036234&lt;/accession-num&gt;&lt;urls&gt;&lt;related-urls&gt;&lt;url&gt;https://www.ncbi.nlm.nih.gov/pubmed/16036234&lt;/url&gt;&lt;/related-urls&gt;&lt;/urls&gt;&lt;electronic-resource-num&gt;10.1080/0954012051233131314349&lt;/electronic-resource-num&gt;&lt;/record&gt;&lt;/Cite&gt;&lt;/EndNote&gt;</w:instrText>
      </w:r>
      <w:r w:rsidR="00CA2605" w:rsidRPr="00D570A6">
        <w:rPr>
          <w:rFonts w:ascii="Times" w:hAnsi="Times"/>
        </w:rPr>
        <w:fldChar w:fldCharType="separate"/>
      </w:r>
      <w:r w:rsidR="002E5D24">
        <w:rPr>
          <w:rFonts w:ascii="Times" w:hAnsi="Times"/>
          <w:noProof/>
        </w:rPr>
        <w:t>[47]</w:t>
      </w:r>
      <w:r w:rsidR="00CA2605" w:rsidRPr="00D570A6">
        <w:rPr>
          <w:rFonts w:ascii="Times" w:hAnsi="Times"/>
        </w:rPr>
        <w:fldChar w:fldCharType="end"/>
      </w:r>
      <w:r w:rsidR="00CA2605" w:rsidRPr="00D570A6">
        <w:rPr>
          <w:rFonts w:ascii="Times" w:hAnsi="Times"/>
        </w:rPr>
        <w:t xml:space="preserve"> </w:t>
      </w:r>
      <w:r w:rsidR="00BB0EF8" w:rsidRPr="00D570A6">
        <w:rPr>
          <w:rFonts w:ascii="Times" w:hAnsi="Times"/>
        </w:rPr>
        <w:t xml:space="preserve"> </w:t>
      </w:r>
      <w:r w:rsidR="00E664A3" w:rsidRPr="00D570A6">
        <w:rPr>
          <w:rFonts w:ascii="Times" w:hAnsi="Times"/>
        </w:rPr>
        <w:lastRenderedPageBreak/>
        <w:t>whereas</w:t>
      </w:r>
      <w:r w:rsidR="00CA2605" w:rsidRPr="00D570A6">
        <w:rPr>
          <w:rFonts w:ascii="Times" w:hAnsi="Times"/>
        </w:rPr>
        <w:t xml:space="preserve"> in</w:t>
      </w:r>
      <w:r w:rsidR="00E664A3" w:rsidRPr="00D570A6">
        <w:rPr>
          <w:rFonts w:ascii="Times" w:hAnsi="Times"/>
        </w:rPr>
        <w:t>ternalized stigma and non-disclosure of sexual orientation has been found to negatively impact healthcare usage</w:t>
      </w:r>
      <w:r w:rsidR="00E664A3" w:rsidRPr="00D570A6">
        <w:rPr>
          <w:rFonts w:ascii="Times" w:hAnsi="Times"/>
        </w:rPr>
        <w:fldChar w:fldCharType="begin"/>
      </w:r>
      <w:r w:rsidR="002E5D24">
        <w:rPr>
          <w:rFonts w:ascii="Times" w:hAnsi="Times"/>
        </w:rPr>
        <w:instrText xml:space="preserve"> ADDIN EN.CITE &lt;EndNote&gt;&lt;Cite&gt;&lt;Author&gt;Whitehead&lt;/Author&gt;&lt;Year&gt;2016&lt;/Year&gt;&lt;RecNum&gt;350&lt;/RecNum&gt;&lt;DisplayText&gt;[48]&lt;/DisplayText&gt;&lt;record&gt;&lt;rec-number&gt;350&lt;/rec-number&gt;&lt;foreign-keys&gt;&lt;key app="EN" db-id="pd50dffz0s5x9uev2dkprdrrawfd09dsrs2s" timestamp="1569169455" guid="99812a53-ebc1-4de2-b14c-587ed61d8d63"&gt;350&lt;/key&gt;&lt;key app="ENWeb" db-id=""&gt;0&lt;/key&gt;&lt;/foreign-keys&gt;&lt;ref-type name="Journal Article"&gt;17&lt;/ref-type&gt;&lt;contributors&gt;&lt;authors&gt;&lt;author&gt;Whitehead, J.&lt;/author&gt;&lt;author&gt;Shaver, J.&lt;/author&gt;&lt;author&gt;Stephenson, R.&lt;/author&gt;&lt;/authors&gt;&lt;/contributors&gt;&lt;auth-address&gt;Department of Pediatrics, School of Medicine, Northwestern University, Chicago, IL, United States of America.&amp;#xD;Department of Health and Biological Sciences, School of Nursing, University of Michigan, Ann Arbor, Michigan, United States of America.&lt;/auth-address&gt;&lt;titles&gt;&lt;title&gt;Outness, Stigma, and Primary Health Care Utilization among Rural LGBT Populations&lt;/title&gt;&lt;secondary-title&gt;PLoS One&lt;/secondary-title&gt;&lt;/titles&gt;&lt;periodical&gt;&lt;full-title&gt;PLoS One&lt;/full-title&gt;&lt;/periodical&gt;&lt;pages&gt;e0146139&lt;/pages&gt;&lt;volume&gt;11&lt;/volume&gt;&lt;number&gt;1&lt;/number&gt;&lt;edition&gt;2016/01/06&lt;/edition&gt;&lt;keywords&gt;&lt;keyword&gt;Adolescent&lt;/keyword&gt;&lt;keyword&gt;Adult&lt;/keyword&gt;&lt;keyword&gt;Aged&lt;/keyword&gt;&lt;keyword&gt;*Bisexuality&lt;/keyword&gt;&lt;keyword&gt;Female&lt;/keyword&gt;&lt;keyword&gt;*Health Services Accessibility&lt;/keyword&gt;&lt;keyword&gt;*Homosexuality&lt;/keyword&gt;&lt;keyword&gt;Humans&lt;/keyword&gt;&lt;keyword&gt;Male&lt;/keyword&gt;&lt;keyword&gt;Middle Aged&lt;/keyword&gt;&lt;keyword&gt;Primary Health Care&lt;/keyword&gt;&lt;keyword&gt;Rural Population&lt;/keyword&gt;&lt;keyword&gt;*Social Stigma&lt;/keyword&gt;&lt;keyword&gt;*Transgender Persons&lt;/keyword&gt;&lt;keyword&gt;Young Adult&lt;/keyword&gt;&lt;/keywords&gt;&lt;dates&gt;&lt;year&gt;2016&lt;/year&gt;&lt;/dates&gt;&lt;isbn&gt;1932-6203 (Electronic)&amp;#xD;1932-6203 (Linking)&lt;/isbn&gt;&lt;accession-num&gt;26731405&lt;/accession-num&gt;&lt;urls&gt;&lt;related-urls&gt;&lt;url&gt;https://www.ncbi.nlm.nih.gov/pubmed/26731405&lt;/url&gt;&lt;/related-urls&gt;&lt;/urls&gt;&lt;custom2&gt;PMC4701471&lt;/custom2&gt;&lt;electronic-resource-num&gt;10.1371/journal.pone.0146139&lt;/electronic-resource-num&gt;&lt;/record&gt;&lt;/Cite&gt;&lt;/EndNote&gt;</w:instrText>
      </w:r>
      <w:r w:rsidR="00E664A3" w:rsidRPr="00D570A6">
        <w:rPr>
          <w:rFonts w:ascii="Times" w:hAnsi="Times"/>
        </w:rPr>
        <w:fldChar w:fldCharType="separate"/>
      </w:r>
      <w:r w:rsidR="002E5D24">
        <w:rPr>
          <w:rFonts w:ascii="Times" w:hAnsi="Times"/>
          <w:noProof/>
        </w:rPr>
        <w:t>[48]</w:t>
      </w:r>
      <w:r w:rsidR="00E664A3" w:rsidRPr="00D570A6">
        <w:rPr>
          <w:rFonts w:ascii="Times" w:hAnsi="Times"/>
        </w:rPr>
        <w:fldChar w:fldCharType="end"/>
      </w:r>
      <w:r w:rsidR="0009397C" w:rsidRPr="00D570A6">
        <w:rPr>
          <w:rFonts w:ascii="Times" w:hAnsi="Times"/>
        </w:rPr>
        <w:t>.</w:t>
      </w:r>
      <w:r w:rsidR="003F5699" w:rsidRPr="00D570A6">
        <w:rPr>
          <w:rFonts w:ascii="Times" w:hAnsi="Times"/>
        </w:rPr>
        <w:t xml:space="preserve"> </w:t>
      </w:r>
      <w:r w:rsidR="008F7ED1" w:rsidRPr="00D570A6">
        <w:rPr>
          <w:rFonts w:ascii="Times" w:hAnsi="Times"/>
        </w:rPr>
        <w:t>L</w:t>
      </w:r>
      <w:r w:rsidR="00A9731D" w:rsidRPr="00D570A6">
        <w:rPr>
          <w:rFonts w:ascii="Times" w:hAnsi="Times"/>
        </w:rPr>
        <w:t xml:space="preserve">oneliness could be impacting health directly through </w:t>
      </w:r>
      <w:r w:rsidR="00DC7E3B" w:rsidRPr="00D570A6">
        <w:rPr>
          <w:rFonts w:ascii="Times" w:hAnsi="Times"/>
        </w:rPr>
        <w:t>activation of stres</w:t>
      </w:r>
      <w:r w:rsidR="0009397C" w:rsidRPr="00D570A6">
        <w:rPr>
          <w:rFonts w:ascii="Times" w:hAnsi="Times"/>
        </w:rPr>
        <w:t>s-related physiologic responses</w:t>
      </w:r>
      <w:r w:rsidR="00285A0F" w:rsidRPr="00D570A6">
        <w:rPr>
          <w:rFonts w:ascii="Times" w:hAnsi="Times"/>
        </w:rPr>
        <w:t>, through allostatic load</w:t>
      </w:r>
      <w:r w:rsidR="00124AA9" w:rsidRPr="00D570A6">
        <w:rPr>
          <w:rFonts w:ascii="Times" w:hAnsi="Times"/>
        </w:rPr>
        <w:fldChar w:fldCharType="begin"/>
      </w:r>
      <w:r w:rsidR="00B0194F">
        <w:rPr>
          <w:rFonts w:ascii="Times" w:hAnsi="Times"/>
        </w:rPr>
        <w:instrText xml:space="preserve"> ADDIN EN.CITE &lt;EndNote&gt;&lt;Cite&gt;&lt;Author&gt;Meyer&lt;/Author&gt;&lt;Year&gt;2003&lt;/Year&gt;&lt;RecNum&gt;331&lt;/RecNum&gt;&lt;DisplayText&gt;[15]&lt;/DisplayText&gt;&lt;record&gt;&lt;rec-number&gt;331&lt;/rec-number&gt;&lt;foreign-keys&gt;&lt;key app="EN" db-id="pd50dffz0s5x9uev2dkprdrrawfd09dsrs2s" timestamp="1567178597" guid="d84cc418-649c-44ac-8a50-526fdb2b81ae"&gt;331&lt;/key&gt;&lt;key app="ENWeb" db-id=""&gt;0&lt;/key&gt;&lt;/foreign-keys&gt;&lt;ref-type name="Journal Article"&gt;17&lt;/ref-type&gt;&lt;contributors&gt;&lt;authors&gt;&lt;author&gt;Meyer, Ilan H.&lt;/author&gt;&lt;/authors&gt;&lt;/contributors&gt;&lt;titles&gt;&lt;title&gt;Prejudice, social stress, and mental health in lesbian, gay, and bisexual populations: Conceptual issues and research evidence&lt;/title&gt;&lt;secondary-title&gt;Psychol Bull&lt;/secondary-title&gt;&lt;/titles&gt;&lt;periodical&gt;&lt;full-title&gt;Psychol Bull&lt;/full-title&gt;&lt;/periodical&gt;&lt;volume&gt;129&lt;/volume&gt;&lt;number&gt;5&lt;/number&gt;&lt;dates&gt;&lt;year&gt;2003&lt;/year&gt;&lt;/dates&gt;&lt;urls&gt;&lt;/urls&gt;&lt;/record&gt;&lt;/Cite&gt;&lt;/EndNote&gt;</w:instrText>
      </w:r>
      <w:r w:rsidR="00124AA9" w:rsidRPr="00D570A6">
        <w:rPr>
          <w:rFonts w:ascii="Times" w:hAnsi="Times"/>
        </w:rPr>
        <w:fldChar w:fldCharType="separate"/>
      </w:r>
      <w:r w:rsidR="00B0194F">
        <w:rPr>
          <w:rFonts w:ascii="Times" w:hAnsi="Times"/>
          <w:noProof/>
        </w:rPr>
        <w:t>[15]</w:t>
      </w:r>
      <w:r w:rsidR="00124AA9" w:rsidRPr="00D570A6">
        <w:rPr>
          <w:rFonts w:ascii="Times" w:hAnsi="Times"/>
        </w:rPr>
        <w:fldChar w:fldCharType="end"/>
      </w:r>
      <w:r w:rsidR="0009397C" w:rsidRPr="00D570A6">
        <w:rPr>
          <w:rFonts w:ascii="Times" w:hAnsi="Times"/>
        </w:rPr>
        <w:t>.</w:t>
      </w:r>
      <w:r w:rsidR="00B52DE4" w:rsidRPr="00D570A6">
        <w:rPr>
          <w:rFonts w:ascii="Times" w:hAnsi="Times"/>
        </w:rPr>
        <w:t xml:space="preserve"> P</w:t>
      </w:r>
      <w:r w:rsidR="00083CAC" w:rsidRPr="00D570A6">
        <w:rPr>
          <w:rFonts w:ascii="Times" w:hAnsi="Times"/>
        </w:rPr>
        <w:t xml:space="preserve">hysical, mental and social pathways could be acting in tandem to </w:t>
      </w:r>
      <w:r w:rsidR="00380257" w:rsidRPr="00D570A6">
        <w:rPr>
          <w:rFonts w:ascii="Times" w:hAnsi="Times"/>
        </w:rPr>
        <w:t>contribute towards lower perceptions of overall health.</w:t>
      </w:r>
    </w:p>
    <w:p w14:paraId="08989BEA" w14:textId="6F05E36E" w:rsidR="00F375D7" w:rsidRPr="00D570A6" w:rsidRDefault="00500BF2" w:rsidP="00383C0F">
      <w:pPr>
        <w:spacing w:line="480" w:lineRule="auto"/>
        <w:ind w:firstLine="720"/>
        <w:rPr>
          <w:rFonts w:ascii="Times" w:hAnsi="Times"/>
        </w:rPr>
      </w:pPr>
      <w:r w:rsidRPr="00D570A6">
        <w:rPr>
          <w:rFonts w:ascii="Times" w:hAnsi="Times"/>
        </w:rPr>
        <w:t>Regarding limitations, t</w:t>
      </w:r>
      <w:r w:rsidR="008645FD" w:rsidRPr="00D570A6">
        <w:rPr>
          <w:rFonts w:ascii="Times" w:hAnsi="Times"/>
        </w:rPr>
        <w:t xml:space="preserve">he outcome is based on </w:t>
      </w:r>
      <w:r w:rsidR="003738AB" w:rsidRPr="00D570A6">
        <w:rPr>
          <w:rFonts w:ascii="Times" w:hAnsi="Times"/>
        </w:rPr>
        <w:t xml:space="preserve">a single-item </w:t>
      </w:r>
      <w:r w:rsidR="008645FD" w:rsidRPr="00D570A6">
        <w:rPr>
          <w:rFonts w:ascii="Times" w:hAnsi="Times"/>
        </w:rPr>
        <w:t>self-</w:t>
      </w:r>
      <w:r w:rsidR="00B833DE" w:rsidRPr="00D570A6">
        <w:rPr>
          <w:rFonts w:ascii="Times" w:hAnsi="Times"/>
        </w:rPr>
        <w:t>rated</w:t>
      </w:r>
      <w:r w:rsidR="008645FD" w:rsidRPr="00D570A6">
        <w:rPr>
          <w:rFonts w:ascii="Times" w:hAnsi="Times"/>
        </w:rPr>
        <w:t xml:space="preserve"> </w:t>
      </w:r>
      <w:r w:rsidR="003738AB" w:rsidRPr="00D570A6">
        <w:rPr>
          <w:rFonts w:ascii="Times" w:hAnsi="Times"/>
        </w:rPr>
        <w:t>assessment</w:t>
      </w:r>
      <w:r w:rsidR="008645FD" w:rsidRPr="00D570A6">
        <w:rPr>
          <w:rFonts w:ascii="Times" w:hAnsi="Times"/>
        </w:rPr>
        <w:t xml:space="preserve"> of physical health, which is a subjective measure</w:t>
      </w:r>
      <w:r w:rsidR="007846F3" w:rsidRPr="00D570A6">
        <w:rPr>
          <w:rFonts w:ascii="Times" w:hAnsi="Times"/>
        </w:rPr>
        <w:t>.</w:t>
      </w:r>
      <w:r w:rsidR="003D097A" w:rsidRPr="00D570A6">
        <w:rPr>
          <w:rFonts w:ascii="Times" w:hAnsi="Times"/>
        </w:rPr>
        <w:t xml:space="preserve"> </w:t>
      </w:r>
      <w:r w:rsidR="00383C0F" w:rsidRPr="00D570A6">
        <w:rPr>
          <w:rFonts w:ascii="Times" w:hAnsi="Times"/>
        </w:rPr>
        <w:t xml:space="preserve">Individuals may be rating their physical health lower simply as a result of depression; however, given recent research examining the impact of </w:t>
      </w:r>
      <w:r w:rsidR="00464F11" w:rsidRPr="00D570A6">
        <w:rPr>
          <w:rFonts w:ascii="Times" w:hAnsi="Times"/>
        </w:rPr>
        <w:t>loneliness on mortality</w:t>
      </w:r>
      <w:r w:rsidR="00A04BAD" w:rsidRPr="00D570A6">
        <w:rPr>
          <w:rFonts w:ascii="Times" w:hAnsi="Times"/>
        </w:rPr>
        <w:t>,</w:t>
      </w:r>
      <w:r w:rsidR="00ED449D" w:rsidRPr="00D570A6">
        <w:rPr>
          <w:rFonts w:ascii="Times" w:hAnsi="Times"/>
        </w:rPr>
        <w:fldChar w:fldCharType="begin">
          <w:fldData xml:space="preserve">PEVuZE5vdGU+PENpdGU+PEF1dGhvcj5MZWlnaC1IdW50PC9BdXRob3I+PFllYXI+MjAxNzwvWWVh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</w:fldData>
        </w:fldChar>
      </w:r>
      <w:r w:rsidR="00490956" w:rsidRPr="00D570A6">
        <w:rPr>
          <w:rFonts w:ascii="Times" w:hAnsi="Times"/>
        </w:rPr>
        <w:instrText xml:space="preserve"> ADDIN EN.CITE </w:instrText>
      </w:r>
      <w:r w:rsidR="00490956" w:rsidRPr="00D570A6">
        <w:rPr>
          <w:rFonts w:ascii="Times" w:hAnsi="Times"/>
        </w:rPr>
        <w:fldChar w:fldCharType="begin">
          <w:fldData xml:space="preserve">PEVuZE5vdGU+PENpdGU+PEF1dGhvcj5MZWlnaC1IdW50PC9BdXRob3I+PFllYXI+MjAxNzwvWWVh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</w:fldData>
        </w:fldChar>
      </w:r>
      <w:r w:rsidR="00490956" w:rsidRPr="00D570A6">
        <w:rPr>
          <w:rFonts w:ascii="Times" w:hAnsi="Times"/>
        </w:rPr>
        <w:instrText xml:space="preserve"> ADDIN EN.CITE.DATA </w:instrText>
      </w:r>
      <w:r w:rsidR="00490956" w:rsidRPr="00D570A6">
        <w:rPr>
          <w:rFonts w:ascii="Times" w:hAnsi="Times"/>
        </w:rPr>
      </w:r>
      <w:r w:rsidR="00490956" w:rsidRPr="00D570A6">
        <w:rPr>
          <w:rFonts w:ascii="Times" w:hAnsi="Times"/>
        </w:rPr>
        <w:fldChar w:fldCharType="end"/>
      </w:r>
      <w:r w:rsidR="00ED449D" w:rsidRPr="00D570A6">
        <w:rPr>
          <w:rFonts w:ascii="Times" w:hAnsi="Times"/>
        </w:rPr>
      </w:r>
      <w:r w:rsidR="00ED449D" w:rsidRPr="00D570A6">
        <w:rPr>
          <w:rFonts w:ascii="Times" w:hAnsi="Times"/>
        </w:rPr>
        <w:fldChar w:fldCharType="separate"/>
      </w:r>
      <w:r w:rsidR="00490956" w:rsidRPr="00D570A6">
        <w:rPr>
          <w:rFonts w:ascii="Times" w:hAnsi="Times"/>
          <w:noProof/>
        </w:rPr>
        <w:t>[1]</w:t>
      </w:r>
      <w:r w:rsidR="00ED449D" w:rsidRPr="00D570A6">
        <w:rPr>
          <w:rFonts w:ascii="Times" w:hAnsi="Times"/>
        </w:rPr>
        <w:fldChar w:fldCharType="end"/>
      </w:r>
      <w:r w:rsidR="00A04BAD" w:rsidRPr="00D570A6">
        <w:rPr>
          <w:rFonts w:ascii="Times" w:hAnsi="Times"/>
          <w:b/>
        </w:rPr>
        <w:t xml:space="preserve"> </w:t>
      </w:r>
      <w:r w:rsidR="00383C0F" w:rsidRPr="00D570A6">
        <w:rPr>
          <w:rFonts w:ascii="Times" w:hAnsi="Times"/>
        </w:rPr>
        <w:t xml:space="preserve">it seems unlikely that this effect can </w:t>
      </w:r>
      <w:r w:rsidR="00AA5860" w:rsidRPr="00D570A6">
        <w:rPr>
          <w:rFonts w:ascii="Times" w:hAnsi="Times"/>
        </w:rPr>
        <w:t xml:space="preserve">solely </w:t>
      </w:r>
      <w:r w:rsidR="00383C0F" w:rsidRPr="00D570A6">
        <w:rPr>
          <w:rFonts w:ascii="Times" w:hAnsi="Times"/>
        </w:rPr>
        <w:t>be explained by dif</w:t>
      </w:r>
      <w:r w:rsidR="00A04BAD" w:rsidRPr="00D570A6">
        <w:rPr>
          <w:rFonts w:ascii="Times" w:hAnsi="Times"/>
        </w:rPr>
        <w:t>ferences in</w:t>
      </w:r>
      <w:r w:rsidR="00AA5860" w:rsidRPr="00D570A6">
        <w:rPr>
          <w:rFonts w:ascii="Times" w:hAnsi="Times"/>
        </w:rPr>
        <w:t xml:space="preserve"> survey</w:t>
      </w:r>
      <w:r w:rsidR="00A04BAD" w:rsidRPr="00D570A6">
        <w:rPr>
          <w:rFonts w:ascii="Times" w:hAnsi="Times"/>
        </w:rPr>
        <w:t xml:space="preserve"> response behaviours</w:t>
      </w:r>
      <w:r w:rsidR="00383C0F" w:rsidRPr="00D570A6">
        <w:rPr>
          <w:rFonts w:ascii="Times" w:hAnsi="Times"/>
        </w:rPr>
        <w:t xml:space="preserve">. </w:t>
      </w:r>
      <w:r w:rsidR="007846F3" w:rsidRPr="00D570A6">
        <w:rPr>
          <w:rFonts w:ascii="Times" w:hAnsi="Times"/>
        </w:rPr>
        <w:t>F</w:t>
      </w:r>
      <w:r w:rsidR="003D097A" w:rsidRPr="00D570A6">
        <w:rPr>
          <w:rFonts w:ascii="Times" w:hAnsi="Times"/>
        </w:rPr>
        <w:t xml:space="preserve">uture research investigating </w:t>
      </w:r>
      <w:r w:rsidR="00D40081" w:rsidRPr="00D570A6">
        <w:rPr>
          <w:rFonts w:ascii="Times" w:hAnsi="Times"/>
        </w:rPr>
        <w:t>clinical</w:t>
      </w:r>
      <w:r w:rsidR="003D097A" w:rsidRPr="00D570A6">
        <w:rPr>
          <w:rFonts w:ascii="Times" w:hAnsi="Times"/>
        </w:rPr>
        <w:t xml:space="preserve"> assessments of physical health and loneliness within this population </w:t>
      </w:r>
      <w:r w:rsidR="00D40081" w:rsidRPr="00D570A6">
        <w:rPr>
          <w:rFonts w:ascii="Times" w:hAnsi="Times"/>
        </w:rPr>
        <w:t>would be beneficial to further elucidate this relationship</w:t>
      </w:r>
      <w:r w:rsidR="003D097A" w:rsidRPr="00D570A6">
        <w:rPr>
          <w:rFonts w:ascii="Times" w:hAnsi="Times"/>
        </w:rPr>
        <w:t xml:space="preserve">. </w:t>
      </w:r>
      <w:r w:rsidR="00B34CDF" w:rsidRPr="00D570A6">
        <w:rPr>
          <w:rFonts w:ascii="Times" w:hAnsi="Times"/>
        </w:rPr>
        <w:t>It should also be considered that individuals reporting poor physical health may have fewer opportunities for social engagement, due either to discrimination against gbMSM with disabilities or physical and</w:t>
      </w:r>
      <w:r w:rsidR="00FA2A7B" w:rsidRPr="00D570A6">
        <w:rPr>
          <w:rFonts w:ascii="Times" w:hAnsi="Times"/>
        </w:rPr>
        <w:t>/or</w:t>
      </w:r>
      <w:r w:rsidR="00B34CDF" w:rsidRPr="00D570A6">
        <w:rPr>
          <w:rFonts w:ascii="Times" w:hAnsi="Times"/>
        </w:rPr>
        <w:t xml:space="preserve"> emotional limitations.</w:t>
      </w:r>
      <w:r w:rsidR="00B52DE4" w:rsidRPr="00D570A6">
        <w:rPr>
          <w:rFonts w:ascii="Times" w:hAnsi="Times"/>
        </w:rPr>
        <w:t xml:space="preserve"> A</w:t>
      </w:r>
      <w:r w:rsidR="00300C86" w:rsidRPr="00D570A6">
        <w:rPr>
          <w:rFonts w:ascii="Times" w:hAnsi="Times"/>
        </w:rPr>
        <w:t>s RDS methodology was used for recruiting participants, it is possible that we have not captured those experiencing severe loneliness. Therefore, the effect size of loneliness on self-rated physical health may be underestimated in this study.</w:t>
      </w:r>
      <w:r w:rsidR="00B34CDF" w:rsidRPr="00D570A6">
        <w:rPr>
          <w:rFonts w:ascii="Times" w:hAnsi="Times"/>
        </w:rPr>
        <w:t xml:space="preserve"> </w:t>
      </w:r>
      <w:r w:rsidR="00B0223F" w:rsidRPr="00B0223F">
        <w:rPr>
          <w:rFonts w:ascii="Times" w:hAnsi="Times"/>
        </w:rPr>
        <w:t xml:space="preserve">Despite our use of longitudinal data, we were limited in our ability to instill a strict temporal-ordering between our measures of loneliness, </w:t>
      </w:r>
      <w:r w:rsidR="00B0223F">
        <w:rPr>
          <w:rFonts w:ascii="Times" w:hAnsi="Times"/>
        </w:rPr>
        <w:t>depressive symptoms</w:t>
      </w:r>
      <w:r w:rsidR="00B0223F" w:rsidRPr="00B0223F">
        <w:rPr>
          <w:rFonts w:ascii="Times" w:hAnsi="Times"/>
        </w:rPr>
        <w:t>, and self-</w:t>
      </w:r>
      <w:r w:rsidR="00B0223F">
        <w:rPr>
          <w:rFonts w:ascii="Times" w:hAnsi="Times"/>
        </w:rPr>
        <w:t>rated</w:t>
      </w:r>
      <w:r w:rsidR="00B0223F" w:rsidRPr="00B0223F">
        <w:rPr>
          <w:rFonts w:ascii="Times" w:hAnsi="Times"/>
        </w:rPr>
        <w:t xml:space="preserve"> physical health in our mediation analysis; results should therefore be interpreted with caution</w:t>
      </w:r>
      <w:r w:rsidR="00B0223F">
        <w:rPr>
          <w:rFonts w:ascii="Times" w:hAnsi="Times"/>
        </w:rPr>
        <w:t>.</w:t>
      </w:r>
    </w:p>
    <w:p w14:paraId="2CB5579E" w14:textId="74A76989" w:rsidR="00406A60" w:rsidRPr="00D570A6" w:rsidRDefault="003D097A" w:rsidP="00D07F8C">
      <w:pPr>
        <w:spacing w:line="480" w:lineRule="auto"/>
        <w:outlineLvl w:val="0"/>
        <w:rPr>
          <w:rFonts w:ascii="Times" w:hAnsi="Times"/>
        </w:rPr>
      </w:pPr>
      <w:r w:rsidRPr="00D570A6">
        <w:rPr>
          <w:rFonts w:ascii="Times" w:hAnsi="Times"/>
        </w:rPr>
        <w:br w:type="page"/>
      </w:r>
      <w:r w:rsidR="000C370F" w:rsidRPr="00D570A6">
        <w:rPr>
          <w:rFonts w:ascii="Times" w:hAnsi="Times"/>
          <w:b/>
        </w:rPr>
        <w:lastRenderedPageBreak/>
        <w:t>CONCLUSIONS</w:t>
      </w:r>
    </w:p>
    <w:p w14:paraId="765B9C7E" w14:textId="2F7D28C1" w:rsidR="00105297" w:rsidRDefault="00E35472" w:rsidP="00D570A6">
      <w:pPr>
        <w:spacing w:line="480" w:lineRule="auto"/>
        <w:ind w:firstLine="720"/>
        <w:rPr>
          <w:rFonts w:ascii="Times" w:hAnsi="Times"/>
        </w:rPr>
      </w:pPr>
      <w:r w:rsidRPr="00D570A6">
        <w:rPr>
          <w:rFonts w:ascii="Times" w:hAnsi="Times"/>
        </w:rPr>
        <w:t>Our results suggest an association between loneliness and self-rated physical health,</w:t>
      </w:r>
      <w:r w:rsidR="00FB6769" w:rsidRPr="00D570A6">
        <w:rPr>
          <w:rFonts w:ascii="Times" w:hAnsi="Times"/>
        </w:rPr>
        <w:t xml:space="preserve"> </w:t>
      </w:r>
      <w:r w:rsidRPr="00D570A6">
        <w:rPr>
          <w:rFonts w:ascii="Times" w:hAnsi="Times"/>
        </w:rPr>
        <w:t xml:space="preserve">partially mediated by </w:t>
      </w:r>
      <w:r w:rsidR="00D40081" w:rsidRPr="00D570A6">
        <w:rPr>
          <w:rFonts w:ascii="Times" w:hAnsi="Times"/>
        </w:rPr>
        <w:t>depressive symptoms</w:t>
      </w:r>
      <w:r w:rsidRPr="00D570A6">
        <w:rPr>
          <w:rFonts w:ascii="Times" w:hAnsi="Times"/>
        </w:rPr>
        <w:t xml:space="preserve">. </w:t>
      </w:r>
      <w:r w:rsidR="00146F0B" w:rsidRPr="00D570A6">
        <w:rPr>
          <w:rFonts w:ascii="Times" w:hAnsi="Times"/>
        </w:rPr>
        <w:t>These findings contribute knowledge regarding the effect of psychosocial factors on the overall wel</w:t>
      </w:r>
      <w:r w:rsidR="00194A8C" w:rsidRPr="00D570A6">
        <w:rPr>
          <w:rFonts w:ascii="Times" w:hAnsi="Times"/>
        </w:rPr>
        <w:t>l-being of gbMSM</w:t>
      </w:r>
      <w:r w:rsidR="00FB6769" w:rsidRPr="00D570A6">
        <w:rPr>
          <w:rFonts w:ascii="Times" w:hAnsi="Times"/>
        </w:rPr>
        <w:t xml:space="preserve"> and </w:t>
      </w:r>
      <w:r w:rsidR="00D40081" w:rsidRPr="00D570A6">
        <w:rPr>
          <w:rFonts w:ascii="Times" w:hAnsi="Times"/>
        </w:rPr>
        <w:t>provides insight into the relati</w:t>
      </w:r>
      <w:r w:rsidR="004F77BD" w:rsidRPr="00D570A6">
        <w:rPr>
          <w:rFonts w:ascii="Times" w:hAnsi="Times"/>
        </w:rPr>
        <w:t xml:space="preserve">onship between social, physical, </w:t>
      </w:r>
      <w:r w:rsidR="00D40081" w:rsidRPr="00D570A6">
        <w:rPr>
          <w:rFonts w:ascii="Times" w:hAnsi="Times"/>
        </w:rPr>
        <w:t>and mental well-being</w:t>
      </w:r>
      <w:r w:rsidR="00FB6769" w:rsidRPr="00D570A6">
        <w:rPr>
          <w:rFonts w:ascii="Times" w:hAnsi="Times"/>
        </w:rPr>
        <w:t>. A</w:t>
      </w:r>
      <w:r w:rsidR="00105297">
        <w:rPr>
          <w:rFonts w:ascii="Times" w:hAnsi="Times"/>
        </w:rPr>
        <w:t>cknowledging that c</w:t>
      </w:r>
      <w:r w:rsidR="00105297" w:rsidRPr="0080010A">
        <w:rPr>
          <w:rFonts w:ascii="Times" w:hAnsi="Times"/>
        </w:rPr>
        <w:t>ommunity consultation is essential in the development of programming in order to ensure these positive actions will be utilized by the target population</w:t>
      </w:r>
      <w:r w:rsidR="00105297">
        <w:rPr>
          <w:rFonts w:ascii="Times" w:hAnsi="Times"/>
        </w:rPr>
        <w:t>, our results</w:t>
      </w:r>
      <w:r w:rsidR="00194A8C" w:rsidRPr="00D570A6">
        <w:rPr>
          <w:rFonts w:ascii="Times" w:hAnsi="Times"/>
        </w:rPr>
        <w:t xml:space="preserve"> provide support for the </w:t>
      </w:r>
      <w:r w:rsidR="00105297">
        <w:rPr>
          <w:rFonts w:ascii="Times" w:hAnsi="Times"/>
        </w:rPr>
        <w:t xml:space="preserve">further examination of whether the </w:t>
      </w:r>
      <w:r w:rsidR="00AF24B6" w:rsidRPr="00D570A6">
        <w:rPr>
          <w:rFonts w:ascii="Times" w:hAnsi="Times"/>
        </w:rPr>
        <w:t xml:space="preserve">development, </w:t>
      </w:r>
      <w:r w:rsidR="00194A8C" w:rsidRPr="00D570A6">
        <w:rPr>
          <w:rFonts w:ascii="Times" w:hAnsi="Times"/>
        </w:rPr>
        <w:t>implementation</w:t>
      </w:r>
      <w:r w:rsidR="004F77BD" w:rsidRPr="00D570A6">
        <w:rPr>
          <w:rFonts w:ascii="Times" w:hAnsi="Times"/>
        </w:rPr>
        <w:t>,</w:t>
      </w:r>
      <w:r w:rsidR="00194A8C" w:rsidRPr="00D570A6">
        <w:rPr>
          <w:rFonts w:ascii="Times" w:hAnsi="Times"/>
        </w:rPr>
        <w:t xml:space="preserve"> </w:t>
      </w:r>
      <w:r w:rsidR="00AF24B6" w:rsidRPr="00D570A6">
        <w:rPr>
          <w:rFonts w:ascii="Times" w:hAnsi="Times"/>
        </w:rPr>
        <w:t xml:space="preserve">and scale-up </w:t>
      </w:r>
      <w:r w:rsidR="00194A8C" w:rsidRPr="00D570A6">
        <w:rPr>
          <w:rFonts w:ascii="Times" w:hAnsi="Times"/>
        </w:rPr>
        <w:t xml:space="preserve">of programming and comprehensive care </w:t>
      </w:r>
      <w:r w:rsidR="00105297">
        <w:rPr>
          <w:rFonts w:ascii="Times" w:hAnsi="Times"/>
        </w:rPr>
        <w:t>that addresses</w:t>
      </w:r>
      <w:r w:rsidR="00105297" w:rsidRPr="00D570A6">
        <w:rPr>
          <w:rFonts w:ascii="Times" w:hAnsi="Times"/>
        </w:rPr>
        <w:t xml:space="preserve"> </w:t>
      </w:r>
      <w:r w:rsidR="00194A8C" w:rsidRPr="00D570A6">
        <w:rPr>
          <w:rFonts w:ascii="Times" w:hAnsi="Times"/>
        </w:rPr>
        <w:t>social, physical</w:t>
      </w:r>
      <w:r w:rsidR="004F77BD" w:rsidRPr="00D570A6">
        <w:rPr>
          <w:rFonts w:ascii="Times" w:hAnsi="Times"/>
        </w:rPr>
        <w:t>,</w:t>
      </w:r>
      <w:r w:rsidR="00194A8C" w:rsidRPr="00D570A6">
        <w:rPr>
          <w:rFonts w:ascii="Times" w:hAnsi="Times"/>
        </w:rPr>
        <w:t xml:space="preserve"> and mental well-being</w:t>
      </w:r>
      <w:r w:rsidR="00105297">
        <w:rPr>
          <w:rFonts w:ascii="Times" w:hAnsi="Times"/>
        </w:rPr>
        <w:t xml:space="preserve"> is warranted.</w:t>
      </w:r>
      <w:r w:rsidR="00105297">
        <w:rPr>
          <w:rFonts w:ascii="Times" w:hAnsi="Times"/>
        </w:rPr>
        <w:br w:type="page"/>
      </w:r>
    </w:p>
    <w:p w14:paraId="25686EFD" w14:textId="763BAEEA" w:rsidR="00A20EFD" w:rsidRPr="00D570A6" w:rsidRDefault="00A20EFD" w:rsidP="00D07F8C">
      <w:pPr>
        <w:spacing w:line="480" w:lineRule="auto"/>
        <w:outlineLvl w:val="0"/>
        <w:rPr>
          <w:rFonts w:ascii="Times" w:hAnsi="Times"/>
          <w:b/>
        </w:rPr>
      </w:pPr>
      <w:r w:rsidRPr="00D570A6">
        <w:rPr>
          <w:rFonts w:ascii="Times" w:hAnsi="Times"/>
          <w:b/>
        </w:rPr>
        <w:lastRenderedPageBreak/>
        <w:t>ACKNOWLEDGEMENTS</w:t>
      </w:r>
    </w:p>
    <w:p w14:paraId="58181B8D" w14:textId="77777777" w:rsidR="000E31DF" w:rsidRPr="00D570A6" w:rsidRDefault="000E31DF" w:rsidP="008218AF">
      <w:pPr>
        <w:spacing w:line="480" w:lineRule="auto"/>
        <w:ind w:firstLine="720"/>
        <w:rPr>
          <w:rFonts w:ascii="Times" w:hAnsi="Times"/>
        </w:rPr>
      </w:pPr>
      <w:r w:rsidRPr="00D570A6">
        <w:rPr>
          <w:rFonts w:ascii="Times" w:hAnsi="Times"/>
        </w:rPr>
        <w:t>We would like to thank the Momentum Health Study participants, office staff and community advisory board as well as our community partners: Health Initiative for Men, YouthCO HIV &amp; Hep C Society, and Positive Living Society of BC.</w:t>
      </w:r>
    </w:p>
    <w:p w14:paraId="1EA691F0" w14:textId="779BEE50" w:rsidR="008218AF" w:rsidRPr="00D570A6" w:rsidRDefault="008218AF" w:rsidP="008218AF">
      <w:pPr>
        <w:spacing w:line="480" w:lineRule="auto"/>
        <w:ind w:firstLine="720"/>
        <w:rPr>
          <w:rFonts w:ascii="Times" w:hAnsi="Times"/>
        </w:rPr>
      </w:pPr>
      <w:r w:rsidRPr="00D570A6">
        <w:rPr>
          <w:rFonts w:ascii="Times" w:hAnsi="Times"/>
        </w:rPr>
        <w:t>This work was supported by the National Institute on Drug Abuse (R01DA031055-01A1) and the Canadian Institutes of Health Research (MOP-107544, 143342, PJT-153139). NJL was supported by a CANFAR/CTN Postdoctoral Fellowship Award. HLA was supported by a Postdoctoral Fellowship award from the Canadian Institutes of Health Research (Grant #MFE-152443). DMM and NJL are supported by Michael Smith Foundation for Health Research Scholar Awards (#5209, #16863). KGC is supported by a Canadian Institutes of Health Research Health Systems Impact Fellowship award, a Michael Smith Foundation for Health Research Trainee award, and a Canadian HIV Trials Network/Canadian Foundation for AIDS Research Postdoctoral Fellowship award.</w:t>
      </w:r>
    </w:p>
    <w:p w14:paraId="31C9F870" w14:textId="77777777" w:rsidR="00B65645" w:rsidRPr="00D570A6" w:rsidRDefault="00B65645" w:rsidP="00B65645">
      <w:pPr>
        <w:spacing w:line="480" w:lineRule="auto"/>
        <w:rPr>
          <w:rFonts w:ascii="Times" w:hAnsi="Times"/>
        </w:rPr>
      </w:pPr>
    </w:p>
    <w:p w14:paraId="289E00BE" w14:textId="544D62FB" w:rsidR="00B65645" w:rsidRPr="00D570A6" w:rsidRDefault="00C9116A" w:rsidP="00B65645">
      <w:pPr>
        <w:spacing w:line="480" w:lineRule="auto"/>
        <w:rPr>
          <w:rFonts w:ascii="Times" w:hAnsi="Times"/>
          <w:b/>
        </w:rPr>
      </w:pPr>
      <w:r w:rsidRPr="00D570A6">
        <w:rPr>
          <w:rFonts w:ascii="Times" w:hAnsi="Times"/>
          <w:b/>
        </w:rPr>
        <w:t>DATA SHARING</w:t>
      </w:r>
    </w:p>
    <w:p w14:paraId="37DB1D03" w14:textId="074022D4" w:rsidR="00C9116A" w:rsidRPr="00D570A6" w:rsidRDefault="00C9116A" w:rsidP="00B65645">
      <w:pPr>
        <w:spacing w:line="480" w:lineRule="auto"/>
        <w:rPr>
          <w:rFonts w:ascii="Times" w:hAnsi="Times"/>
        </w:rPr>
      </w:pPr>
      <w:r w:rsidRPr="00D570A6">
        <w:rPr>
          <w:rFonts w:ascii="Times" w:hAnsi="Times"/>
        </w:rPr>
        <w:t xml:space="preserve">No data are </w:t>
      </w:r>
      <w:r w:rsidR="00172BBC" w:rsidRPr="00D570A6">
        <w:rPr>
          <w:rFonts w:ascii="Times" w:hAnsi="Times"/>
        </w:rPr>
        <w:t>publicly</w:t>
      </w:r>
      <w:r w:rsidRPr="00D570A6">
        <w:rPr>
          <w:rFonts w:ascii="Times" w:hAnsi="Times"/>
        </w:rPr>
        <w:t xml:space="preserve"> available.</w:t>
      </w:r>
    </w:p>
    <w:p w14:paraId="709F7CA8" w14:textId="77777777" w:rsidR="005D4DAF" w:rsidRPr="00D570A6" w:rsidRDefault="005D4DAF" w:rsidP="00B65645">
      <w:pPr>
        <w:spacing w:line="480" w:lineRule="auto"/>
        <w:rPr>
          <w:rFonts w:ascii="Times" w:hAnsi="Times"/>
        </w:rPr>
      </w:pPr>
    </w:p>
    <w:p w14:paraId="6A289F32" w14:textId="68073607" w:rsidR="005D4DAF" w:rsidRPr="00D570A6" w:rsidRDefault="005D4DAF" w:rsidP="00B65645">
      <w:pPr>
        <w:spacing w:line="480" w:lineRule="auto"/>
        <w:rPr>
          <w:rFonts w:ascii="Times" w:hAnsi="Times"/>
          <w:b/>
        </w:rPr>
      </w:pPr>
      <w:r w:rsidRPr="00D570A6">
        <w:rPr>
          <w:rFonts w:ascii="Times" w:hAnsi="Times"/>
          <w:b/>
        </w:rPr>
        <w:t>LICENSE AGREEMENT</w:t>
      </w:r>
    </w:p>
    <w:p w14:paraId="1FF8B8A1" w14:textId="77777777" w:rsidR="005D4DAF" w:rsidRPr="00D570A6" w:rsidRDefault="005D4DAF" w:rsidP="005D4DAF">
      <w:pPr>
        <w:spacing w:line="480" w:lineRule="auto"/>
        <w:rPr>
          <w:rFonts w:ascii="Times" w:hAnsi="Times"/>
          <w:lang w:eastAsia="en-US"/>
        </w:rPr>
      </w:pPr>
      <w:r w:rsidRPr="00D570A6">
        <w:rPr>
          <w:rFonts w:ascii="Times" w:hAnsi="Times"/>
          <w:lang w:eastAsia="en-US"/>
        </w:rPr>
        <w:t xml:space="preserve">I, the Submitting Author has the right to grant and does grant on behalf of all authors of the Work (as defined in the below author licence), an exclusive licence and/or a non-exclusive licence for contributions from authors who are: i) UK Crown employees; ii) where BMJ has agreed a CC-BY licence shall apply, and/or iii) in accordance with the terms applicable for US Federal Government officers or employees acting as part of their official duties; on a worldwide, </w:t>
      </w:r>
      <w:r w:rsidRPr="00D570A6">
        <w:rPr>
          <w:rFonts w:ascii="Times" w:hAnsi="Times"/>
          <w:lang w:eastAsia="en-US"/>
        </w:rPr>
        <w:lastRenderedPageBreak/>
        <w:t>perpetual, irrevocable, royalty-free basis to BMJ Publishing Group Ltd (“BMJ”) its licensees and where the relevant Journal is co-owned by BMJ to the co-owners of the Journal, to publish the Work in Journal of Epidemiology &amp; Community Health and any other BMJ products and to exploit all rights, as set out in our licence.</w:t>
      </w:r>
    </w:p>
    <w:p w14:paraId="12B1FE62" w14:textId="23CFBD6D" w:rsidR="005D4DAF" w:rsidRPr="00D570A6" w:rsidRDefault="005D4DAF" w:rsidP="005D4DAF">
      <w:pPr>
        <w:spacing w:line="480" w:lineRule="auto"/>
        <w:rPr>
          <w:rFonts w:ascii="Times" w:hAnsi="Times"/>
          <w:lang w:eastAsia="en-US"/>
        </w:rPr>
      </w:pPr>
      <w:r w:rsidRPr="00D570A6">
        <w:rPr>
          <w:rFonts w:ascii="Times" w:hAnsi="Times"/>
          <w:lang w:eastAsia="en-US"/>
        </w:rPr>
        <w:br/>
        <w:t>The Submitting Author accepts and understands that any supply made under these terms is made by BMJ to the Submitting Author unless you are acting as an employee on behalf of your employer or a postgraduate student of an affiliated institution which is paying any applicable article publishing charge (“APC”) for Open Access articles. Where the Submitting Author wishes to make the Work available on an Open Access basis (and intends to pay the relevant APC), the terms of reuse of such Open Access shall be governed by a Creative Commons licence – details of these licences and which Creative Commons licence will apply to this Work are set out in our licence referred to above.</w:t>
      </w:r>
    </w:p>
    <w:p w14:paraId="02CD4C93" w14:textId="18FF60D9" w:rsidR="00BA585D" w:rsidRPr="00D570A6" w:rsidRDefault="00BA585D" w:rsidP="00A423EE">
      <w:pPr>
        <w:spacing w:line="480" w:lineRule="auto"/>
        <w:rPr>
          <w:rFonts w:ascii="Times" w:hAnsi="Times"/>
        </w:rPr>
      </w:pPr>
    </w:p>
    <w:p w14:paraId="18331637" w14:textId="6677F1A1" w:rsidR="00BA585D" w:rsidRPr="00D570A6" w:rsidRDefault="00BA585D" w:rsidP="00D07F8C">
      <w:pPr>
        <w:spacing w:line="480" w:lineRule="auto"/>
        <w:outlineLvl w:val="0"/>
        <w:rPr>
          <w:rFonts w:ascii="Times" w:hAnsi="Times"/>
          <w:b/>
        </w:rPr>
      </w:pPr>
      <w:r w:rsidRPr="00D570A6">
        <w:rPr>
          <w:rFonts w:ascii="Times" w:hAnsi="Times"/>
          <w:b/>
        </w:rPr>
        <w:t>DISCLOSURE</w:t>
      </w:r>
    </w:p>
    <w:p w14:paraId="227D93FE" w14:textId="38908217" w:rsidR="00BA585D" w:rsidRPr="00D570A6" w:rsidRDefault="00BA585D" w:rsidP="00BA585D">
      <w:pPr>
        <w:rPr>
          <w:rFonts w:ascii="Times" w:hAnsi="Times"/>
        </w:rPr>
      </w:pPr>
      <w:r w:rsidRPr="00D570A6">
        <w:rPr>
          <w:rFonts w:ascii="Times" w:hAnsi="Times"/>
        </w:rPr>
        <w:t>Megan E. Marziali: No competing financial interests exist.</w:t>
      </w:r>
    </w:p>
    <w:p w14:paraId="40421300" w14:textId="65B5BE7C" w:rsidR="00BA585D" w:rsidRPr="00D570A6" w:rsidRDefault="00BA585D" w:rsidP="00BA585D">
      <w:pPr>
        <w:rPr>
          <w:rFonts w:ascii="Times" w:hAnsi="Times"/>
        </w:rPr>
      </w:pPr>
      <w:r w:rsidRPr="00D570A6">
        <w:rPr>
          <w:rFonts w:ascii="Times" w:hAnsi="Times"/>
        </w:rPr>
        <w:t>Dr. Heather Armstrong: No competing financial interests exist.</w:t>
      </w:r>
    </w:p>
    <w:p w14:paraId="2D9F334C" w14:textId="7080599A" w:rsidR="00BA585D" w:rsidRPr="00D570A6" w:rsidRDefault="00BA585D" w:rsidP="00BA585D">
      <w:pPr>
        <w:rPr>
          <w:rFonts w:ascii="Times" w:hAnsi="Times"/>
        </w:rPr>
      </w:pPr>
      <w:r w:rsidRPr="00D570A6">
        <w:rPr>
          <w:rFonts w:ascii="Times" w:hAnsi="Times"/>
        </w:rPr>
        <w:t>Kalysha Closson: No competing financial interests exist.</w:t>
      </w:r>
    </w:p>
    <w:p w14:paraId="424C13D8" w14:textId="4C173137" w:rsidR="00BA585D" w:rsidRPr="00D570A6" w:rsidRDefault="00BA585D" w:rsidP="00BA585D">
      <w:pPr>
        <w:rPr>
          <w:rFonts w:ascii="Times" w:hAnsi="Times"/>
        </w:rPr>
      </w:pPr>
      <w:r w:rsidRPr="00D570A6">
        <w:rPr>
          <w:rFonts w:ascii="Times" w:hAnsi="Times"/>
        </w:rPr>
        <w:t>Dr. Taylor McLinden: No competing financial interests exist.</w:t>
      </w:r>
    </w:p>
    <w:p w14:paraId="242240A5" w14:textId="45F74BE7" w:rsidR="00334909" w:rsidRPr="00D570A6" w:rsidRDefault="00334909" w:rsidP="00BA585D">
      <w:pPr>
        <w:rPr>
          <w:rFonts w:ascii="Times" w:hAnsi="Times"/>
        </w:rPr>
      </w:pPr>
      <w:r w:rsidRPr="00D570A6">
        <w:rPr>
          <w:rFonts w:ascii="Times" w:hAnsi="Times"/>
        </w:rPr>
        <w:t>Lu Wang: No competing financial interests exist.</w:t>
      </w:r>
    </w:p>
    <w:p w14:paraId="682A9DDE" w14:textId="15C3CAAD" w:rsidR="00334909" w:rsidRPr="00D570A6" w:rsidRDefault="00334909" w:rsidP="00BA585D">
      <w:pPr>
        <w:rPr>
          <w:rFonts w:ascii="Times" w:hAnsi="Times"/>
        </w:rPr>
      </w:pPr>
      <w:r w:rsidRPr="00D570A6">
        <w:rPr>
          <w:rFonts w:ascii="Times" w:hAnsi="Times"/>
        </w:rPr>
        <w:t>Justin Barath: No competing financial interests exist.</w:t>
      </w:r>
    </w:p>
    <w:p w14:paraId="04C28D77" w14:textId="7EA24978" w:rsidR="00BA585D" w:rsidRPr="00D570A6" w:rsidRDefault="00BA585D" w:rsidP="00BA585D">
      <w:pPr>
        <w:rPr>
          <w:rFonts w:ascii="Times" w:hAnsi="Times"/>
        </w:rPr>
      </w:pPr>
      <w:r w:rsidRPr="00D570A6">
        <w:rPr>
          <w:rFonts w:ascii="Times" w:hAnsi="Times"/>
        </w:rPr>
        <w:t>Dr. Marianne Harris: No competing financial interests exist.</w:t>
      </w:r>
    </w:p>
    <w:p w14:paraId="39160204" w14:textId="4066E1A8" w:rsidR="00BA585D" w:rsidRPr="00D570A6" w:rsidRDefault="00BA585D" w:rsidP="00BA585D">
      <w:pPr>
        <w:rPr>
          <w:rFonts w:ascii="Times" w:hAnsi="Times"/>
        </w:rPr>
      </w:pPr>
      <w:r w:rsidRPr="00D570A6">
        <w:rPr>
          <w:rFonts w:ascii="Times" w:hAnsi="Times"/>
        </w:rPr>
        <w:t>Dr. Eric A. Roth: No competing financial interests exist.</w:t>
      </w:r>
    </w:p>
    <w:p w14:paraId="5E362FB0" w14:textId="7FA3C0BE" w:rsidR="00BA585D" w:rsidRPr="00D570A6" w:rsidRDefault="00BA585D" w:rsidP="00BA585D">
      <w:pPr>
        <w:rPr>
          <w:rFonts w:ascii="Times" w:hAnsi="Times"/>
        </w:rPr>
      </w:pPr>
      <w:r w:rsidRPr="00D570A6">
        <w:rPr>
          <w:rFonts w:ascii="Times" w:hAnsi="Times"/>
        </w:rPr>
        <w:t>Dr. David M. Moore: No competing financial interests exist.</w:t>
      </w:r>
    </w:p>
    <w:p w14:paraId="721613C5" w14:textId="7C7FA279" w:rsidR="00BA585D" w:rsidRPr="00D570A6" w:rsidRDefault="00BA585D" w:rsidP="00BA585D">
      <w:pPr>
        <w:rPr>
          <w:rFonts w:ascii="Times" w:hAnsi="Times"/>
        </w:rPr>
      </w:pPr>
      <w:r w:rsidRPr="00D570A6">
        <w:rPr>
          <w:rFonts w:ascii="Times" w:hAnsi="Times"/>
        </w:rPr>
        <w:t>Dr. Nathan Lachowsky: No competing financial interests exist.</w:t>
      </w:r>
    </w:p>
    <w:p w14:paraId="2948A5B5" w14:textId="58D4F2DF" w:rsidR="00BA585D" w:rsidRDefault="00BA585D" w:rsidP="00BA585D">
      <w:pPr>
        <w:rPr>
          <w:rFonts w:ascii="Times" w:hAnsi="Times"/>
        </w:rPr>
      </w:pPr>
      <w:r w:rsidRPr="00D570A6">
        <w:rPr>
          <w:rFonts w:ascii="Times" w:hAnsi="Times"/>
        </w:rPr>
        <w:t>Dr. Robert S. Hogg: No competing financial interests exist.</w:t>
      </w:r>
    </w:p>
    <w:p w14:paraId="7C764D0B" w14:textId="00C76402" w:rsidR="00713015" w:rsidRPr="00D570A6" w:rsidRDefault="00713015" w:rsidP="00BA585D">
      <w:pPr>
        <w:rPr>
          <w:rFonts w:ascii="Times" w:hAnsi="Times"/>
        </w:rPr>
      </w:pPr>
      <w:r>
        <w:rPr>
          <w:rFonts w:ascii="Times" w:hAnsi="Times"/>
        </w:rPr>
        <w:t>Dr. Jordan M. Sang: No competing financial interests exist</w:t>
      </w:r>
    </w:p>
    <w:p w14:paraId="4DC961BE" w14:textId="7D7294DB" w:rsidR="00A20EFD" w:rsidRPr="00D570A6" w:rsidRDefault="00334909" w:rsidP="00334909">
      <w:pPr>
        <w:rPr>
          <w:rFonts w:ascii="Times" w:hAnsi="Times"/>
        </w:rPr>
      </w:pPr>
      <w:r w:rsidRPr="00D570A6">
        <w:rPr>
          <w:rFonts w:ascii="Times" w:hAnsi="Times"/>
        </w:rPr>
        <w:t>Dr. Kiffer G. Card: No competing financial interests exist.</w:t>
      </w:r>
    </w:p>
    <w:p w14:paraId="6B8AA150" w14:textId="3A0531DF" w:rsidR="00415E54" w:rsidRPr="00D570A6" w:rsidRDefault="00415E54">
      <w:pPr>
        <w:rPr>
          <w:rFonts w:ascii="Times" w:hAnsi="Times"/>
        </w:rPr>
      </w:pPr>
      <w:r w:rsidRPr="00D570A6">
        <w:rPr>
          <w:rFonts w:ascii="Times" w:hAnsi="Times"/>
        </w:rPr>
        <w:br w:type="page"/>
      </w:r>
    </w:p>
    <w:p w14:paraId="4B1B7963" w14:textId="1AE9E42E" w:rsidR="00415E54" w:rsidRPr="00D570A6" w:rsidRDefault="00415E54" w:rsidP="00D07F8C">
      <w:pPr>
        <w:outlineLvl w:val="0"/>
        <w:rPr>
          <w:rFonts w:ascii="Times" w:hAnsi="Times"/>
          <w:b/>
        </w:rPr>
      </w:pPr>
      <w:r w:rsidRPr="00D570A6">
        <w:rPr>
          <w:rFonts w:ascii="Times" w:hAnsi="Times"/>
          <w:b/>
        </w:rPr>
        <w:lastRenderedPageBreak/>
        <w:t>REFERENCES</w:t>
      </w:r>
    </w:p>
    <w:p w14:paraId="780CB788" w14:textId="77777777" w:rsidR="00415E54" w:rsidRPr="00D570A6" w:rsidRDefault="00415E54" w:rsidP="00415E54">
      <w:pPr>
        <w:rPr>
          <w:rFonts w:ascii="Times" w:hAnsi="Times"/>
        </w:rPr>
      </w:pPr>
    </w:p>
    <w:p w14:paraId="1273D559" w14:textId="77777777" w:rsidR="00843DC0" w:rsidRPr="00D570A6" w:rsidRDefault="004109D3" w:rsidP="00843DC0">
      <w:pPr>
        <w:pStyle w:val="EndNoteBibliography"/>
        <w:rPr>
          <w:rFonts w:ascii="Times New Roman" w:hAnsi="Times New Roman" w:cs="Times New Roman"/>
          <w:noProof/>
        </w:rPr>
      </w:pPr>
      <w:r w:rsidRPr="003B43FF">
        <w:rPr>
          <w:rFonts w:ascii="Times New Roman" w:hAnsi="Times New Roman" w:cs="Times New Roman"/>
        </w:rPr>
        <w:fldChar w:fldCharType="begin"/>
      </w:r>
      <w:r w:rsidRPr="003B43FF">
        <w:rPr>
          <w:rFonts w:ascii="Times New Roman" w:hAnsi="Times New Roman" w:cs="Times New Roman"/>
        </w:rPr>
        <w:instrText xml:space="preserve"> ADDIN EN.REFLIST </w:instrText>
      </w:r>
      <w:r w:rsidRPr="00D570A6">
        <w:rPr>
          <w:rFonts w:ascii="Times New Roman" w:hAnsi="Times New Roman" w:cs="Times New Roman"/>
        </w:rPr>
        <w:fldChar w:fldCharType="separate"/>
      </w:r>
      <w:r w:rsidR="00843DC0" w:rsidRPr="00D570A6">
        <w:rPr>
          <w:rFonts w:ascii="Times New Roman" w:hAnsi="Times New Roman" w:cs="Times New Roman"/>
          <w:noProof/>
        </w:rPr>
        <w:t>1.</w:t>
      </w:r>
      <w:r w:rsidR="00843DC0" w:rsidRPr="00D570A6">
        <w:rPr>
          <w:rFonts w:ascii="Times New Roman" w:hAnsi="Times New Roman" w:cs="Times New Roman"/>
          <w:noProof/>
        </w:rPr>
        <w:tab/>
        <w:t xml:space="preserve">Leigh-Hunt N, Bagguley D, Bash K, et al. An overview of systematic reviews on the public health consequences of social isolation and loneliness. </w:t>
      </w:r>
      <w:r w:rsidR="00843DC0" w:rsidRPr="00D570A6">
        <w:rPr>
          <w:rFonts w:ascii="Times New Roman" w:hAnsi="Times New Roman" w:cs="Times New Roman"/>
          <w:i/>
          <w:noProof/>
        </w:rPr>
        <w:t>Public Health</w:t>
      </w:r>
      <w:r w:rsidR="00843DC0" w:rsidRPr="00D570A6">
        <w:rPr>
          <w:rFonts w:ascii="Times New Roman" w:hAnsi="Times New Roman" w:cs="Times New Roman"/>
          <w:noProof/>
        </w:rPr>
        <w:t xml:space="preserve"> 2017;152:157-71.</w:t>
      </w:r>
    </w:p>
    <w:p w14:paraId="7EC29F44"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2.</w:t>
      </w:r>
      <w:r w:rsidRPr="00D570A6">
        <w:rPr>
          <w:rFonts w:ascii="Times New Roman" w:hAnsi="Times New Roman" w:cs="Times New Roman"/>
          <w:noProof/>
        </w:rPr>
        <w:tab/>
        <w:t xml:space="preserve">Ge L, Yap CW, Ong R, et al. Social isolation, loneliness and their relationships with depressive symptoms: A population-based study. </w:t>
      </w:r>
      <w:r w:rsidRPr="00D570A6">
        <w:rPr>
          <w:rFonts w:ascii="Times New Roman" w:hAnsi="Times New Roman" w:cs="Times New Roman"/>
          <w:i/>
          <w:noProof/>
        </w:rPr>
        <w:t>PLoS One</w:t>
      </w:r>
      <w:r w:rsidRPr="00D570A6">
        <w:rPr>
          <w:rFonts w:ascii="Times New Roman" w:hAnsi="Times New Roman" w:cs="Times New Roman"/>
          <w:noProof/>
        </w:rPr>
        <w:t xml:space="preserve"> 2017;12(8):e0182145.</w:t>
      </w:r>
    </w:p>
    <w:p w14:paraId="393BD07B"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3.</w:t>
      </w:r>
      <w:r w:rsidRPr="00D570A6">
        <w:rPr>
          <w:rFonts w:ascii="Times New Roman" w:hAnsi="Times New Roman" w:cs="Times New Roman"/>
          <w:noProof/>
        </w:rPr>
        <w:tab/>
        <w:t xml:space="preserve">Hawkley LC, Cacioppo JT. Loneliness matters: A theoretical and empirical review of consequences and mechanisms. </w:t>
      </w:r>
      <w:r w:rsidRPr="00D570A6">
        <w:rPr>
          <w:rFonts w:ascii="Times New Roman" w:hAnsi="Times New Roman" w:cs="Times New Roman"/>
          <w:i/>
          <w:noProof/>
        </w:rPr>
        <w:t>Ann Behav Med</w:t>
      </w:r>
      <w:r w:rsidRPr="00D570A6">
        <w:rPr>
          <w:rFonts w:ascii="Times New Roman" w:hAnsi="Times New Roman" w:cs="Times New Roman"/>
          <w:noProof/>
        </w:rPr>
        <w:t xml:space="preserve"> 2010;40(2):218-27.</w:t>
      </w:r>
    </w:p>
    <w:p w14:paraId="5402BE63"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4.</w:t>
      </w:r>
      <w:r w:rsidRPr="00D570A6">
        <w:rPr>
          <w:rFonts w:ascii="Times New Roman" w:hAnsi="Times New Roman" w:cs="Times New Roman"/>
          <w:noProof/>
        </w:rPr>
        <w:tab/>
        <w:t xml:space="preserve">Cacioppo JT, Hughes ME, Waite LJ, et al. Loneliness as a specific risk factor for depressive symptoms: Cross-sectional and longitudinal analyses. </w:t>
      </w:r>
      <w:r w:rsidRPr="00D570A6">
        <w:rPr>
          <w:rFonts w:ascii="Times New Roman" w:hAnsi="Times New Roman" w:cs="Times New Roman"/>
          <w:i/>
          <w:noProof/>
        </w:rPr>
        <w:t>Psychol Aging</w:t>
      </w:r>
      <w:r w:rsidRPr="00D570A6">
        <w:rPr>
          <w:rFonts w:ascii="Times New Roman" w:hAnsi="Times New Roman" w:cs="Times New Roman"/>
          <w:noProof/>
        </w:rPr>
        <w:t xml:space="preserve"> 2006;21(1):140-51.</w:t>
      </w:r>
    </w:p>
    <w:p w14:paraId="463DC80C"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5.</w:t>
      </w:r>
      <w:r w:rsidRPr="00D570A6">
        <w:rPr>
          <w:rFonts w:ascii="Times New Roman" w:hAnsi="Times New Roman" w:cs="Times New Roman"/>
          <w:noProof/>
        </w:rPr>
        <w:tab/>
        <w:t xml:space="preserve">Jaremka LM, Andridge RR, Fagundes CP, et al. Pain, depression, and fatigue: Loneliness as a longitudinal risk factor. </w:t>
      </w:r>
      <w:r w:rsidRPr="00D570A6">
        <w:rPr>
          <w:rFonts w:ascii="Times New Roman" w:hAnsi="Times New Roman" w:cs="Times New Roman"/>
          <w:i/>
          <w:noProof/>
        </w:rPr>
        <w:t>Health Psychol</w:t>
      </w:r>
      <w:r w:rsidRPr="00D570A6">
        <w:rPr>
          <w:rFonts w:ascii="Times New Roman" w:hAnsi="Times New Roman" w:cs="Times New Roman"/>
          <w:noProof/>
        </w:rPr>
        <w:t xml:space="preserve"> 2014;33(9):948-57.</w:t>
      </w:r>
    </w:p>
    <w:p w14:paraId="198D912C"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6.</w:t>
      </w:r>
      <w:r w:rsidRPr="00D570A6">
        <w:rPr>
          <w:rFonts w:ascii="Times New Roman" w:hAnsi="Times New Roman" w:cs="Times New Roman"/>
          <w:noProof/>
        </w:rPr>
        <w:tab/>
        <w:t xml:space="preserve">Cacioppo JT, Cacioppo S. Social relationships and health: The toxic effects of perceived social isolation. </w:t>
      </w:r>
      <w:r w:rsidRPr="00D570A6">
        <w:rPr>
          <w:rFonts w:ascii="Times New Roman" w:hAnsi="Times New Roman" w:cs="Times New Roman"/>
          <w:i/>
          <w:noProof/>
        </w:rPr>
        <w:t>Soc Personal Psychol Compass</w:t>
      </w:r>
      <w:r w:rsidRPr="00D570A6">
        <w:rPr>
          <w:rFonts w:ascii="Times New Roman" w:hAnsi="Times New Roman" w:cs="Times New Roman"/>
          <w:noProof/>
        </w:rPr>
        <w:t xml:space="preserve"> 2014;8(2):58-72.</w:t>
      </w:r>
    </w:p>
    <w:p w14:paraId="036A7F75"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7.</w:t>
      </w:r>
      <w:r w:rsidRPr="00D570A6">
        <w:rPr>
          <w:rFonts w:ascii="Times New Roman" w:hAnsi="Times New Roman" w:cs="Times New Roman"/>
          <w:noProof/>
        </w:rPr>
        <w:tab/>
        <w:t xml:space="preserve">McPherson M, Smith-Lovin L, Brashears ME. Social isolation in America: changes in core discussion networks over two decades. </w:t>
      </w:r>
      <w:r w:rsidRPr="00D570A6">
        <w:rPr>
          <w:rFonts w:ascii="Times New Roman" w:hAnsi="Times New Roman" w:cs="Times New Roman"/>
          <w:i/>
          <w:noProof/>
        </w:rPr>
        <w:t>Am Sociol Rev</w:t>
      </w:r>
      <w:r w:rsidRPr="00D570A6">
        <w:rPr>
          <w:rFonts w:ascii="Times New Roman" w:hAnsi="Times New Roman" w:cs="Times New Roman"/>
          <w:noProof/>
        </w:rPr>
        <w:t xml:space="preserve"> 2006;71(3):353-75.</w:t>
      </w:r>
    </w:p>
    <w:p w14:paraId="79548184"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8.</w:t>
      </w:r>
      <w:r w:rsidRPr="00D570A6">
        <w:rPr>
          <w:rFonts w:ascii="Times New Roman" w:hAnsi="Times New Roman" w:cs="Times New Roman"/>
          <w:noProof/>
        </w:rPr>
        <w:tab/>
        <w:t>de Jong Gierveld J, van Tilburg J, Dykstra PA. Loneliness and social isolation. In: Vangelisti A, Perlman D, editors. The Cambridge Handbook of Personal Relationships. Cambridge, UK: Cambridge University Press; 2006. p. 485-500.</w:t>
      </w:r>
    </w:p>
    <w:p w14:paraId="3705BAF1"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9.</w:t>
      </w:r>
      <w:r w:rsidRPr="00D570A6">
        <w:rPr>
          <w:rFonts w:ascii="Times New Roman" w:hAnsi="Times New Roman" w:cs="Times New Roman"/>
          <w:noProof/>
        </w:rPr>
        <w:tab/>
        <w:t xml:space="preserve">Dyal SR, Valente TW. A systematic review of loneliness and smoking: Small effects, big implications. </w:t>
      </w:r>
      <w:r w:rsidRPr="00D570A6">
        <w:rPr>
          <w:rFonts w:ascii="Times New Roman" w:hAnsi="Times New Roman" w:cs="Times New Roman"/>
          <w:i/>
          <w:noProof/>
        </w:rPr>
        <w:t>Subst Use Misuse</w:t>
      </w:r>
      <w:r w:rsidRPr="00D570A6">
        <w:rPr>
          <w:rFonts w:ascii="Times New Roman" w:hAnsi="Times New Roman" w:cs="Times New Roman"/>
          <w:noProof/>
        </w:rPr>
        <w:t xml:space="preserve"> 2015;50(13):1697-716.</w:t>
      </w:r>
    </w:p>
    <w:p w14:paraId="388FD200"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10.</w:t>
      </w:r>
      <w:r w:rsidRPr="00D570A6">
        <w:rPr>
          <w:rFonts w:ascii="Times New Roman" w:hAnsi="Times New Roman" w:cs="Times New Roman"/>
          <w:noProof/>
        </w:rPr>
        <w:tab/>
        <w:t xml:space="preserve">Hawkley L, Thisted R, Cacioppo J. Loneliness predicts reduced physical activity: Cross-sectional &amp; longitudinal analyses. </w:t>
      </w:r>
      <w:r w:rsidRPr="00D570A6">
        <w:rPr>
          <w:rFonts w:ascii="Times New Roman" w:hAnsi="Times New Roman" w:cs="Times New Roman"/>
          <w:i/>
          <w:noProof/>
        </w:rPr>
        <w:t>Health Psychol</w:t>
      </w:r>
      <w:r w:rsidRPr="00D570A6">
        <w:rPr>
          <w:rFonts w:ascii="Times New Roman" w:hAnsi="Times New Roman" w:cs="Times New Roman"/>
          <w:noProof/>
        </w:rPr>
        <w:t xml:space="preserve"> 2009;28(3):354-63.</w:t>
      </w:r>
    </w:p>
    <w:p w14:paraId="39C56016"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11.</w:t>
      </w:r>
      <w:r w:rsidRPr="00D570A6">
        <w:rPr>
          <w:rFonts w:ascii="Times New Roman" w:hAnsi="Times New Roman" w:cs="Times New Roman"/>
          <w:noProof/>
        </w:rPr>
        <w:tab/>
        <w:t xml:space="preserve">Christiansen J, Larsen FB, Lasgaard M. Do stress, health behavior, and sleep mediate the association between loneliness and adverse health conditions among older people? </w:t>
      </w:r>
      <w:r w:rsidRPr="00D570A6">
        <w:rPr>
          <w:rFonts w:ascii="Times New Roman" w:hAnsi="Times New Roman" w:cs="Times New Roman"/>
          <w:i/>
          <w:noProof/>
        </w:rPr>
        <w:t>Soc Sci Med</w:t>
      </w:r>
      <w:r w:rsidRPr="00D570A6">
        <w:rPr>
          <w:rFonts w:ascii="Times New Roman" w:hAnsi="Times New Roman" w:cs="Times New Roman"/>
          <w:noProof/>
        </w:rPr>
        <w:t xml:space="preserve"> 2016;152:80-6.</w:t>
      </w:r>
    </w:p>
    <w:p w14:paraId="2D54E15D"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12.</w:t>
      </w:r>
      <w:r w:rsidRPr="00D570A6">
        <w:rPr>
          <w:rFonts w:ascii="Times New Roman" w:hAnsi="Times New Roman" w:cs="Times New Roman"/>
          <w:noProof/>
        </w:rPr>
        <w:tab/>
        <w:t xml:space="preserve">Cacioppo JT, Hawkley LC, Thisted RA. Perceived social isolation makes me sad: 5-year cross-lagged analyses of loneliness and depressive symptomatology in the Chicago Health, Aging, and Social Relations Study. </w:t>
      </w:r>
      <w:r w:rsidRPr="00D570A6">
        <w:rPr>
          <w:rFonts w:ascii="Times New Roman" w:hAnsi="Times New Roman" w:cs="Times New Roman"/>
          <w:i/>
          <w:noProof/>
        </w:rPr>
        <w:t>Psychol Aging</w:t>
      </w:r>
      <w:r w:rsidRPr="00D570A6">
        <w:rPr>
          <w:rFonts w:ascii="Times New Roman" w:hAnsi="Times New Roman" w:cs="Times New Roman"/>
          <w:noProof/>
        </w:rPr>
        <w:t xml:space="preserve"> 2010;25(2):453-63.</w:t>
      </w:r>
    </w:p>
    <w:p w14:paraId="0DF61F9F"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13.</w:t>
      </w:r>
      <w:r w:rsidRPr="00D570A6">
        <w:rPr>
          <w:rFonts w:ascii="Times New Roman" w:hAnsi="Times New Roman" w:cs="Times New Roman"/>
          <w:noProof/>
        </w:rPr>
        <w:tab/>
        <w:t xml:space="preserve">Kuyper L, Fokkema T. Loneliness among older lesbian, gay, and bisexual adults: The role of minority stress. </w:t>
      </w:r>
      <w:r w:rsidRPr="00D570A6">
        <w:rPr>
          <w:rFonts w:ascii="Times New Roman" w:hAnsi="Times New Roman" w:cs="Times New Roman"/>
          <w:i/>
          <w:noProof/>
        </w:rPr>
        <w:t>Arch Sex Behav</w:t>
      </w:r>
      <w:r w:rsidRPr="00D570A6">
        <w:rPr>
          <w:rFonts w:ascii="Times New Roman" w:hAnsi="Times New Roman" w:cs="Times New Roman"/>
          <w:noProof/>
        </w:rPr>
        <w:t xml:space="preserve"> 2010;39(5):1171-80.</w:t>
      </w:r>
    </w:p>
    <w:p w14:paraId="1CDCBBB8"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14.</w:t>
      </w:r>
      <w:r w:rsidRPr="00D570A6">
        <w:rPr>
          <w:rFonts w:ascii="Times New Roman" w:hAnsi="Times New Roman" w:cs="Times New Roman"/>
          <w:noProof/>
        </w:rPr>
        <w:tab/>
        <w:t xml:space="preserve">Hatzenbuehler ML, Phelan JC, Link BG. Stigma as a fundamental cause of population health inequalities. </w:t>
      </w:r>
      <w:r w:rsidRPr="00D570A6">
        <w:rPr>
          <w:rFonts w:ascii="Times New Roman" w:hAnsi="Times New Roman" w:cs="Times New Roman"/>
          <w:i/>
          <w:noProof/>
        </w:rPr>
        <w:t>Am J Public Health</w:t>
      </w:r>
      <w:r w:rsidRPr="00D570A6">
        <w:rPr>
          <w:rFonts w:ascii="Times New Roman" w:hAnsi="Times New Roman" w:cs="Times New Roman"/>
          <w:noProof/>
        </w:rPr>
        <w:t xml:space="preserve"> 2013;103(5):813-21.</w:t>
      </w:r>
    </w:p>
    <w:p w14:paraId="6ED332FD"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15.</w:t>
      </w:r>
      <w:r w:rsidRPr="00D570A6">
        <w:rPr>
          <w:rFonts w:ascii="Times New Roman" w:hAnsi="Times New Roman" w:cs="Times New Roman"/>
          <w:noProof/>
        </w:rPr>
        <w:tab/>
        <w:t xml:space="preserve">Meyer IH. Prejudice, social stress, and mental health in lesbian, gay, and bisexual populations: Conceptual issues and research evidence. </w:t>
      </w:r>
      <w:r w:rsidRPr="00D570A6">
        <w:rPr>
          <w:rFonts w:ascii="Times New Roman" w:hAnsi="Times New Roman" w:cs="Times New Roman"/>
          <w:i/>
          <w:noProof/>
        </w:rPr>
        <w:t>Psychol Bull</w:t>
      </w:r>
      <w:r w:rsidRPr="00D570A6">
        <w:rPr>
          <w:rFonts w:ascii="Times New Roman" w:hAnsi="Times New Roman" w:cs="Times New Roman"/>
          <w:noProof/>
        </w:rPr>
        <w:t xml:space="preserve"> 2003;129(5).</w:t>
      </w:r>
    </w:p>
    <w:p w14:paraId="478A1F8F"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16.</w:t>
      </w:r>
      <w:r w:rsidRPr="00D570A6">
        <w:rPr>
          <w:rFonts w:ascii="Times New Roman" w:hAnsi="Times New Roman" w:cs="Times New Roman"/>
          <w:noProof/>
        </w:rPr>
        <w:tab/>
        <w:t xml:space="preserve">McEwen BS, Wingfield JC. The concept of allostasis in biology and biomedicine. </w:t>
      </w:r>
      <w:r w:rsidRPr="00D570A6">
        <w:rPr>
          <w:rFonts w:ascii="Times New Roman" w:hAnsi="Times New Roman" w:cs="Times New Roman"/>
          <w:i/>
          <w:noProof/>
        </w:rPr>
        <w:t>Horm Behav</w:t>
      </w:r>
      <w:r w:rsidRPr="00D570A6">
        <w:rPr>
          <w:rFonts w:ascii="Times New Roman" w:hAnsi="Times New Roman" w:cs="Times New Roman"/>
          <w:noProof/>
        </w:rPr>
        <w:t xml:space="preserve"> 2003;43(1):2-15.</w:t>
      </w:r>
    </w:p>
    <w:p w14:paraId="1E7D21B5"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17.</w:t>
      </w:r>
      <w:r w:rsidRPr="00D570A6">
        <w:rPr>
          <w:rFonts w:ascii="Times New Roman" w:hAnsi="Times New Roman" w:cs="Times New Roman"/>
          <w:noProof/>
        </w:rPr>
        <w:tab/>
        <w:t xml:space="preserve">Arnold EA, Rebchook GM, Kegeles SM. “Triply cursed”: Racism, homophobia and HIV-related stigma are barriers to regular HIV testing, treatment adherence and disclosure among young Black gay men. </w:t>
      </w:r>
      <w:r w:rsidRPr="00D570A6">
        <w:rPr>
          <w:rFonts w:ascii="Times New Roman" w:hAnsi="Times New Roman" w:cs="Times New Roman"/>
          <w:i/>
          <w:noProof/>
        </w:rPr>
        <w:t>Cult Health Sex</w:t>
      </w:r>
      <w:r w:rsidRPr="00D570A6">
        <w:rPr>
          <w:rFonts w:ascii="Times New Roman" w:hAnsi="Times New Roman" w:cs="Times New Roman"/>
          <w:noProof/>
        </w:rPr>
        <w:t xml:space="preserve"> 2014;16(6):710-22.</w:t>
      </w:r>
    </w:p>
    <w:p w14:paraId="3CE37052"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18.</w:t>
      </w:r>
      <w:r w:rsidRPr="00D570A6">
        <w:rPr>
          <w:rFonts w:ascii="Times New Roman" w:hAnsi="Times New Roman" w:cs="Times New Roman"/>
          <w:noProof/>
        </w:rPr>
        <w:tab/>
        <w:t xml:space="preserve">Hatzenbuehler ML. How does sexual minority stigma "get under the skin"? A psychological mediation framework. </w:t>
      </w:r>
      <w:r w:rsidRPr="00D570A6">
        <w:rPr>
          <w:rFonts w:ascii="Times New Roman" w:hAnsi="Times New Roman" w:cs="Times New Roman"/>
          <w:i/>
          <w:noProof/>
        </w:rPr>
        <w:t>Psychol Bull</w:t>
      </w:r>
      <w:r w:rsidRPr="00D570A6">
        <w:rPr>
          <w:rFonts w:ascii="Times New Roman" w:hAnsi="Times New Roman" w:cs="Times New Roman"/>
          <w:noProof/>
        </w:rPr>
        <w:t xml:space="preserve"> 2009;135(5):707-30.</w:t>
      </w:r>
    </w:p>
    <w:p w14:paraId="7798EF33"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19.</w:t>
      </w:r>
      <w:r w:rsidRPr="00D570A6">
        <w:rPr>
          <w:rFonts w:ascii="Times New Roman" w:hAnsi="Times New Roman" w:cs="Times New Roman"/>
          <w:noProof/>
        </w:rPr>
        <w:tab/>
        <w:t xml:space="preserve">Meyer IH. Resilience in the study of minority stress and health of sexual and gender minorities. </w:t>
      </w:r>
      <w:r w:rsidRPr="00D570A6">
        <w:rPr>
          <w:rFonts w:ascii="Times New Roman" w:hAnsi="Times New Roman" w:cs="Times New Roman"/>
          <w:i/>
          <w:noProof/>
        </w:rPr>
        <w:t>Psychol Sex Orientat Gend Divers</w:t>
      </w:r>
      <w:r w:rsidRPr="00D570A6">
        <w:rPr>
          <w:rFonts w:ascii="Times New Roman" w:hAnsi="Times New Roman" w:cs="Times New Roman"/>
          <w:noProof/>
        </w:rPr>
        <w:t xml:space="preserve"> 2015;2(3):209-13.</w:t>
      </w:r>
    </w:p>
    <w:p w14:paraId="2B48ED51"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lastRenderedPageBreak/>
        <w:t>20.</w:t>
      </w:r>
      <w:r w:rsidRPr="00D570A6">
        <w:rPr>
          <w:rFonts w:ascii="Times New Roman" w:hAnsi="Times New Roman" w:cs="Times New Roman"/>
          <w:noProof/>
        </w:rPr>
        <w:tab/>
        <w:t xml:space="preserve">McConnell EA, Janulis P, Phillips G, 2nd, et al. Multiple minority stress and LGBT community resilience among sexual minority men. </w:t>
      </w:r>
      <w:r w:rsidRPr="00D570A6">
        <w:rPr>
          <w:rFonts w:ascii="Times New Roman" w:hAnsi="Times New Roman" w:cs="Times New Roman"/>
          <w:i/>
          <w:noProof/>
        </w:rPr>
        <w:t>Psychol Sex Orientat Gend Divers</w:t>
      </w:r>
      <w:r w:rsidRPr="00D570A6">
        <w:rPr>
          <w:rFonts w:ascii="Times New Roman" w:hAnsi="Times New Roman" w:cs="Times New Roman"/>
          <w:noProof/>
        </w:rPr>
        <w:t xml:space="preserve"> 2018;5(1):1-12.</w:t>
      </w:r>
    </w:p>
    <w:p w14:paraId="72C655F7"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21.</w:t>
      </w:r>
      <w:r w:rsidRPr="00D570A6">
        <w:rPr>
          <w:rFonts w:ascii="Times New Roman" w:hAnsi="Times New Roman" w:cs="Times New Roman"/>
          <w:noProof/>
        </w:rPr>
        <w:tab/>
        <w:t xml:space="preserve">Moradi B, Wiseman MC, DeBlaere C, et al. LGB of Color and White individuals’ perceptions of heterosexist stigma, internalized homophobia, and outness: comparisons of levels and links. </w:t>
      </w:r>
      <w:r w:rsidRPr="00D570A6">
        <w:rPr>
          <w:rFonts w:ascii="Times New Roman" w:hAnsi="Times New Roman" w:cs="Times New Roman"/>
          <w:i/>
          <w:noProof/>
        </w:rPr>
        <w:t>Couns Psychol</w:t>
      </w:r>
      <w:r w:rsidRPr="00D570A6">
        <w:rPr>
          <w:rFonts w:ascii="Times New Roman" w:hAnsi="Times New Roman" w:cs="Times New Roman"/>
          <w:noProof/>
        </w:rPr>
        <w:t xml:space="preserve"> 2010;38(3):397-424.</w:t>
      </w:r>
    </w:p>
    <w:p w14:paraId="5C11301F"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22.</w:t>
      </w:r>
      <w:r w:rsidRPr="00D570A6">
        <w:rPr>
          <w:rFonts w:ascii="Times New Roman" w:hAnsi="Times New Roman" w:cs="Times New Roman"/>
          <w:noProof/>
        </w:rPr>
        <w:tab/>
        <w:t xml:space="preserve">Lachowsky NJ, Lal A, Forrest JI, et al. Including online-recruited seeds: A respondent-driven sample of men who have sex with men. </w:t>
      </w:r>
      <w:r w:rsidRPr="00D570A6">
        <w:rPr>
          <w:rFonts w:ascii="Times New Roman" w:hAnsi="Times New Roman" w:cs="Times New Roman"/>
          <w:i/>
          <w:noProof/>
        </w:rPr>
        <w:t>J Med Internet Res</w:t>
      </w:r>
      <w:r w:rsidRPr="00D570A6">
        <w:rPr>
          <w:rFonts w:ascii="Times New Roman" w:hAnsi="Times New Roman" w:cs="Times New Roman"/>
          <w:noProof/>
        </w:rPr>
        <w:t xml:space="preserve"> 2016;18(3):e51.</w:t>
      </w:r>
    </w:p>
    <w:p w14:paraId="6BFA4388"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23.</w:t>
      </w:r>
      <w:r w:rsidRPr="00D570A6">
        <w:rPr>
          <w:rFonts w:ascii="Times New Roman" w:hAnsi="Times New Roman" w:cs="Times New Roman"/>
          <w:noProof/>
        </w:rPr>
        <w:tab/>
        <w:t xml:space="preserve">Moore DM, Cui Z, Lachowsky N, et al. HIV community viral load and factors associated with elevated viremia among a community-based sample of men who have sex with men in Vancouver, Canada. </w:t>
      </w:r>
      <w:r w:rsidRPr="00D570A6">
        <w:rPr>
          <w:rFonts w:ascii="Times New Roman" w:hAnsi="Times New Roman" w:cs="Times New Roman"/>
          <w:i/>
          <w:noProof/>
        </w:rPr>
        <w:t>J Acquir Immune Defic Syndr</w:t>
      </w:r>
      <w:r w:rsidRPr="00D570A6">
        <w:rPr>
          <w:rFonts w:ascii="Times New Roman" w:hAnsi="Times New Roman" w:cs="Times New Roman"/>
          <w:noProof/>
        </w:rPr>
        <w:t xml:space="preserve"> 2016;72(1):87-95.</w:t>
      </w:r>
    </w:p>
    <w:p w14:paraId="0951046B"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24.</w:t>
      </w:r>
      <w:r w:rsidRPr="00D570A6">
        <w:rPr>
          <w:rFonts w:ascii="Times New Roman" w:hAnsi="Times New Roman" w:cs="Times New Roman"/>
          <w:noProof/>
        </w:rPr>
        <w:tab/>
        <w:t xml:space="preserve">Heckathorn DD. Snowball versus respondent-driven sampling. </w:t>
      </w:r>
      <w:r w:rsidRPr="00D570A6">
        <w:rPr>
          <w:rFonts w:ascii="Times New Roman" w:hAnsi="Times New Roman" w:cs="Times New Roman"/>
          <w:i/>
          <w:noProof/>
        </w:rPr>
        <w:t>Sociol Methodol</w:t>
      </w:r>
      <w:r w:rsidRPr="00D570A6">
        <w:rPr>
          <w:rFonts w:ascii="Times New Roman" w:hAnsi="Times New Roman" w:cs="Times New Roman"/>
          <w:noProof/>
        </w:rPr>
        <w:t xml:space="preserve"> 2011;41(1):355-66.</w:t>
      </w:r>
    </w:p>
    <w:p w14:paraId="55981147"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25.</w:t>
      </w:r>
      <w:r w:rsidRPr="00D570A6">
        <w:rPr>
          <w:rFonts w:ascii="Times New Roman" w:hAnsi="Times New Roman" w:cs="Times New Roman"/>
          <w:noProof/>
        </w:rPr>
        <w:tab/>
        <w:t xml:space="preserve">de Jong Gierveld J, van Tilburg T. A 6-Item scale for overall, emotional, and social loneliness. </w:t>
      </w:r>
      <w:r w:rsidRPr="00D570A6">
        <w:rPr>
          <w:rFonts w:ascii="Times New Roman" w:hAnsi="Times New Roman" w:cs="Times New Roman"/>
          <w:i/>
          <w:noProof/>
        </w:rPr>
        <w:t>Res Aging</w:t>
      </w:r>
      <w:r w:rsidRPr="00D570A6">
        <w:rPr>
          <w:rFonts w:ascii="Times New Roman" w:hAnsi="Times New Roman" w:cs="Times New Roman"/>
          <w:noProof/>
        </w:rPr>
        <w:t xml:space="preserve"> 2006;28(5):582-98.</w:t>
      </w:r>
    </w:p>
    <w:p w14:paraId="11CE558D"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26.</w:t>
      </w:r>
      <w:r w:rsidRPr="00D570A6">
        <w:rPr>
          <w:rFonts w:ascii="Times New Roman" w:hAnsi="Times New Roman" w:cs="Times New Roman"/>
          <w:noProof/>
        </w:rPr>
        <w:tab/>
        <w:t xml:space="preserve">Jacobs RJ, Kane MN. Correlates of Loneliness in Midlife and Older Gay and Bisexual Men. </w:t>
      </w:r>
      <w:r w:rsidRPr="00D570A6">
        <w:rPr>
          <w:rFonts w:ascii="Times New Roman" w:hAnsi="Times New Roman" w:cs="Times New Roman"/>
          <w:i/>
          <w:noProof/>
        </w:rPr>
        <w:t>J Gay Lesbian Soc Serv</w:t>
      </w:r>
      <w:r w:rsidRPr="00D570A6">
        <w:rPr>
          <w:rFonts w:ascii="Times New Roman" w:hAnsi="Times New Roman" w:cs="Times New Roman"/>
          <w:noProof/>
        </w:rPr>
        <w:t xml:space="preserve"> 2012;24(1):40-61.</w:t>
      </w:r>
    </w:p>
    <w:p w14:paraId="34FF18F8"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27.</w:t>
      </w:r>
      <w:r w:rsidRPr="00D570A6">
        <w:rPr>
          <w:rFonts w:ascii="Times New Roman" w:hAnsi="Times New Roman" w:cs="Times New Roman"/>
          <w:noProof/>
        </w:rPr>
        <w:tab/>
        <w:t xml:space="preserve">van den Broek T. Gender differences in the correlates of loneliness among Japanese persons aged 50-70. </w:t>
      </w:r>
      <w:r w:rsidRPr="00D570A6">
        <w:rPr>
          <w:rFonts w:ascii="Times New Roman" w:hAnsi="Times New Roman" w:cs="Times New Roman"/>
          <w:i/>
          <w:noProof/>
        </w:rPr>
        <w:t>Australas J Ageing</w:t>
      </w:r>
      <w:r w:rsidRPr="00D570A6">
        <w:rPr>
          <w:rFonts w:ascii="Times New Roman" w:hAnsi="Times New Roman" w:cs="Times New Roman"/>
          <w:noProof/>
        </w:rPr>
        <w:t xml:space="preserve"> 2017;36(3):234-7.</w:t>
      </w:r>
    </w:p>
    <w:p w14:paraId="083A50DC"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28.</w:t>
      </w:r>
      <w:r w:rsidRPr="00D570A6">
        <w:rPr>
          <w:rFonts w:ascii="Times New Roman" w:hAnsi="Times New Roman" w:cs="Times New Roman"/>
          <w:noProof/>
        </w:rPr>
        <w:tab/>
        <w:t xml:space="preserve">Nicolaisen M, Thorsen K. Who are lonely? Loneliness in different age groups (18-81 years old), using two measures of loneliness. </w:t>
      </w:r>
      <w:r w:rsidRPr="00D570A6">
        <w:rPr>
          <w:rFonts w:ascii="Times New Roman" w:hAnsi="Times New Roman" w:cs="Times New Roman"/>
          <w:i/>
          <w:noProof/>
        </w:rPr>
        <w:t>Int J Aging Hum Dev</w:t>
      </w:r>
      <w:r w:rsidRPr="00D570A6">
        <w:rPr>
          <w:rFonts w:ascii="Times New Roman" w:hAnsi="Times New Roman" w:cs="Times New Roman"/>
          <w:noProof/>
        </w:rPr>
        <w:t xml:space="preserve"> 2014;78(3):229-57.</w:t>
      </w:r>
    </w:p>
    <w:p w14:paraId="3035AC8C"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29.</w:t>
      </w:r>
      <w:r w:rsidRPr="00D570A6">
        <w:rPr>
          <w:rFonts w:ascii="Times New Roman" w:hAnsi="Times New Roman" w:cs="Times New Roman"/>
          <w:noProof/>
        </w:rPr>
        <w:tab/>
        <w:t xml:space="preserve">Prieto-Flores ME, Forjaz MJ, Fernandez-Mayoralas G, et al. Factors associated with loneliness of noninstitutionalized and institutionalized older adults. </w:t>
      </w:r>
      <w:r w:rsidRPr="00D570A6">
        <w:rPr>
          <w:rFonts w:ascii="Times New Roman" w:hAnsi="Times New Roman" w:cs="Times New Roman"/>
          <w:i/>
          <w:noProof/>
        </w:rPr>
        <w:t>J Aging Health</w:t>
      </w:r>
      <w:r w:rsidRPr="00D570A6">
        <w:rPr>
          <w:rFonts w:ascii="Times New Roman" w:hAnsi="Times New Roman" w:cs="Times New Roman"/>
          <w:noProof/>
        </w:rPr>
        <w:t xml:space="preserve"> 2011;23(1):177-94.</w:t>
      </w:r>
    </w:p>
    <w:p w14:paraId="4A43321D"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30.</w:t>
      </w:r>
      <w:r w:rsidRPr="00D570A6">
        <w:rPr>
          <w:rFonts w:ascii="Times New Roman" w:hAnsi="Times New Roman" w:cs="Times New Roman"/>
          <w:noProof/>
        </w:rPr>
        <w:tab/>
        <w:t xml:space="preserve">Fokkema T, Naderi R. Differences in late-life loneliness: a comparison between Turkish and native-born older adults in Germany. </w:t>
      </w:r>
      <w:r w:rsidRPr="00D570A6">
        <w:rPr>
          <w:rFonts w:ascii="Times New Roman" w:hAnsi="Times New Roman" w:cs="Times New Roman"/>
          <w:i/>
          <w:noProof/>
        </w:rPr>
        <w:t>Eur J Ageing</w:t>
      </w:r>
      <w:r w:rsidRPr="00D570A6">
        <w:rPr>
          <w:rFonts w:ascii="Times New Roman" w:hAnsi="Times New Roman" w:cs="Times New Roman"/>
          <w:noProof/>
        </w:rPr>
        <w:t xml:space="preserve"> 2013;10(4):289-300.</w:t>
      </w:r>
    </w:p>
    <w:p w14:paraId="13F80938"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31.</w:t>
      </w:r>
      <w:r w:rsidRPr="00D570A6">
        <w:rPr>
          <w:rFonts w:ascii="Times New Roman" w:hAnsi="Times New Roman" w:cs="Times New Roman"/>
          <w:noProof/>
        </w:rPr>
        <w:tab/>
        <w:t xml:space="preserve">Greene M, Hessol NA, Perissinotto C, et al. Loneliness in Older Adults Living with HIV. </w:t>
      </w:r>
      <w:r w:rsidRPr="00D570A6">
        <w:rPr>
          <w:rFonts w:ascii="Times New Roman" w:hAnsi="Times New Roman" w:cs="Times New Roman"/>
          <w:i/>
          <w:noProof/>
        </w:rPr>
        <w:t>AIDS Behav</w:t>
      </w:r>
      <w:r w:rsidRPr="00D570A6">
        <w:rPr>
          <w:rFonts w:ascii="Times New Roman" w:hAnsi="Times New Roman" w:cs="Times New Roman"/>
          <w:noProof/>
        </w:rPr>
        <w:t xml:space="preserve"> 2018;22(5):1475-84.</w:t>
      </w:r>
    </w:p>
    <w:p w14:paraId="4CF48B8D"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32.</w:t>
      </w:r>
      <w:r w:rsidRPr="00D570A6">
        <w:rPr>
          <w:rFonts w:ascii="Times New Roman" w:hAnsi="Times New Roman" w:cs="Times New Roman"/>
          <w:noProof/>
        </w:rPr>
        <w:tab/>
        <w:t xml:space="preserve">Bourne A, Weatherburn P. Substance use among men who have sex with men: Patterns, motivations, impacts and intervention development need. </w:t>
      </w:r>
      <w:r w:rsidRPr="00D570A6">
        <w:rPr>
          <w:rFonts w:ascii="Times New Roman" w:hAnsi="Times New Roman" w:cs="Times New Roman"/>
          <w:i/>
          <w:noProof/>
        </w:rPr>
        <w:t>Sex Transm Infect</w:t>
      </w:r>
      <w:r w:rsidRPr="00D570A6">
        <w:rPr>
          <w:rFonts w:ascii="Times New Roman" w:hAnsi="Times New Roman" w:cs="Times New Roman"/>
          <w:noProof/>
        </w:rPr>
        <w:t xml:space="preserve"> 2017;93(5):342-6.</w:t>
      </w:r>
    </w:p>
    <w:p w14:paraId="2E51FD96"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33.</w:t>
      </w:r>
      <w:r w:rsidRPr="00D570A6">
        <w:rPr>
          <w:rFonts w:ascii="Times New Roman" w:hAnsi="Times New Roman" w:cs="Times New Roman"/>
          <w:noProof/>
        </w:rPr>
        <w:tab/>
        <w:t xml:space="preserve">Bradley KA, Bush KR, McDonell MB, et al. Screening for problem drinking: Comparison of CAGE and AUDIT. </w:t>
      </w:r>
      <w:r w:rsidRPr="00D570A6">
        <w:rPr>
          <w:rFonts w:ascii="Times New Roman" w:hAnsi="Times New Roman" w:cs="Times New Roman"/>
          <w:i/>
          <w:noProof/>
        </w:rPr>
        <w:t>J Gen Intern Med</w:t>
      </w:r>
      <w:r w:rsidRPr="00D570A6">
        <w:rPr>
          <w:rFonts w:ascii="Times New Roman" w:hAnsi="Times New Roman" w:cs="Times New Roman"/>
          <w:noProof/>
        </w:rPr>
        <w:t xml:space="preserve"> 1998;13(6):379-88.</w:t>
      </w:r>
    </w:p>
    <w:p w14:paraId="15A2C136"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34.</w:t>
      </w:r>
      <w:r w:rsidRPr="00D570A6">
        <w:rPr>
          <w:rFonts w:ascii="Times New Roman" w:hAnsi="Times New Roman" w:cs="Times New Roman"/>
          <w:noProof/>
        </w:rPr>
        <w:tab/>
        <w:t>Herek G, Glunt E. Identity and community among gay and bisexual men in the AIDS era: Preliminary dindings from the Sacramento Men’s Health Study. In: Herek G, Greene B, editors. AIDS, Identity, and Community: The HIV Epidemic and Lesbians and Gay Men. Psychological Perspectives on Lesbian and Gay Issues: Vol 1. Lesbian and gay psychology: Theory, research, and clinical applications. Thousand Oaks, CA: Sage; 1995.</w:t>
      </w:r>
    </w:p>
    <w:p w14:paraId="2FE945A5"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35.</w:t>
      </w:r>
      <w:r w:rsidRPr="00D570A6">
        <w:rPr>
          <w:rFonts w:ascii="Times New Roman" w:hAnsi="Times New Roman" w:cs="Times New Roman"/>
          <w:noProof/>
        </w:rPr>
        <w:tab/>
        <w:t xml:space="preserve">Snaith R. The Hospital Anxiety and Depression Scale. </w:t>
      </w:r>
      <w:r w:rsidRPr="00D570A6">
        <w:rPr>
          <w:rFonts w:ascii="Times New Roman" w:hAnsi="Times New Roman" w:cs="Times New Roman"/>
          <w:i/>
          <w:noProof/>
        </w:rPr>
        <w:t>Health Qual Life Outcomes</w:t>
      </w:r>
      <w:r w:rsidRPr="00D570A6">
        <w:rPr>
          <w:rFonts w:ascii="Times New Roman" w:hAnsi="Times New Roman" w:cs="Times New Roman"/>
          <w:noProof/>
        </w:rPr>
        <w:t xml:space="preserve"> 2003;1(29).</w:t>
      </w:r>
    </w:p>
    <w:p w14:paraId="79D087F6"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36.</w:t>
      </w:r>
      <w:r w:rsidRPr="00D570A6">
        <w:rPr>
          <w:rFonts w:ascii="Times New Roman" w:hAnsi="Times New Roman" w:cs="Times New Roman"/>
          <w:noProof/>
        </w:rPr>
        <w:tab/>
        <w:t xml:space="preserve">Millan-Calenti JC, Sanchez A, Lorenzo T, et al. Depressive symptoms and other factors associated with poor self-rated health in the elderly: gender differences. </w:t>
      </w:r>
      <w:r w:rsidRPr="00D570A6">
        <w:rPr>
          <w:rFonts w:ascii="Times New Roman" w:hAnsi="Times New Roman" w:cs="Times New Roman"/>
          <w:i/>
          <w:noProof/>
        </w:rPr>
        <w:t>Geriatr Gerontol Int</w:t>
      </w:r>
      <w:r w:rsidRPr="00D570A6">
        <w:rPr>
          <w:rFonts w:ascii="Times New Roman" w:hAnsi="Times New Roman" w:cs="Times New Roman"/>
          <w:noProof/>
        </w:rPr>
        <w:t xml:space="preserve"> 2012;12(2):198-206.</w:t>
      </w:r>
    </w:p>
    <w:p w14:paraId="5BB456C4" w14:textId="3C8551B2"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37.</w:t>
      </w:r>
      <w:r w:rsidRPr="00D570A6">
        <w:rPr>
          <w:rFonts w:ascii="Times New Roman" w:hAnsi="Times New Roman" w:cs="Times New Roman"/>
          <w:noProof/>
        </w:rPr>
        <w:tab/>
        <w:t xml:space="preserve">Selig J, Preacher K. Monte Carlo method for assessing mediation: An interactive tool for creating confidence intervals for indirect effects [Computer Software]. 2008 [updated January, 2015. Available from: </w:t>
      </w:r>
      <w:hyperlink r:id="rId9" w:history="1">
        <w:r w:rsidRPr="00D570A6">
          <w:rPr>
            <w:rStyle w:val="Hyperlink"/>
            <w:rFonts w:ascii="Times New Roman" w:hAnsi="Times New Roman" w:cs="Times New Roman"/>
            <w:noProof/>
          </w:rPr>
          <w:t>http://quantpsy.org/</w:t>
        </w:r>
      </w:hyperlink>
      <w:r w:rsidRPr="00D570A6">
        <w:rPr>
          <w:rFonts w:ascii="Times New Roman" w:hAnsi="Times New Roman" w:cs="Times New Roman"/>
          <w:noProof/>
        </w:rPr>
        <w:t>].</w:t>
      </w:r>
    </w:p>
    <w:p w14:paraId="296190CF"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lastRenderedPageBreak/>
        <w:t>38.</w:t>
      </w:r>
      <w:r w:rsidRPr="00D570A6">
        <w:rPr>
          <w:rFonts w:ascii="Times New Roman" w:hAnsi="Times New Roman" w:cs="Times New Roman"/>
          <w:noProof/>
        </w:rPr>
        <w:tab/>
        <w:t xml:space="preserve">Falk CF, Biesanz JC. Two cross-platform programs for inferences and interval estimation about indirect effects in mediational models. </w:t>
      </w:r>
      <w:r w:rsidRPr="00D570A6">
        <w:rPr>
          <w:rFonts w:ascii="Times New Roman" w:hAnsi="Times New Roman" w:cs="Times New Roman"/>
          <w:i/>
          <w:noProof/>
        </w:rPr>
        <w:t>SAGE Open</w:t>
      </w:r>
      <w:r w:rsidRPr="00D570A6">
        <w:rPr>
          <w:rFonts w:ascii="Times New Roman" w:hAnsi="Times New Roman" w:cs="Times New Roman"/>
          <w:noProof/>
        </w:rPr>
        <w:t xml:space="preserve"> 2016;6(1):1-13.</w:t>
      </w:r>
    </w:p>
    <w:p w14:paraId="6D25BC4D"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39.</w:t>
      </w:r>
      <w:r w:rsidRPr="00D570A6">
        <w:rPr>
          <w:rFonts w:ascii="Times New Roman" w:hAnsi="Times New Roman" w:cs="Times New Roman"/>
          <w:noProof/>
        </w:rPr>
        <w:tab/>
        <w:t xml:space="preserve">Baron R, Kenny D. The moderator-mediator variable distinction in social psychological research: Conceptual, strategic, and statistical considerations. </w:t>
      </w:r>
      <w:r w:rsidRPr="00D570A6">
        <w:rPr>
          <w:rFonts w:ascii="Times New Roman" w:hAnsi="Times New Roman" w:cs="Times New Roman"/>
          <w:i/>
          <w:noProof/>
        </w:rPr>
        <w:t>J Pers Soc Psychol</w:t>
      </w:r>
      <w:r w:rsidRPr="00D570A6">
        <w:rPr>
          <w:rFonts w:ascii="Times New Roman" w:hAnsi="Times New Roman" w:cs="Times New Roman"/>
          <w:noProof/>
        </w:rPr>
        <w:t xml:space="preserve"> 1986;51(6):1173-82.</w:t>
      </w:r>
    </w:p>
    <w:p w14:paraId="0A20AEC7" w14:textId="37DD88FE"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40.</w:t>
      </w:r>
      <w:r w:rsidRPr="00D570A6">
        <w:rPr>
          <w:rFonts w:ascii="Times New Roman" w:hAnsi="Times New Roman" w:cs="Times New Roman"/>
          <w:noProof/>
        </w:rPr>
        <w:tab/>
        <w:t xml:space="preserve">DiJulio B, Hamel L, Muñana C, et al. Loneliness and social isolation in the United States, the United Kingdom, and Japan: An international survey 2018 [Available from: </w:t>
      </w:r>
      <w:hyperlink r:id="rId10" w:history="1">
        <w:r w:rsidRPr="00D570A6">
          <w:rPr>
            <w:rStyle w:val="Hyperlink"/>
            <w:rFonts w:ascii="Times New Roman" w:hAnsi="Times New Roman" w:cs="Times New Roman"/>
            <w:noProof/>
          </w:rPr>
          <w:t>http://files.kff.org/attachment/Report-Loneliness-and-Social-Isolation-in-the-United-States-the-United-Kingdom-and-Japan-An-International-Survey</w:t>
        </w:r>
      </w:hyperlink>
      <w:r w:rsidRPr="00D570A6">
        <w:rPr>
          <w:rFonts w:ascii="Times New Roman" w:hAnsi="Times New Roman" w:cs="Times New Roman"/>
          <w:noProof/>
        </w:rPr>
        <w:t>].</w:t>
      </w:r>
    </w:p>
    <w:p w14:paraId="2FB88365"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41.</w:t>
      </w:r>
      <w:r w:rsidRPr="00D570A6">
        <w:rPr>
          <w:rFonts w:ascii="Times New Roman" w:hAnsi="Times New Roman" w:cs="Times New Roman"/>
          <w:noProof/>
        </w:rPr>
        <w:tab/>
        <w:t xml:space="preserve">Victor C, Grenade L, Boldy D. Measuring loneliness in later life: a comparison of differing measures. </w:t>
      </w:r>
      <w:r w:rsidRPr="00D570A6">
        <w:rPr>
          <w:rFonts w:ascii="Times New Roman" w:hAnsi="Times New Roman" w:cs="Times New Roman"/>
          <w:i/>
          <w:noProof/>
        </w:rPr>
        <w:t>Rev Clin Gerontol</w:t>
      </w:r>
      <w:r w:rsidRPr="00D570A6">
        <w:rPr>
          <w:rFonts w:ascii="Times New Roman" w:hAnsi="Times New Roman" w:cs="Times New Roman"/>
          <w:noProof/>
        </w:rPr>
        <w:t xml:space="preserve"> 2006;15(1):63-70.</w:t>
      </w:r>
    </w:p>
    <w:p w14:paraId="32D95FA6"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42.</w:t>
      </w:r>
      <w:r w:rsidRPr="00D570A6">
        <w:rPr>
          <w:rFonts w:ascii="Times New Roman" w:hAnsi="Times New Roman" w:cs="Times New Roman"/>
          <w:noProof/>
        </w:rPr>
        <w:tab/>
        <w:t xml:space="preserve">Hughes M. Loneliness and social support among lesbian, gay, bisexual, transgender and intersex people aged 50 and over. </w:t>
      </w:r>
      <w:r w:rsidRPr="00D570A6">
        <w:rPr>
          <w:rFonts w:ascii="Times New Roman" w:hAnsi="Times New Roman" w:cs="Times New Roman"/>
          <w:i/>
          <w:noProof/>
        </w:rPr>
        <w:t>Ageing Soc</w:t>
      </w:r>
      <w:r w:rsidRPr="00D570A6">
        <w:rPr>
          <w:rFonts w:ascii="Times New Roman" w:hAnsi="Times New Roman" w:cs="Times New Roman"/>
          <w:noProof/>
        </w:rPr>
        <w:t xml:space="preserve"> 2015;36(9):1961-81.</w:t>
      </w:r>
    </w:p>
    <w:p w14:paraId="592BF1E1"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43.</w:t>
      </w:r>
      <w:r w:rsidRPr="00D570A6">
        <w:rPr>
          <w:rFonts w:ascii="Times New Roman" w:hAnsi="Times New Roman" w:cs="Times New Roman"/>
          <w:noProof/>
        </w:rPr>
        <w:tab/>
        <w:t xml:space="preserve">Roberts TS, Horne SG, Hoyt WT. Between a Gay and a Straight Place: Bisexual Individuals’ Experiences with Monosexism. </w:t>
      </w:r>
      <w:r w:rsidRPr="00D570A6">
        <w:rPr>
          <w:rFonts w:ascii="Times New Roman" w:hAnsi="Times New Roman" w:cs="Times New Roman"/>
          <w:i/>
          <w:noProof/>
        </w:rPr>
        <w:t>J Bisex</w:t>
      </w:r>
      <w:r w:rsidRPr="00D570A6">
        <w:rPr>
          <w:rFonts w:ascii="Times New Roman" w:hAnsi="Times New Roman" w:cs="Times New Roman"/>
          <w:noProof/>
        </w:rPr>
        <w:t xml:space="preserve"> 2015;15(4):554-69.</w:t>
      </w:r>
    </w:p>
    <w:p w14:paraId="32FA8E54"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44.</w:t>
      </w:r>
      <w:r w:rsidRPr="00D570A6">
        <w:rPr>
          <w:rFonts w:ascii="Times New Roman" w:hAnsi="Times New Roman" w:cs="Times New Roman"/>
          <w:noProof/>
        </w:rPr>
        <w:tab/>
        <w:t xml:space="preserve">Erosheva EA, Kim HJ, Emlet C, et al. Social Networks of Lesbian, Gay, Bisexual, and Transgender Older Adults. </w:t>
      </w:r>
      <w:r w:rsidRPr="00D570A6">
        <w:rPr>
          <w:rFonts w:ascii="Times New Roman" w:hAnsi="Times New Roman" w:cs="Times New Roman"/>
          <w:i/>
          <w:noProof/>
        </w:rPr>
        <w:t>Res Aging</w:t>
      </w:r>
      <w:r w:rsidRPr="00D570A6">
        <w:rPr>
          <w:rFonts w:ascii="Times New Roman" w:hAnsi="Times New Roman" w:cs="Times New Roman"/>
          <w:noProof/>
        </w:rPr>
        <w:t xml:space="preserve"> 2016;38(1):98-123.</w:t>
      </w:r>
    </w:p>
    <w:p w14:paraId="2ABEC2CE"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45.</w:t>
      </w:r>
      <w:r w:rsidRPr="00D570A6">
        <w:rPr>
          <w:rFonts w:ascii="Times New Roman" w:hAnsi="Times New Roman" w:cs="Times New Roman"/>
          <w:noProof/>
        </w:rPr>
        <w:tab/>
        <w:t xml:space="preserve">Smit PJ, Brady M, Carter M, et al. HIV-related stigma within communities of gay men: A literature review. </w:t>
      </w:r>
      <w:r w:rsidRPr="00D570A6">
        <w:rPr>
          <w:rFonts w:ascii="Times New Roman" w:hAnsi="Times New Roman" w:cs="Times New Roman"/>
          <w:i/>
          <w:noProof/>
        </w:rPr>
        <w:t>AIDS Care</w:t>
      </w:r>
      <w:r w:rsidRPr="00D570A6">
        <w:rPr>
          <w:rFonts w:ascii="Times New Roman" w:hAnsi="Times New Roman" w:cs="Times New Roman"/>
          <w:noProof/>
        </w:rPr>
        <w:t xml:space="preserve"> 2012;24(4):405-12.</w:t>
      </w:r>
    </w:p>
    <w:p w14:paraId="079A787C"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46.</w:t>
      </w:r>
      <w:r w:rsidRPr="00D570A6">
        <w:rPr>
          <w:rFonts w:ascii="Times New Roman" w:hAnsi="Times New Roman" w:cs="Times New Roman"/>
          <w:noProof/>
        </w:rPr>
        <w:tab/>
        <w:t xml:space="preserve">Sivakumaran G, Margolis R. Self-Rated Health by Sexual Orientation Among Middle-Aged and Older Adults in Canada. </w:t>
      </w:r>
      <w:r w:rsidRPr="00D570A6">
        <w:rPr>
          <w:rFonts w:ascii="Times New Roman" w:hAnsi="Times New Roman" w:cs="Times New Roman"/>
          <w:i/>
          <w:noProof/>
        </w:rPr>
        <w:t>J Gerontol B Psychol Sci Soc Sci</w:t>
      </w:r>
      <w:r w:rsidRPr="00D570A6">
        <w:rPr>
          <w:rFonts w:ascii="Times New Roman" w:hAnsi="Times New Roman" w:cs="Times New Roman"/>
          <w:noProof/>
        </w:rPr>
        <w:t xml:space="preserve"> 2019.</w:t>
      </w:r>
    </w:p>
    <w:p w14:paraId="4B6642F1"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47.</w:t>
      </w:r>
      <w:r w:rsidRPr="00D570A6">
        <w:rPr>
          <w:rFonts w:ascii="Times New Roman" w:hAnsi="Times New Roman" w:cs="Times New Roman"/>
          <w:noProof/>
        </w:rPr>
        <w:tab/>
        <w:t xml:space="preserve">Knowlton AR, Hua W, Latkin C. Social support networks and medical service use among HIV-positive injection drug users: implications to intervention. </w:t>
      </w:r>
      <w:r w:rsidRPr="00D570A6">
        <w:rPr>
          <w:rFonts w:ascii="Times New Roman" w:hAnsi="Times New Roman" w:cs="Times New Roman"/>
          <w:i/>
          <w:noProof/>
        </w:rPr>
        <w:t>AIDS Care</w:t>
      </w:r>
      <w:r w:rsidRPr="00D570A6">
        <w:rPr>
          <w:rFonts w:ascii="Times New Roman" w:hAnsi="Times New Roman" w:cs="Times New Roman"/>
          <w:noProof/>
        </w:rPr>
        <w:t xml:space="preserve"> 2005;17(4):479-92.</w:t>
      </w:r>
    </w:p>
    <w:p w14:paraId="30096135" w14:textId="77777777" w:rsidR="00843DC0" w:rsidRPr="00D570A6" w:rsidRDefault="00843DC0" w:rsidP="00843DC0">
      <w:pPr>
        <w:pStyle w:val="EndNoteBibliography"/>
        <w:rPr>
          <w:rFonts w:ascii="Times New Roman" w:hAnsi="Times New Roman" w:cs="Times New Roman"/>
          <w:noProof/>
        </w:rPr>
      </w:pPr>
      <w:r w:rsidRPr="00D570A6">
        <w:rPr>
          <w:rFonts w:ascii="Times New Roman" w:hAnsi="Times New Roman" w:cs="Times New Roman"/>
          <w:noProof/>
        </w:rPr>
        <w:t>48.</w:t>
      </w:r>
      <w:r w:rsidRPr="00D570A6">
        <w:rPr>
          <w:rFonts w:ascii="Times New Roman" w:hAnsi="Times New Roman" w:cs="Times New Roman"/>
          <w:noProof/>
        </w:rPr>
        <w:tab/>
        <w:t xml:space="preserve">Whitehead J, Shaver J, Stephenson R. Outness, Stigma, and Primary Health Care Utilization among Rural LGBT Populations. </w:t>
      </w:r>
      <w:r w:rsidRPr="00D570A6">
        <w:rPr>
          <w:rFonts w:ascii="Times New Roman" w:hAnsi="Times New Roman" w:cs="Times New Roman"/>
          <w:i/>
          <w:noProof/>
        </w:rPr>
        <w:t>PLoS One</w:t>
      </w:r>
      <w:r w:rsidRPr="00D570A6">
        <w:rPr>
          <w:rFonts w:ascii="Times New Roman" w:hAnsi="Times New Roman" w:cs="Times New Roman"/>
          <w:noProof/>
        </w:rPr>
        <w:t xml:space="preserve"> 2016;11(1):e0146139.</w:t>
      </w:r>
    </w:p>
    <w:p w14:paraId="04B03FA1" w14:textId="2D22EDCB" w:rsidR="00826752" w:rsidRPr="003B43FF" w:rsidRDefault="004109D3">
      <w:r w:rsidRPr="003B43FF">
        <w:fldChar w:fldCharType="end"/>
      </w:r>
    </w:p>
    <w:p w14:paraId="15D60584" w14:textId="77777777" w:rsidR="00C33A9C" w:rsidRPr="003B43FF" w:rsidRDefault="00C33A9C">
      <w:pPr>
        <w:rPr>
          <w:b/>
        </w:rPr>
      </w:pPr>
      <w:r w:rsidRPr="003B43FF">
        <w:rPr>
          <w:b/>
        </w:rPr>
        <w:br w:type="page"/>
      </w:r>
    </w:p>
    <w:p w14:paraId="46BCFCF9" w14:textId="181918B8" w:rsidR="00FC7320" w:rsidRPr="00D570A6" w:rsidRDefault="006C2615" w:rsidP="002F27BE">
      <w:pPr>
        <w:rPr>
          <w:rFonts w:ascii="Times" w:hAnsi="Times"/>
          <w:b/>
        </w:rPr>
      </w:pPr>
      <w:r w:rsidRPr="00D570A6">
        <w:rPr>
          <w:rFonts w:ascii="Times" w:hAnsi="Times"/>
          <w:b/>
        </w:rPr>
        <w:lastRenderedPageBreak/>
        <w:t>FIGURE LEGEND</w:t>
      </w:r>
    </w:p>
    <w:p w14:paraId="7B2601E6" w14:textId="77777777" w:rsidR="00826752" w:rsidRPr="00D570A6" w:rsidRDefault="00826752" w:rsidP="002F27BE">
      <w:pPr>
        <w:rPr>
          <w:rFonts w:ascii="Times" w:hAnsi="Times"/>
          <w:b/>
        </w:rPr>
      </w:pPr>
    </w:p>
    <w:p w14:paraId="3C98F257" w14:textId="2D2306A3" w:rsidR="00826752" w:rsidRPr="00D570A6" w:rsidRDefault="00826752" w:rsidP="002F27BE">
      <w:pPr>
        <w:rPr>
          <w:rFonts w:ascii="Times" w:hAnsi="Times"/>
        </w:rPr>
      </w:pPr>
      <w:r w:rsidRPr="00D570A6">
        <w:rPr>
          <w:rFonts w:ascii="Times" w:hAnsi="Times"/>
        </w:rPr>
        <w:t>Figure 1. Mediation analysis schematic outlining the ordering between X=Loneliness, assessed through the dichotomized LSESL scale; Y=Self-Rated Physical Health; and M=Depression, assessed through the HADS depression sub-scale, with adjusted odds ratios, 95% confidence intervals and p-values displayed.</w:t>
      </w:r>
    </w:p>
    <w:sectPr w:rsidR="00826752" w:rsidRPr="00D570A6" w:rsidSect="00965981">
      <w:footerReference w:type="even" r:id="rId11"/>
      <w:footerReference w:type="default" r:id="rId12"/>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90DE40" w14:textId="77777777" w:rsidR="005975E0" w:rsidRDefault="005975E0" w:rsidP="00965981">
      <w:r>
        <w:separator/>
      </w:r>
    </w:p>
  </w:endnote>
  <w:endnote w:type="continuationSeparator" w:id="0">
    <w:p w14:paraId="584AB4DE" w14:textId="77777777" w:rsidR="005975E0" w:rsidRDefault="005975E0" w:rsidP="009659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26351660"/>
      <w:docPartObj>
        <w:docPartGallery w:val="Page Numbers (Bottom of Page)"/>
        <w:docPartUnique/>
      </w:docPartObj>
    </w:sdtPr>
    <w:sdtEndPr>
      <w:rPr>
        <w:rStyle w:val="PageNumber"/>
      </w:rPr>
    </w:sdtEndPr>
    <w:sdtContent>
      <w:p w14:paraId="43E60282" w14:textId="5CD1AFA0" w:rsidR="00B0194F" w:rsidRDefault="00B0194F" w:rsidP="00F375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18223C" w14:textId="77777777" w:rsidR="00B0194F" w:rsidRDefault="00B0194F" w:rsidP="009659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2155620"/>
      <w:docPartObj>
        <w:docPartGallery w:val="Page Numbers (Bottom of Page)"/>
        <w:docPartUnique/>
      </w:docPartObj>
    </w:sdtPr>
    <w:sdtEndPr>
      <w:rPr>
        <w:rStyle w:val="PageNumber"/>
      </w:rPr>
    </w:sdtEndPr>
    <w:sdtContent>
      <w:p w14:paraId="50AC7FEE" w14:textId="068732C9" w:rsidR="00B0194F" w:rsidRDefault="00B0194F" w:rsidP="00F375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195AEFC1" w14:textId="77777777" w:rsidR="00B0194F" w:rsidRDefault="00B0194F" w:rsidP="009659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2CE685" w14:textId="77777777" w:rsidR="005975E0" w:rsidRDefault="005975E0" w:rsidP="00965981">
      <w:r>
        <w:separator/>
      </w:r>
    </w:p>
  </w:footnote>
  <w:footnote w:type="continuationSeparator" w:id="0">
    <w:p w14:paraId="2AD3C188" w14:textId="77777777" w:rsidR="005975E0" w:rsidRDefault="005975E0" w:rsidP="009659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83FE0"/>
    <w:multiLevelType w:val="hybridMultilevel"/>
    <w:tmpl w:val="33966D32"/>
    <w:lvl w:ilvl="0" w:tplc="47D29E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0531DB"/>
    <w:multiLevelType w:val="hybridMultilevel"/>
    <w:tmpl w:val="CBBEF61E"/>
    <w:lvl w:ilvl="0" w:tplc="47D29E1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745CE"/>
    <w:multiLevelType w:val="hybridMultilevel"/>
    <w:tmpl w:val="87485F38"/>
    <w:lvl w:ilvl="0" w:tplc="47D29E1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DB5D16"/>
    <w:multiLevelType w:val="hybridMultilevel"/>
    <w:tmpl w:val="5B3C716A"/>
    <w:lvl w:ilvl="0" w:tplc="20EEAEB8">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2B5C1F"/>
    <w:multiLevelType w:val="hybridMultilevel"/>
    <w:tmpl w:val="DFCC28E2"/>
    <w:lvl w:ilvl="0" w:tplc="7CEAC51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92E64D3"/>
    <w:multiLevelType w:val="hybridMultilevel"/>
    <w:tmpl w:val="8A625DA8"/>
    <w:lvl w:ilvl="0" w:tplc="477A6238">
      <w:start w:val="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D370FD"/>
    <w:multiLevelType w:val="hybridMultilevel"/>
    <w:tmpl w:val="B04E1C0E"/>
    <w:lvl w:ilvl="0" w:tplc="F01639D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753DD5"/>
    <w:multiLevelType w:val="hybridMultilevel"/>
    <w:tmpl w:val="47366416"/>
    <w:lvl w:ilvl="0" w:tplc="47D29E10">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ED4CEF"/>
    <w:multiLevelType w:val="hybridMultilevel"/>
    <w:tmpl w:val="2FDC6816"/>
    <w:lvl w:ilvl="0" w:tplc="47D29E1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6C07F6"/>
    <w:multiLevelType w:val="hybridMultilevel"/>
    <w:tmpl w:val="CB8E870E"/>
    <w:lvl w:ilvl="0" w:tplc="E632BA9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ABD5693"/>
    <w:multiLevelType w:val="hybridMultilevel"/>
    <w:tmpl w:val="9B8028C4"/>
    <w:lvl w:ilvl="0" w:tplc="47D29E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E023D9"/>
    <w:multiLevelType w:val="hybridMultilevel"/>
    <w:tmpl w:val="191CAE2C"/>
    <w:lvl w:ilvl="0" w:tplc="47D29E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AD3635"/>
    <w:multiLevelType w:val="hybridMultilevel"/>
    <w:tmpl w:val="D640E1E2"/>
    <w:lvl w:ilvl="0" w:tplc="47D29E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0"/>
  </w:num>
  <w:num w:numId="4">
    <w:abstractNumId w:val="10"/>
  </w:num>
  <w:num w:numId="5">
    <w:abstractNumId w:val="8"/>
  </w:num>
  <w:num w:numId="6">
    <w:abstractNumId w:val="11"/>
  </w:num>
  <w:num w:numId="7">
    <w:abstractNumId w:val="12"/>
  </w:num>
  <w:num w:numId="8">
    <w:abstractNumId w:val="2"/>
  </w:num>
  <w:num w:numId="9">
    <w:abstractNumId w:val="9"/>
  </w:num>
  <w:num w:numId="10">
    <w:abstractNumId w:val="6"/>
  </w:num>
  <w:num w:numId="11">
    <w:abstractNumId w:val="4"/>
  </w:num>
  <w:num w:numId="12">
    <w:abstractNumId w:val="3"/>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E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50dffz0s5x9uev2dkprdrrawfd09dsrs2s&quot;&gt;My EndNote Library&lt;record-ids&gt;&lt;item&gt;113&lt;/item&gt;&lt;item&gt;115&lt;/item&gt;&lt;item&gt;120&lt;/item&gt;&lt;item&gt;123&lt;/item&gt;&lt;item&gt;124&lt;/item&gt;&lt;item&gt;134&lt;/item&gt;&lt;item&gt;138&lt;/item&gt;&lt;item&gt;142&lt;/item&gt;&lt;item&gt;143&lt;/item&gt;&lt;item&gt;144&lt;/item&gt;&lt;item&gt;146&lt;/item&gt;&lt;item&gt;147&lt;/item&gt;&lt;item&gt;148&lt;/item&gt;&lt;item&gt;150&lt;/item&gt;&lt;item&gt;151&lt;/item&gt;&lt;item&gt;153&lt;/item&gt;&lt;item&gt;154&lt;/item&gt;&lt;item&gt;157&lt;/item&gt;&lt;item&gt;159&lt;/item&gt;&lt;item&gt;160&lt;/item&gt;&lt;item&gt;161&lt;/item&gt;&lt;item&gt;166&lt;/item&gt;&lt;item&gt;167&lt;/item&gt;&lt;item&gt;168&lt;/item&gt;&lt;item&gt;171&lt;/item&gt;&lt;item&gt;173&lt;/item&gt;&lt;item&gt;174&lt;/item&gt;&lt;item&gt;327&lt;/item&gt;&lt;item&gt;329&lt;/item&gt;&lt;item&gt;331&lt;/item&gt;&lt;item&gt;332&lt;/item&gt;&lt;item&gt;344&lt;/item&gt;&lt;item&gt;346&lt;/item&gt;&lt;item&gt;347&lt;/item&gt;&lt;item&gt;349&lt;/item&gt;&lt;item&gt;350&lt;/item&gt;&lt;item&gt;391&lt;/item&gt;&lt;item&gt;392&lt;/item&gt;&lt;item&gt;393&lt;/item&gt;&lt;item&gt;394&lt;/item&gt;&lt;item&gt;395&lt;/item&gt;&lt;item&gt;396&lt;/item&gt;&lt;item&gt;397&lt;/item&gt;&lt;item&gt;398&lt;/item&gt;&lt;item&gt;401&lt;/item&gt;&lt;/record-ids&gt;&lt;/item&gt;&lt;/Libraries&gt;"/>
  </w:docVars>
  <w:rsids>
    <w:rsidRoot w:val="00AA52EE"/>
    <w:rsid w:val="000034F7"/>
    <w:rsid w:val="000035FA"/>
    <w:rsid w:val="00003FE6"/>
    <w:rsid w:val="000053C1"/>
    <w:rsid w:val="00005565"/>
    <w:rsid w:val="000068EE"/>
    <w:rsid w:val="0000734C"/>
    <w:rsid w:val="00010CF3"/>
    <w:rsid w:val="0001168F"/>
    <w:rsid w:val="0001240E"/>
    <w:rsid w:val="00013D9B"/>
    <w:rsid w:val="00014B4D"/>
    <w:rsid w:val="00016057"/>
    <w:rsid w:val="000170E5"/>
    <w:rsid w:val="00017386"/>
    <w:rsid w:val="000237CB"/>
    <w:rsid w:val="00023D0A"/>
    <w:rsid w:val="00026239"/>
    <w:rsid w:val="00027740"/>
    <w:rsid w:val="000279F6"/>
    <w:rsid w:val="0003186A"/>
    <w:rsid w:val="0003268D"/>
    <w:rsid w:val="00033580"/>
    <w:rsid w:val="00034C68"/>
    <w:rsid w:val="00034CD6"/>
    <w:rsid w:val="0003688C"/>
    <w:rsid w:val="00036E4E"/>
    <w:rsid w:val="000376F7"/>
    <w:rsid w:val="00043A49"/>
    <w:rsid w:val="00044B5F"/>
    <w:rsid w:val="00045881"/>
    <w:rsid w:val="00045E43"/>
    <w:rsid w:val="00047376"/>
    <w:rsid w:val="00047A5B"/>
    <w:rsid w:val="00047EA9"/>
    <w:rsid w:val="000505ED"/>
    <w:rsid w:val="00051E73"/>
    <w:rsid w:val="0005224C"/>
    <w:rsid w:val="00054B9D"/>
    <w:rsid w:val="0005577F"/>
    <w:rsid w:val="00061D39"/>
    <w:rsid w:val="000623F0"/>
    <w:rsid w:val="00064EEF"/>
    <w:rsid w:val="00066883"/>
    <w:rsid w:val="00066958"/>
    <w:rsid w:val="00066EF0"/>
    <w:rsid w:val="00067929"/>
    <w:rsid w:val="00071575"/>
    <w:rsid w:val="00072170"/>
    <w:rsid w:val="00073E06"/>
    <w:rsid w:val="00073F88"/>
    <w:rsid w:val="00074956"/>
    <w:rsid w:val="000768DD"/>
    <w:rsid w:val="00077599"/>
    <w:rsid w:val="000815AA"/>
    <w:rsid w:val="00082316"/>
    <w:rsid w:val="00082F10"/>
    <w:rsid w:val="0008347B"/>
    <w:rsid w:val="00083CAC"/>
    <w:rsid w:val="00084452"/>
    <w:rsid w:val="0009008A"/>
    <w:rsid w:val="000922B1"/>
    <w:rsid w:val="0009397C"/>
    <w:rsid w:val="00093983"/>
    <w:rsid w:val="000939FB"/>
    <w:rsid w:val="00094392"/>
    <w:rsid w:val="000944CE"/>
    <w:rsid w:val="000947A9"/>
    <w:rsid w:val="000956E9"/>
    <w:rsid w:val="00095A40"/>
    <w:rsid w:val="00095C99"/>
    <w:rsid w:val="000A09B6"/>
    <w:rsid w:val="000A0F3C"/>
    <w:rsid w:val="000A1BDC"/>
    <w:rsid w:val="000A1F6E"/>
    <w:rsid w:val="000A249F"/>
    <w:rsid w:val="000A2795"/>
    <w:rsid w:val="000A3E1E"/>
    <w:rsid w:val="000B269A"/>
    <w:rsid w:val="000B2A07"/>
    <w:rsid w:val="000B4E1C"/>
    <w:rsid w:val="000B5DE8"/>
    <w:rsid w:val="000B630B"/>
    <w:rsid w:val="000B6EC4"/>
    <w:rsid w:val="000B7A0D"/>
    <w:rsid w:val="000C0C4F"/>
    <w:rsid w:val="000C21BA"/>
    <w:rsid w:val="000C370F"/>
    <w:rsid w:val="000C3C60"/>
    <w:rsid w:val="000C3EBF"/>
    <w:rsid w:val="000C45EE"/>
    <w:rsid w:val="000C69FF"/>
    <w:rsid w:val="000C7995"/>
    <w:rsid w:val="000D1395"/>
    <w:rsid w:val="000D1D1E"/>
    <w:rsid w:val="000D30ED"/>
    <w:rsid w:val="000D3C8A"/>
    <w:rsid w:val="000D3D25"/>
    <w:rsid w:val="000D468D"/>
    <w:rsid w:val="000D67A1"/>
    <w:rsid w:val="000D785B"/>
    <w:rsid w:val="000E31DF"/>
    <w:rsid w:val="000E37B7"/>
    <w:rsid w:val="000E67CA"/>
    <w:rsid w:val="000E70AC"/>
    <w:rsid w:val="000E7F7F"/>
    <w:rsid w:val="000F43D5"/>
    <w:rsid w:val="000F475E"/>
    <w:rsid w:val="000F6068"/>
    <w:rsid w:val="000F6CEB"/>
    <w:rsid w:val="001007FD"/>
    <w:rsid w:val="0010123D"/>
    <w:rsid w:val="0010280D"/>
    <w:rsid w:val="00105297"/>
    <w:rsid w:val="00107580"/>
    <w:rsid w:val="001110B4"/>
    <w:rsid w:val="0011140D"/>
    <w:rsid w:val="00120902"/>
    <w:rsid w:val="0012178D"/>
    <w:rsid w:val="00121A55"/>
    <w:rsid w:val="00121CA3"/>
    <w:rsid w:val="00124AA9"/>
    <w:rsid w:val="00130765"/>
    <w:rsid w:val="00130EFE"/>
    <w:rsid w:val="001344CE"/>
    <w:rsid w:val="00134AB5"/>
    <w:rsid w:val="00135394"/>
    <w:rsid w:val="00141049"/>
    <w:rsid w:val="0014134B"/>
    <w:rsid w:val="001437CC"/>
    <w:rsid w:val="0014415D"/>
    <w:rsid w:val="00144A34"/>
    <w:rsid w:val="00145CE4"/>
    <w:rsid w:val="00146F0B"/>
    <w:rsid w:val="00147B2F"/>
    <w:rsid w:val="001507C2"/>
    <w:rsid w:val="001520D9"/>
    <w:rsid w:val="001524B6"/>
    <w:rsid w:val="00152AB1"/>
    <w:rsid w:val="001554F9"/>
    <w:rsid w:val="00156100"/>
    <w:rsid w:val="001572E6"/>
    <w:rsid w:val="00157843"/>
    <w:rsid w:val="00157904"/>
    <w:rsid w:val="00160F54"/>
    <w:rsid w:val="00161297"/>
    <w:rsid w:val="001624DC"/>
    <w:rsid w:val="00164490"/>
    <w:rsid w:val="00165BAE"/>
    <w:rsid w:val="00167B7D"/>
    <w:rsid w:val="00170B40"/>
    <w:rsid w:val="00172BAB"/>
    <w:rsid w:val="00172BBC"/>
    <w:rsid w:val="00173246"/>
    <w:rsid w:val="00176659"/>
    <w:rsid w:val="00177E2D"/>
    <w:rsid w:val="00180056"/>
    <w:rsid w:val="00182696"/>
    <w:rsid w:val="00182A15"/>
    <w:rsid w:val="001848E5"/>
    <w:rsid w:val="0018504A"/>
    <w:rsid w:val="00187E1C"/>
    <w:rsid w:val="0019057A"/>
    <w:rsid w:val="001909F4"/>
    <w:rsid w:val="00190CE4"/>
    <w:rsid w:val="0019492D"/>
    <w:rsid w:val="00194A8C"/>
    <w:rsid w:val="00194F53"/>
    <w:rsid w:val="001967A0"/>
    <w:rsid w:val="001971E5"/>
    <w:rsid w:val="001A0867"/>
    <w:rsid w:val="001A24F9"/>
    <w:rsid w:val="001A32E4"/>
    <w:rsid w:val="001A3DAD"/>
    <w:rsid w:val="001A5DC8"/>
    <w:rsid w:val="001A79CC"/>
    <w:rsid w:val="001B225E"/>
    <w:rsid w:val="001B2C61"/>
    <w:rsid w:val="001B3002"/>
    <w:rsid w:val="001B304F"/>
    <w:rsid w:val="001B3471"/>
    <w:rsid w:val="001B760B"/>
    <w:rsid w:val="001B7672"/>
    <w:rsid w:val="001C030F"/>
    <w:rsid w:val="001C10AA"/>
    <w:rsid w:val="001C3E72"/>
    <w:rsid w:val="001C52F3"/>
    <w:rsid w:val="001C590B"/>
    <w:rsid w:val="001C5B36"/>
    <w:rsid w:val="001C5DEA"/>
    <w:rsid w:val="001C7E7F"/>
    <w:rsid w:val="001D01B4"/>
    <w:rsid w:val="001D2863"/>
    <w:rsid w:val="001D2982"/>
    <w:rsid w:val="001D2A6F"/>
    <w:rsid w:val="001D3C92"/>
    <w:rsid w:val="001D4054"/>
    <w:rsid w:val="001D4BFB"/>
    <w:rsid w:val="001D4E3F"/>
    <w:rsid w:val="001D5B5F"/>
    <w:rsid w:val="001D607B"/>
    <w:rsid w:val="001D6576"/>
    <w:rsid w:val="001D686A"/>
    <w:rsid w:val="001E1F52"/>
    <w:rsid w:val="001E2AC1"/>
    <w:rsid w:val="001E69CF"/>
    <w:rsid w:val="001F171C"/>
    <w:rsid w:val="001F5C8C"/>
    <w:rsid w:val="001F68F2"/>
    <w:rsid w:val="00200056"/>
    <w:rsid w:val="00200372"/>
    <w:rsid w:val="00202B70"/>
    <w:rsid w:val="0020335C"/>
    <w:rsid w:val="00205316"/>
    <w:rsid w:val="0021053D"/>
    <w:rsid w:val="00210C95"/>
    <w:rsid w:val="00210FE1"/>
    <w:rsid w:val="00215C6F"/>
    <w:rsid w:val="00216FA8"/>
    <w:rsid w:val="00217245"/>
    <w:rsid w:val="002200C9"/>
    <w:rsid w:val="00220703"/>
    <w:rsid w:val="002207EF"/>
    <w:rsid w:val="00220DDC"/>
    <w:rsid w:val="002248F5"/>
    <w:rsid w:val="00224939"/>
    <w:rsid w:val="00227390"/>
    <w:rsid w:val="00227752"/>
    <w:rsid w:val="002308DD"/>
    <w:rsid w:val="00231D50"/>
    <w:rsid w:val="00232067"/>
    <w:rsid w:val="00232D5B"/>
    <w:rsid w:val="00235320"/>
    <w:rsid w:val="00236208"/>
    <w:rsid w:val="00237DBB"/>
    <w:rsid w:val="00241A21"/>
    <w:rsid w:val="002448D8"/>
    <w:rsid w:val="00245A43"/>
    <w:rsid w:val="002469E0"/>
    <w:rsid w:val="00247434"/>
    <w:rsid w:val="00247F80"/>
    <w:rsid w:val="00247FD9"/>
    <w:rsid w:val="0025016C"/>
    <w:rsid w:val="00250A38"/>
    <w:rsid w:val="00251011"/>
    <w:rsid w:val="00252565"/>
    <w:rsid w:val="0025451E"/>
    <w:rsid w:val="002547EC"/>
    <w:rsid w:val="002549DF"/>
    <w:rsid w:val="00254B27"/>
    <w:rsid w:val="002554BE"/>
    <w:rsid w:val="00256E2F"/>
    <w:rsid w:val="0026169D"/>
    <w:rsid w:val="00261AAB"/>
    <w:rsid w:val="0026441F"/>
    <w:rsid w:val="00264D8A"/>
    <w:rsid w:val="00264F85"/>
    <w:rsid w:val="0026590F"/>
    <w:rsid w:val="0026781F"/>
    <w:rsid w:val="00271163"/>
    <w:rsid w:val="00271606"/>
    <w:rsid w:val="002719A9"/>
    <w:rsid w:val="00274945"/>
    <w:rsid w:val="00274F2C"/>
    <w:rsid w:val="0027539C"/>
    <w:rsid w:val="00275F23"/>
    <w:rsid w:val="0027683F"/>
    <w:rsid w:val="00276C6D"/>
    <w:rsid w:val="00276DA6"/>
    <w:rsid w:val="00281EC2"/>
    <w:rsid w:val="002823AD"/>
    <w:rsid w:val="00282AE0"/>
    <w:rsid w:val="00284943"/>
    <w:rsid w:val="0028580F"/>
    <w:rsid w:val="00285A0F"/>
    <w:rsid w:val="0028711E"/>
    <w:rsid w:val="00287135"/>
    <w:rsid w:val="00287475"/>
    <w:rsid w:val="0029007C"/>
    <w:rsid w:val="00290B5D"/>
    <w:rsid w:val="00290FD9"/>
    <w:rsid w:val="00292228"/>
    <w:rsid w:val="00293684"/>
    <w:rsid w:val="002953D4"/>
    <w:rsid w:val="002960D1"/>
    <w:rsid w:val="00296D85"/>
    <w:rsid w:val="00297843"/>
    <w:rsid w:val="002A1E10"/>
    <w:rsid w:val="002A5256"/>
    <w:rsid w:val="002A526D"/>
    <w:rsid w:val="002A5825"/>
    <w:rsid w:val="002A5967"/>
    <w:rsid w:val="002A5A3E"/>
    <w:rsid w:val="002A6420"/>
    <w:rsid w:val="002B0960"/>
    <w:rsid w:val="002B09C6"/>
    <w:rsid w:val="002B411A"/>
    <w:rsid w:val="002B479A"/>
    <w:rsid w:val="002B4C58"/>
    <w:rsid w:val="002B6360"/>
    <w:rsid w:val="002C071C"/>
    <w:rsid w:val="002C1AF9"/>
    <w:rsid w:val="002C29FF"/>
    <w:rsid w:val="002C376B"/>
    <w:rsid w:val="002C5FD8"/>
    <w:rsid w:val="002C7A27"/>
    <w:rsid w:val="002C7D1B"/>
    <w:rsid w:val="002D0987"/>
    <w:rsid w:val="002D3A9E"/>
    <w:rsid w:val="002D7FDB"/>
    <w:rsid w:val="002E0AD7"/>
    <w:rsid w:val="002E1FCE"/>
    <w:rsid w:val="002E44E7"/>
    <w:rsid w:val="002E525D"/>
    <w:rsid w:val="002E5D24"/>
    <w:rsid w:val="002E61FB"/>
    <w:rsid w:val="002F189A"/>
    <w:rsid w:val="002F19ED"/>
    <w:rsid w:val="002F27BE"/>
    <w:rsid w:val="002F5787"/>
    <w:rsid w:val="002F5EBF"/>
    <w:rsid w:val="00300C86"/>
    <w:rsid w:val="00302C17"/>
    <w:rsid w:val="0030345A"/>
    <w:rsid w:val="00303558"/>
    <w:rsid w:val="00304013"/>
    <w:rsid w:val="00304B8B"/>
    <w:rsid w:val="00304D5B"/>
    <w:rsid w:val="00305796"/>
    <w:rsid w:val="0030717C"/>
    <w:rsid w:val="00307420"/>
    <w:rsid w:val="00314F66"/>
    <w:rsid w:val="00315485"/>
    <w:rsid w:val="00315572"/>
    <w:rsid w:val="00315A49"/>
    <w:rsid w:val="003175D8"/>
    <w:rsid w:val="00317CB5"/>
    <w:rsid w:val="0032034E"/>
    <w:rsid w:val="00320EBB"/>
    <w:rsid w:val="00320F20"/>
    <w:rsid w:val="003212A6"/>
    <w:rsid w:val="003223E6"/>
    <w:rsid w:val="0032303C"/>
    <w:rsid w:val="003251BD"/>
    <w:rsid w:val="0032643E"/>
    <w:rsid w:val="00327607"/>
    <w:rsid w:val="003302D7"/>
    <w:rsid w:val="00333F26"/>
    <w:rsid w:val="00334909"/>
    <w:rsid w:val="00335212"/>
    <w:rsid w:val="003355F4"/>
    <w:rsid w:val="003356C7"/>
    <w:rsid w:val="003368CB"/>
    <w:rsid w:val="00342005"/>
    <w:rsid w:val="003424F9"/>
    <w:rsid w:val="0034379F"/>
    <w:rsid w:val="00343B89"/>
    <w:rsid w:val="0034401F"/>
    <w:rsid w:val="00347CE8"/>
    <w:rsid w:val="00350818"/>
    <w:rsid w:val="0035174E"/>
    <w:rsid w:val="0035279A"/>
    <w:rsid w:val="003532CE"/>
    <w:rsid w:val="00354DEA"/>
    <w:rsid w:val="003551F1"/>
    <w:rsid w:val="00355DB7"/>
    <w:rsid w:val="0035649E"/>
    <w:rsid w:val="00360361"/>
    <w:rsid w:val="003624BA"/>
    <w:rsid w:val="00363DC5"/>
    <w:rsid w:val="0036659F"/>
    <w:rsid w:val="00366629"/>
    <w:rsid w:val="00367C3C"/>
    <w:rsid w:val="00371392"/>
    <w:rsid w:val="00371943"/>
    <w:rsid w:val="003738AB"/>
    <w:rsid w:val="00377C97"/>
    <w:rsid w:val="00380257"/>
    <w:rsid w:val="00381995"/>
    <w:rsid w:val="00383458"/>
    <w:rsid w:val="00383C0F"/>
    <w:rsid w:val="0038527C"/>
    <w:rsid w:val="00385537"/>
    <w:rsid w:val="00385E79"/>
    <w:rsid w:val="00385FE6"/>
    <w:rsid w:val="00386DEE"/>
    <w:rsid w:val="00387FED"/>
    <w:rsid w:val="00390E9D"/>
    <w:rsid w:val="00391149"/>
    <w:rsid w:val="00391DF2"/>
    <w:rsid w:val="00392E0A"/>
    <w:rsid w:val="00393116"/>
    <w:rsid w:val="00394260"/>
    <w:rsid w:val="003950F2"/>
    <w:rsid w:val="003957E6"/>
    <w:rsid w:val="00395DF3"/>
    <w:rsid w:val="003A54D3"/>
    <w:rsid w:val="003A5DCE"/>
    <w:rsid w:val="003A7671"/>
    <w:rsid w:val="003B43FF"/>
    <w:rsid w:val="003B7823"/>
    <w:rsid w:val="003C0368"/>
    <w:rsid w:val="003C14DA"/>
    <w:rsid w:val="003C25F9"/>
    <w:rsid w:val="003C2F35"/>
    <w:rsid w:val="003C3416"/>
    <w:rsid w:val="003C514F"/>
    <w:rsid w:val="003C6182"/>
    <w:rsid w:val="003C7407"/>
    <w:rsid w:val="003C759A"/>
    <w:rsid w:val="003D050C"/>
    <w:rsid w:val="003D097A"/>
    <w:rsid w:val="003D1214"/>
    <w:rsid w:val="003D2B88"/>
    <w:rsid w:val="003D58EE"/>
    <w:rsid w:val="003D69E8"/>
    <w:rsid w:val="003D6FCB"/>
    <w:rsid w:val="003D7145"/>
    <w:rsid w:val="003E4E98"/>
    <w:rsid w:val="003E5A6E"/>
    <w:rsid w:val="003E64B3"/>
    <w:rsid w:val="003F012E"/>
    <w:rsid w:val="003F0324"/>
    <w:rsid w:val="003F0CB4"/>
    <w:rsid w:val="003F2C1A"/>
    <w:rsid w:val="003F4E40"/>
    <w:rsid w:val="003F5699"/>
    <w:rsid w:val="003F6383"/>
    <w:rsid w:val="004007C7"/>
    <w:rsid w:val="00401F17"/>
    <w:rsid w:val="004047ED"/>
    <w:rsid w:val="0040562F"/>
    <w:rsid w:val="00405BBF"/>
    <w:rsid w:val="00406668"/>
    <w:rsid w:val="00406A60"/>
    <w:rsid w:val="00407D11"/>
    <w:rsid w:val="00407DA3"/>
    <w:rsid w:val="00410354"/>
    <w:rsid w:val="004109D3"/>
    <w:rsid w:val="0041373D"/>
    <w:rsid w:val="00414824"/>
    <w:rsid w:val="0041563F"/>
    <w:rsid w:val="00415E54"/>
    <w:rsid w:val="00416FA3"/>
    <w:rsid w:val="00420894"/>
    <w:rsid w:val="0042150E"/>
    <w:rsid w:val="00421816"/>
    <w:rsid w:val="00421E21"/>
    <w:rsid w:val="00423746"/>
    <w:rsid w:val="00425477"/>
    <w:rsid w:val="00431123"/>
    <w:rsid w:val="00431E3E"/>
    <w:rsid w:val="0043263F"/>
    <w:rsid w:val="0043357D"/>
    <w:rsid w:val="00434814"/>
    <w:rsid w:val="00434FF8"/>
    <w:rsid w:val="004357CC"/>
    <w:rsid w:val="004363D0"/>
    <w:rsid w:val="00436FC4"/>
    <w:rsid w:val="004373C9"/>
    <w:rsid w:val="00440AA1"/>
    <w:rsid w:val="00442546"/>
    <w:rsid w:val="00442F19"/>
    <w:rsid w:val="00444744"/>
    <w:rsid w:val="00446F9A"/>
    <w:rsid w:val="00447454"/>
    <w:rsid w:val="004474B7"/>
    <w:rsid w:val="00454CEC"/>
    <w:rsid w:val="0046035F"/>
    <w:rsid w:val="00461F2B"/>
    <w:rsid w:val="00462382"/>
    <w:rsid w:val="0046285B"/>
    <w:rsid w:val="00462CEF"/>
    <w:rsid w:val="004631FC"/>
    <w:rsid w:val="00463FC1"/>
    <w:rsid w:val="00464F11"/>
    <w:rsid w:val="00465109"/>
    <w:rsid w:val="00465D94"/>
    <w:rsid w:val="00466291"/>
    <w:rsid w:val="0046667D"/>
    <w:rsid w:val="0046756B"/>
    <w:rsid w:val="00467BD6"/>
    <w:rsid w:val="00471B47"/>
    <w:rsid w:val="00472136"/>
    <w:rsid w:val="004736E2"/>
    <w:rsid w:val="00473828"/>
    <w:rsid w:val="00473B0C"/>
    <w:rsid w:val="00475D89"/>
    <w:rsid w:val="00475DB8"/>
    <w:rsid w:val="00476449"/>
    <w:rsid w:val="00476A36"/>
    <w:rsid w:val="0048062A"/>
    <w:rsid w:val="00481636"/>
    <w:rsid w:val="00481C66"/>
    <w:rsid w:val="00482892"/>
    <w:rsid w:val="004829DC"/>
    <w:rsid w:val="004830F8"/>
    <w:rsid w:val="004851B1"/>
    <w:rsid w:val="0048671D"/>
    <w:rsid w:val="00487A73"/>
    <w:rsid w:val="00490956"/>
    <w:rsid w:val="00490B5E"/>
    <w:rsid w:val="004919FF"/>
    <w:rsid w:val="00492FF2"/>
    <w:rsid w:val="004942F3"/>
    <w:rsid w:val="004973F1"/>
    <w:rsid w:val="004A259B"/>
    <w:rsid w:val="004A27A1"/>
    <w:rsid w:val="004A3493"/>
    <w:rsid w:val="004A3636"/>
    <w:rsid w:val="004A5BB2"/>
    <w:rsid w:val="004A6A79"/>
    <w:rsid w:val="004A6ED2"/>
    <w:rsid w:val="004B4E35"/>
    <w:rsid w:val="004B525C"/>
    <w:rsid w:val="004B6240"/>
    <w:rsid w:val="004B6AAB"/>
    <w:rsid w:val="004B77F9"/>
    <w:rsid w:val="004C051D"/>
    <w:rsid w:val="004C198F"/>
    <w:rsid w:val="004C33E6"/>
    <w:rsid w:val="004C38CB"/>
    <w:rsid w:val="004C3FE6"/>
    <w:rsid w:val="004C4165"/>
    <w:rsid w:val="004C4B48"/>
    <w:rsid w:val="004C6441"/>
    <w:rsid w:val="004C6A2F"/>
    <w:rsid w:val="004D14BE"/>
    <w:rsid w:val="004D3CE3"/>
    <w:rsid w:val="004D4907"/>
    <w:rsid w:val="004D51F8"/>
    <w:rsid w:val="004D53E9"/>
    <w:rsid w:val="004D6B2A"/>
    <w:rsid w:val="004D73EE"/>
    <w:rsid w:val="004E3D5F"/>
    <w:rsid w:val="004E6A1F"/>
    <w:rsid w:val="004F1E8A"/>
    <w:rsid w:val="004F2B64"/>
    <w:rsid w:val="004F4A59"/>
    <w:rsid w:val="004F4A60"/>
    <w:rsid w:val="004F5F64"/>
    <w:rsid w:val="004F77BD"/>
    <w:rsid w:val="00500BF2"/>
    <w:rsid w:val="005019B7"/>
    <w:rsid w:val="005019C2"/>
    <w:rsid w:val="00504155"/>
    <w:rsid w:val="00510E89"/>
    <w:rsid w:val="00511024"/>
    <w:rsid w:val="005116E2"/>
    <w:rsid w:val="00512C49"/>
    <w:rsid w:val="00514E2A"/>
    <w:rsid w:val="005152C1"/>
    <w:rsid w:val="00516D88"/>
    <w:rsid w:val="00517206"/>
    <w:rsid w:val="005202BF"/>
    <w:rsid w:val="00520919"/>
    <w:rsid w:val="00522944"/>
    <w:rsid w:val="00523717"/>
    <w:rsid w:val="0052472A"/>
    <w:rsid w:val="00525E20"/>
    <w:rsid w:val="00527678"/>
    <w:rsid w:val="00530B68"/>
    <w:rsid w:val="00532715"/>
    <w:rsid w:val="00533B45"/>
    <w:rsid w:val="00534607"/>
    <w:rsid w:val="0053588B"/>
    <w:rsid w:val="00535A30"/>
    <w:rsid w:val="005372CC"/>
    <w:rsid w:val="00537EC9"/>
    <w:rsid w:val="00541FD8"/>
    <w:rsid w:val="00543AA5"/>
    <w:rsid w:val="00543CB3"/>
    <w:rsid w:val="0054552A"/>
    <w:rsid w:val="00545B05"/>
    <w:rsid w:val="00547ECE"/>
    <w:rsid w:val="00547F2D"/>
    <w:rsid w:val="00551B1F"/>
    <w:rsid w:val="005525BA"/>
    <w:rsid w:val="005525D4"/>
    <w:rsid w:val="00553BD0"/>
    <w:rsid w:val="005565ED"/>
    <w:rsid w:val="00560976"/>
    <w:rsid w:val="005609C4"/>
    <w:rsid w:val="0056157F"/>
    <w:rsid w:val="00563760"/>
    <w:rsid w:val="0056441E"/>
    <w:rsid w:val="00565989"/>
    <w:rsid w:val="00566849"/>
    <w:rsid w:val="00570CBF"/>
    <w:rsid w:val="00572AFD"/>
    <w:rsid w:val="00572BBF"/>
    <w:rsid w:val="00572C78"/>
    <w:rsid w:val="00575F44"/>
    <w:rsid w:val="00581A74"/>
    <w:rsid w:val="00583C53"/>
    <w:rsid w:val="00584587"/>
    <w:rsid w:val="00586DEE"/>
    <w:rsid w:val="00587A51"/>
    <w:rsid w:val="0059128F"/>
    <w:rsid w:val="00592B64"/>
    <w:rsid w:val="00592D30"/>
    <w:rsid w:val="00593177"/>
    <w:rsid w:val="00594283"/>
    <w:rsid w:val="005951D9"/>
    <w:rsid w:val="00595231"/>
    <w:rsid w:val="005972FA"/>
    <w:rsid w:val="005975E0"/>
    <w:rsid w:val="005A123A"/>
    <w:rsid w:val="005A16CB"/>
    <w:rsid w:val="005A4D98"/>
    <w:rsid w:val="005A5A45"/>
    <w:rsid w:val="005A6823"/>
    <w:rsid w:val="005A69EF"/>
    <w:rsid w:val="005A6C27"/>
    <w:rsid w:val="005B03BC"/>
    <w:rsid w:val="005B1615"/>
    <w:rsid w:val="005B528A"/>
    <w:rsid w:val="005B7240"/>
    <w:rsid w:val="005C009D"/>
    <w:rsid w:val="005C0C39"/>
    <w:rsid w:val="005C127A"/>
    <w:rsid w:val="005C2C30"/>
    <w:rsid w:val="005C415A"/>
    <w:rsid w:val="005C4596"/>
    <w:rsid w:val="005C6E8A"/>
    <w:rsid w:val="005C7777"/>
    <w:rsid w:val="005C784A"/>
    <w:rsid w:val="005D074B"/>
    <w:rsid w:val="005D1546"/>
    <w:rsid w:val="005D1558"/>
    <w:rsid w:val="005D1E2B"/>
    <w:rsid w:val="005D3E4B"/>
    <w:rsid w:val="005D4CE5"/>
    <w:rsid w:val="005D4DAF"/>
    <w:rsid w:val="005D57AE"/>
    <w:rsid w:val="005D5CD7"/>
    <w:rsid w:val="005D64D4"/>
    <w:rsid w:val="005E048E"/>
    <w:rsid w:val="005E0543"/>
    <w:rsid w:val="005E079B"/>
    <w:rsid w:val="005E1A2E"/>
    <w:rsid w:val="005E2A17"/>
    <w:rsid w:val="005E4B16"/>
    <w:rsid w:val="005E5106"/>
    <w:rsid w:val="005E742E"/>
    <w:rsid w:val="005F0ABF"/>
    <w:rsid w:val="005F23EA"/>
    <w:rsid w:val="005F32ED"/>
    <w:rsid w:val="005F3B6F"/>
    <w:rsid w:val="005F3FFB"/>
    <w:rsid w:val="005F7EDB"/>
    <w:rsid w:val="00601D87"/>
    <w:rsid w:val="00602085"/>
    <w:rsid w:val="00602138"/>
    <w:rsid w:val="006036C4"/>
    <w:rsid w:val="00604E08"/>
    <w:rsid w:val="006051E2"/>
    <w:rsid w:val="00605650"/>
    <w:rsid w:val="0060651F"/>
    <w:rsid w:val="00607F25"/>
    <w:rsid w:val="00611316"/>
    <w:rsid w:val="00612513"/>
    <w:rsid w:val="00614ADE"/>
    <w:rsid w:val="00616943"/>
    <w:rsid w:val="00616AE1"/>
    <w:rsid w:val="00617249"/>
    <w:rsid w:val="00621AC9"/>
    <w:rsid w:val="00622B77"/>
    <w:rsid w:val="00622BA5"/>
    <w:rsid w:val="006241CA"/>
    <w:rsid w:val="0062679C"/>
    <w:rsid w:val="00626848"/>
    <w:rsid w:val="0063138F"/>
    <w:rsid w:val="0063173E"/>
    <w:rsid w:val="006331ED"/>
    <w:rsid w:val="006334A5"/>
    <w:rsid w:val="006340DD"/>
    <w:rsid w:val="0063451B"/>
    <w:rsid w:val="00634CF1"/>
    <w:rsid w:val="00635606"/>
    <w:rsid w:val="00635A44"/>
    <w:rsid w:val="00635E98"/>
    <w:rsid w:val="006378CA"/>
    <w:rsid w:val="0064041A"/>
    <w:rsid w:val="00640843"/>
    <w:rsid w:val="0064116D"/>
    <w:rsid w:val="006413F2"/>
    <w:rsid w:val="00642539"/>
    <w:rsid w:val="00643AA6"/>
    <w:rsid w:val="00643DAB"/>
    <w:rsid w:val="006446D3"/>
    <w:rsid w:val="006457AD"/>
    <w:rsid w:val="0064598A"/>
    <w:rsid w:val="00651C30"/>
    <w:rsid w:val="00651FF6"/>
    <w:rsid w:val="00654310"/>
    <w:rsid w:val="00654A03"/>
    <w:rsid w:val="0065734B"/>
    <w:rsid w:val="00662A43"/>
    <w:rsid w:val="00663C49"/>
    <w:rsid w:val="0066547A"/>
    <w:rsid w:val="00666351"/>
    <w:rsid w:val="0067011A"/>
    <w:rsid w:val="006716BA"/>
    <w:rsid w:val="00672C60"/>
    <w:rsid w:val="006733FA"/>
    <w:rsid w:val="00673647"/>
    <w:rsid w:val="00676263"/>
    <w:rsid w:val="00680224"/>
    <w:rsid w:val="00680CFC"/>
    <w:rsid w:val="006826E6"/>
    <w:rsid w:val="00683AEB"/>
    <w:rsid w:val="00684669"/>
    <w:rsid w:val="00685810"/>
    <w:rsid w:val="00690F3A"/>
    <w:rsid w:val="0069108F"/>
    <w:rsid w:val="006919C8"/>
    <w:rsid w:val="0069258B"/>
    <w:rsid w:val="0069492D"/>
    <w:rsid w:val="006959A1"/>
    <w:rsid w:val="00697FC8"/>
    <w:rsid w:val="00697FDC"/>
    <w:rsid w:val="006A052B"/>
    <w:rsid w:val="006A2224"/>
    <w:rsid w:val="006A3075"/>
    <w:rsid w:val="006A3F35"/>
    <w:rsid w:val="006A419E"/>
    <w:rsid w:val="006B3620"/>
    <w:rsid w:val="006B37F8"/>
    <w:rsid w:val="006B4CBF"/>
    <w:rsid w:val="006C16C8"/>
    <w:rsid w:val="006C2615"/>
    <w:rsid w:val="006C363A"/>
    <w:rsid w:val="006C4D43"/>
    <w:rsid w:val="006C78B3"/>
    <w:rsid w:val="006D3213"/>
    <w:rsid w:val="006D43E1"/>
    <w:rsid w:val="006D4EB4"/>
    <w:rsid w:val="006D5B29"/>
    <w:rsid w:val="006D5B52"/>
    <w:rsid w:val="006D6AED"/>
    <w:rsid w:val="006D727F"/>
    <w:rsid w:val="006E0993"/>
    <w:rsid w:val="006E11DF"/>
    <w:rsid w:val="006E1D71"/>
    <w:rsid w:val="006E2B71"/>
    <w:rsid w:val="006E6B39"/>
    <w:rsid w:val="006E7222"/>
    <w:rsid w:val="006E76C0"/>
    <w:rsid w:val="006F0ED7"/>
    <w:rsid w:val="006F187B"/>
    <w:rsid w:val="006F1F5C"/>
    <w:rsid w:val="006F3A98"/>
    <w:rsid w:val="006F71D2"/>
    <w:rsid w:val="007001E9"/>
    <w:rsid w:val="00700E4D"/>
    <w:rsid w:val="007020E3"/>
    <w:rsid w:val="00703A7E"/>
    <w:rsid w:val="00704FD0"/>
    <w:rsid w:val="00706F12"/>
    <w:rsid w:val="00707B11"/>
    <w:rsid w:val="00707B3E"/>
    <w:rsid w:val="00710AD6"/>
    <w:rsid w:val="00711120"/>
    <w:rsid w:val="00711457"/>
    <w:rsid w:val="00711CB0"/>
    <w:rsid w:val="00711E03"/>
    <w:rsid w:val="00712D27"/>
    <w:rsid w:val="00713015"/>
    <w:rsid w:val="007141E8"/>
    <w:rsid w:val="0071510C"/>
    <w:rsid w:val="007151B0"/>
    <w:rsid w:val="0071752A"/>
    <w:rsid w:val="0072193D"/>
    <w:rsid w:val="00721EAC"/>
    <w:rsid w:val="00723235"/>
    <w:rsid w:val="00727871"/>
    <w:rsid w:val="007300DE"/>
    <w:rsid w:val="007320A3"/>
    <w:rsid w:val="007320D3"/>
    <w:rsid w:val="00732CC0"/>
    <w:rsid w:val="007347AB"/>
    <w:rsid w:val="0073524A"/>
    <w:rsid w:val="00740511"/>
    <w:rsid w:val="007440C8"/>
    <w:rsid w:val="00744782"/>
    <w:rsid w:val="007502D6"/>
    <w:rsid w:val="00751A8A"/>
    <w:rsid w:val="00751D13"/>
    <w:rsid w:val="007541B2"/>
    <w:rsid w:val="007542D1"/>
    <w:rsid w:val="0075572B"/>
    <w:rsid w:val="00757EB1"/>
    <w:rsid w:val="00763A56"/>
    <w:rsid w:val="0076453A"/>
    <w:rsid w:val="007703AC"/>
    <w:rsid w:val="00770DCC"/>
    <w:rsid w:val="00772FE6"/>
    <w:rsid w:val="0077474F"/>
    <w:rsid w:val="00776793"/>
    <w:rsid w:val="00781914"/>
    <w:rsid w:val="00781B3C"/>
    <w:rsid w:val="0078229F"/>
    <w:rsid w:val="007828E7"/>
    <w:rsid w:val="00783C19"/>
    <w:rsid w:val="007846F3"/>
    <w:rsid w:val="00785343"/>
    <w:rsid w:val="0079065A"/>
    <w:rsid w:val="00792C49"/>
    <w:rsid w:val="00793AE3"/>
    <w:rsid w:val="00796D24"/>
    <w:rsid w:val="007A0258"/>
    <w:rsid w:val="007A0BB5"/>
    <w:rsid w:val="007A2EC9"/>
    <w:rsid w:val="007A36C9"/>
    <w:rsid w:val="007A54D3"/>
    <w:rsid w:val="007B0AA7"/>
    <w:rsid w:val="007B2D83"/>
    <w:rsid w:val="007B422C"/>
    <w:rsid w:val="007B626E"/>
    <w:rsid w:val="007B7788"/>
    <w:rsid w:val="007C09F5"/>
    <w:rsid w:val="007C0FD4"/>
    <w:rsid w:val="007C1B77"/>
    <w:rsid w:val="007C57EC"/>
    <w:rsid w:val="007C5935"/>
    <w:rsid w:val="007C67CA"/>
    <w:rsid w:val="007D299B"/>
    <w:rsid w:val="007D2B03"/>
    <w:rsid w:val="007D2EE2"/>
    <w:rsid w:val="007D3206"/>
    <w:rsid w:val="007D5A6A"/>
    <w:rsid w:val="007D6631"/>
    <w:rsid w:val="007D6C59"/>
    <w:rsid w:val="007D6F10"/>
    <w:rsid w:val="007F00F9"/>
    <w:rsid w:val="007F283E"/>
    <w:rsid w:val="007F32BE"/>
    <w:rsid w:val="00801D05"/>
    <w:rsid w:val="008029BF"/>
    <w:rsid w:val="00803D8C"/>
    <w:rsid w:val="008043B7"/>
    <w:rsid w:val="00804C6D"/>
    <w:rsid w:val="00804D42"/>
    <w:rsid w:val="00805757"/>
    <w:rsid w:val="008060A8"/>
    <w:rsid w:val="0080624A"/>
    <w:rsid w:val="00806C81"/>
    <w:rsid w:val="00807899"/>
    <w:rsid w:val="00812058"/>
    <w:rsid w:val="00813161"/>
    <w:rsid w:val="0081700F"/>
    <w:rsid w:val="0082111D"/>
    <w:rsid w:val="008218AF"/>
    <w:rsid w:val="00823BDC"/>
    <w:rsid w:val="00824451"/>
    <w:rsid w:val="00824796"/>
    <w:rsid w:val="008258A1"/>
    <w:rsid w:val="00826752"/>
    <w:rsid w:val="008270DC"/>
    <w:rsid w:val="00827133"/>
    <w:rsid w:val="00830537"/>
    <w:rsid w:val="00833E12"/>
    <w:rsid w:val="008341F9"/>
    <w:rsid w:val="008363F5"/>
    <w:rsid w:val="00836C8B"/>
    <w:rsid w:val="00837654"/>
    <w:rsid w:val="00840205"/>
    <w:rsid w:val="008403ED"/>
    <w:rsid w:val="00842672"/>
    <w:rsid w:val="0084372F"/>
    <w:rsid w:val="00843DC0"/>
    <w:rsid w:val="00845708"/>
    <w:rsid w:val="00845CAE"/>
    <w:rsid w:val="00845E59"/>
    <w:rsid w:val="0085119F"/>
    <w:rsid w:val="00855D86"/>
    <w:rsid w:val="00861159"/>
    <w:rsid w:val="0086224D"/>
    <w:rsid w:val="008645FD"/>
    <w:rsid w:val="00865726"/>
    <w:rsid w:val="00866F5A"/>
    <w:rsid w:val="008675F7"/>
    <w:rsid w:val="00870E45"/>
    <w:rsid w:val="00875BE4"/>
    <w:rsid w:val="00877E8D"/>
    <w:rsid w:val="00881351"/>
    <w:rsid w:val="00881CEF"/>
    <w:rsid w:val="008822E3"/>
    <w:rsid w:val="00882BD0"/>
    <w:rsid w:val="008832A5"/>
    <w:rsid w:val="00886994"/>
    <w:rsid w:val="008870B8"/>
    <w:rsid w:val="00887409"/>
    <w:rsid w:val="00890555"/>
    <w:rsid w:val="008919A5"/>
    <w:rsid w:val="00891F52"/>
    <w:rsid w:val="00895375"/>
    <w:rsid w:val="008A3BD4"/>
    <w:rsid w:val="008A5C47"/>
    <w:rsid w:val="008B3345"/>
    <w:rsid w:val="008B4F6F"/>
    <w:rsid w:val="008B55A4"/>
    <w:rsid w:val="008C24DD"/>
    <w:rsid w:val="008C25CC"/>
    <w:rsid w:val="008C3353"/>
    <w:rsid w:val="008C7271"/>
    <w:rsid w:val="008C7DB0"/>
    <w:rsid w:val="008D0E91"/>
    <w:rsid w:val="008D243A"/>
    <w:rsid w:val="008D2E83"/>
    <w:rsid w:val="008D445A"/>
    <w:rsid w:val="008D5C8F"/>
    <w:rsid w:val="008D6A19"/>
    <w:rsid w:val="008D6A88"/>
    <w:rsid w:val="008E021C"/>
    <w:rsid w:val="008E0EE5"/>
    <w:rsid w:val="008E19BA"/>
    <w:rsid w:val="008E1D63"/>
    <w:rsid w:val="008E2E39"/>
    <w:rsid w:val="008E5642"/>
    <w:rsid w:val="008E5CE3"/>
    <w:rsid w:val="008E7AEF"/>
    <w:rsid w:val="008E7FB0"/>
    <w:rsid w:val="008F0D1E"/>
    <w:rsid w:val="008F0E47"/>
    <w:rsid w:val="008F77C2"/>
    <w:rsid w:val="008F7806"/>
    <w:rsid w:val="008F7ED1"/>
    <w:rsid w:val="00903CBB"/>
    <w:rsid w:val="00905C2D"/>
    <w:rsid w:val="00912372"/>
    <w:rsid w:val="009147AD"/>
    <w:rsid w:val="00914D1A"/>
    <w:rsid w:val="009204B3"/>
    <w:rsid w:val="00921DEC"/>
    <w:rsid w:val="00922315"/>
    <w:rsid w:val="00922E2C"/>
    <w:rsid w:val="00922FE8"/>
    <w:rsid w:val="0092493B"/>
    <w:rsid w:val="00925421"/>
    <w:rsid w:val="00925D29"/>
    <w:rsid w:val="00926C27"/>
    <w:rsid w:val="00930FBD"/>
    <w:rsid w:val="00932C58"/>
    <w:rsid w:val="00933CCE"/>
    <w:rsid w:val="00933D30"/>
    <w:rsid w:val="0093418D"/>
    <w:rsid w:val="00937C73"/>
    <w:rsid w:val="00940A2C"/>
    <w:rsid w:val="00941446"/>
    <w:rsid w:val="009421A4"/>
    <w:rsid w:val="00943CE9"/>
    <w:rsid w:val="009450A9"/>
    <w:rsid w:val="009459B0"/>
    <w:rsid w:val="00945C85"/>
    <w:rsid w:val="00946750"/>
    <w:rsid w:val="00953B19"/>
    <w:rsid w:val="009547A2"/>
    <w:rsid w:val="009552EA"/>
    <w:rsid w:val="00956B3E"/>
    <w:rsid w:val="00956DEF"/>
    <w:rsid w:val="0095780C"/>
    <w:rsid w:val="00960755"/>
    <w:rsid w:val="0096099A"/>
    <w:rsid w:val="00960FC3"/>
    <w:rsid w:val="00965981"/>
    <w:rsid w:val="00966F84"/>
    <w:rsid w:val="009678B7"/>
    <w:rsid w:val="0097063C"/>
    <w:rsid w:val="009716B1"/>
    <w:rsid w:val="00971E60"/>
    <w:rsid w:val="00972075"/>
    <w:rsid w:val="00972EA2"/>
    <w:rsid w:val="009774A6"/>
    <w:rsid w:val="009847D9"/>
    <w:rsid w:val="00987734"/>
    <w:rsid w:val="00990574"/>
    <w:rsid w:val="00996010"/>
    <w:rsid w:val="009A18A0"/>
    <w:rsid w:val="009A286C"/>
    <w:rsid w:val="009A3A60"/>
    <w:rsid w:val="009A59B2"/>
    <w:rsid w:val="009A6023"/>
    <w:rsid w:val="009A6FF5"/>
    <w:rsid w:val="009A7BDD"/>
    <w:rsid w:val="009B075C"/>
    <w:rsid w:val="009B078C"/>
    <w:rsid w:val="009B1253"/>
    <w:rsid w:val="009B2A1F"/>
    <w:rsid w:val="009B44DE"/>
    <w:rsid w:val="009B4D63"/>
    <w:rsid w:val="009B51EA"/>
    <w:rsid w:val="009B606C"/>
    <w:rsid w:val="009B641B"/>
    <w:rsid w:val="009B7C01"/>
    <w:rsid w:val="009C0491"/>
    <w:rsid w:val="009C04FB"/>
    <w:rsid w:val="009C0DBA"/>
    <w:rsid w:val="009C1B53"/>
    <w:rsid w:val="009C22D5"/>
    <w:rsid w:val="009C399F"/>
    <w:rsid w:val="009C4D3B"/>
    <w:rsid w:val="009C4DD5"/>
    <w:rsid w:val="009C5D8B"/>
    <w:rsid w:val="009D0F0D"/>
    <w:rsid w:val="009D1AEB"/>
    <w:rsid w:val="009D231B"/>
    <w:rsid w:val="009D4483"/>
    <w:rsid w:val="009D4E6C"/>
    <w:rsid w:val="009D5255"/>
    <w:rsid w:val="009D6181"/>
    <w:rsid w:val="009E08A2"/>
    <w:rsid w:val="009E0D3B"/>
    <w:rsid w:val="009E1246"/>
    <w:rsid w:val="009E1315"/>
    <w:rsid w:val="009E131E"/>
    <w:rsid w:val="009E138E"/>
    <w:rsid w:val="009E3BC4"/>
    <w:rsid w:val="009E58BE"/>
    <w:rsid w:val="009F10F9"/>
    <w:rsid w:val="009F2A75"/>
    <w:rsid w:val="009F4C0F"/>
    <w:rsid w:val="009F4CCD"/>
    <w:rsid w:val="009F5B75"/>
    <w:rsid w:val="009F5E76"/>
    <w:rsid w:val="009F7748"/>
    <w:rsid w:val="00A00222"/>
    <w:rsid w:val="00A00F77"/>
    <w:rsid w:val="00A02AE5"/>
    <w:rsid w:val="00A042F4"/>
    <w:rsid w:val="00A04BAD"/>
    <w:rsid w:val="00A05875"/>
    <w:rsid w:val="00A1003E"/>
    <w:rsid w:val="00A10AE5"/>
    <w:rsid w:val="00A112DB"/>
    <w:rsid w:val="00A114BE"/>
    <w:rsid w:val="00A1373A"/>
    <w:rsid w:val="00A14CA3"/>
    <w:rsid w:val="00A15CE0"/>
    <w:rsid w:val="00A15F5D"/>
    <w:rsid w:val="00A17E36"/>
    <w:rsid w:val="00A20EFD"/>
    <w:rsid w:val="00A24DB6"/>
    <w:rsid w:val="00A254B5"/>
    <w:rsid w:val="00A25F64"/>
    <w:rsid w:val="00A26B87"/>
    <w:rsid w:val="00A271A4"/>
    <w:rsid w:val="00A27A08"/>
    <w:rsid w:val="00A31358"/>
    <w:rsid w:val="00A316FF"/>
    <w:rsid w:val="00A32920"/>
    <w:rsid w:val="00A335CE"/>
    <w:rsid w:val="00A3486D"/>
    <w:rsid w:val="00A36B41"/>
    <w:rsid w:val="00A41D6B"/>
    <w:rsid w:val="00A423EE"/>
    <w:rsid w:val="00A42D9A"/>
    <w:rsid w:val="00A43876"/>
    <w:rsid w:val="00A440C2"/>
    <w:rsid w:val="00A509AE"/>
    <w:rsid w:val="00A50F87"/>
    <w:rsid w:val="00A52414"/>
    <w:rsid w:val="00A563BB"/>
    <w:rsid w:val="00A56F74"/>
    <w:rsid w:val="00A604A9"/>
    <w:rsid w:val="00A60D30"/>
    <w:rsid w:val="00A61BAD"/>
    <w:rsid w:val="00A61F2E"/>
    <w:rsid w:val="00A63A31"/>
    <w:rsid w:val="00A6568E"/>
    <w:rsid w:val="00A6775F"/>
    <w:rsid w:val="00A700A1"/>
    <w:rsid w:val="00A70F85"/>
    <w:rsid w:val="00A71026"/>
    <w:rsid w:val="00A71C08"/>
    <w:rsid w:val="00A80BEC"/>
    <w:rsid w:val="00A818E1"/>
    <w:rsid w:val="00A83920"/>
    <w:rsid w:val="00A86AAA"/>
    <w:rsid w:val="00A9123B"/>
    <w:rsid w:val="00A9262A"/>
    <w:rsid w:val="00A93C40"/>
    <w:rsid w:val="00A942CE"/>
    <w:rsid w:val="00A9584F"/>
    <w:rsid w:val="00A967C4"/>
    <w:rsid w:val="00A96CCA"/>
    <w:rsid w:val="00A9731D"/>
    <w:rsid w:val="00AA1500"/>
    <w:rsid w:val="00AA2976"/>
    <w:rsid w:val="00AA2DBD"/>
    <w:rsid w:val="00AA3C81"/>
    <w:rsid w:val="00AA52EE"/>
    <w:rsid w:val="00AA5316"/>
    <w:rsid w:val="00AA5860"/>
    <w:rsid w:val="00AA5D2B"/>
    <w:rsid w:val="00AB0D27"/>
    <w:rsid w:val="00AB2424"/>
    <w:rsid w:val="00AB3807"/>
    <w:rsid w:val="00AB53FE"/>
    <w:rsid w:val="00AB54F4"/>
    <w:rsid w:val="00AB688C"/>
    <w:rsid w:val="00AB72B1"/>
    <w:rsid w:val="00AB7D1E"/>
    <w:rsid w:val="00AC00D2"/>
    <w:rsid w:val="00AC16F5"/>
    <w:rsid w:val="00AC1D49"/>
    <w:rsid w:val="00AC2024"/>
    <w:rsid w:val="00AC761E"/>
    <w:rsid w:val="00AD053E"/>
    <w:rsid w:val="00AD1530"/>
    <w:rsid w:val="00AD325D"/>
    <w:rsid w:val="00AD36F0"/>
    <w:rsid w:val="00AD54DF"/>
    <w:rsid w:val="00AD59DF"/>
    <w:rsid w:val="00AD64E3"/>
    <w:rsid w:val="00AD6A30"/>
    <w:rsid w:val="00AD6CBF"/>
    <w:rsid w:val="00AE1CB6"/>
    <w:rsid w:val="00AE3423"/>
    <w:rsid w:val="00AE5747"/>
    <w:rsid w:val="00AE691F"/>
    <w:rsid w:val="00AE6EF2"/>
    <w:rsid w:val="00AF24B6"/>
    <w:rsid w:val="00AF2CBE"/>
    <w:rsid w:val="00AF4536"/>
    <w:rsid w:val="00AF5D66"/>
    <w:rsid w:val="00AF7011"/>
    <w:rsid w:val="00B0194F"/>
    <w:rsid w:val="00B01C4C"/>
    <w:rsid w:val="00B0223F"/>
    <w:rsid w:val="00B0385E"/>
    <w:rsid w:val="00B0390B"/>
    <w:rsid w:val="00B056C4"/>
    <w:rsid w:val="00B0614E"/>
    <w:rsid w:val="00B11EEC"/>
    <w:rsid w:val="00B139C0"/>
    <w:rsid w:val="00B13AFC"/>
    <w:rsid w:val="00B14870"/>
    <w:rsid w:val="00B16ECE"/>
    <w:rsid w:val="00B17D0D"/>
    <w:rsid w:val="00B2044A"/>
    <w:rsid w:val="00B25023"/>
    <w:rsid w:val="00B2511B"/>
    <w:rsid w:val="00B3064C"/>
    <w:rsid w:val="00B306D9"/>
    <w:rsid w:val="00B3184B"/>
    <w:rsid w:val="00B33284"/>
    <w:rsid w:val="00B34CDF"/>
    <w:rsid w:val="00B364F4"/>
    <w:rsid w:val="00B36658"/>
    <w:rsid w:val="00B40331"/>
    <w:rsid w:val="00B41D68"/>
    <w:rsid w:val="00B42B25"/>
    <w:rsid w:val="00B43FE8"/>
    <w:rsid w:val="00B4469E"/>
    <w:rsid w:val="00B4564E"/>
    <w:rsid w:val="00B45A28"/>
    <w:rsid w:val="00B45DF3"/>
    <w:rsid w:val="00B468E9"/>
    <w:rsid w:val="00B46C94"/>
    <w:rsid w:val="00B47722"/>
    <w:rsid w:val="00B52DE4"/>
    <w:rsid w:val="00B56011"/>
    <w:rsid w:val="00B61384"/>
    <w:rsid w:val="00B62C4C"/>
    <w:rsid w:val="00B62DF0"/>
    <w:rsid w:val="00B65607"/>
    <w:rsid w:val="00B65645"/>
    <w:rsid w:val="00B67906"/>
    <w:rsid w:val="00B72758"/>
    <w:rsid w:val="00B738F5"/>
    <w:rsid w:val="00B73A68"/>
    <w:rsid w:val="00B77E35"/>
    <w:rsid w:val="00B80802"/>
    <w:rsid w:val="00B833DE"/>
    <w:rsid w:val="00B85245"/>
    <w:rsid w:val="00B8746E"/>
    <w:rsid w:val="00B90A69"/>
    <w:rsid w:val="00B91D9F"/>
    <w:rsid w:val="00B93663"/>
    <w:rsid w:val="00B94441"/>
    <w:rsid w:val="00BA0803"/>
    <w:rsid w:val="00BA14E2"/>
    <w:rsid w:val="00BA2095"/>
    <w:rsid w:val="00BA28C9"/>
    <w:rsid w:val="00BA322B"/>
    <w:rsid w:val="00BA4B9E"/>
    <w:rsid w:val="00BA585D"/>
    <w:rsid w:val="00BB0180"/>
    <w:rsid w:val="00BB01D0"/>
    <w:rsid w:val="00BB06C3"/>
    <w:rsid w:val="00BB0C3C"/>
    <w:rsid w:val="00BB0EF8"/>
    <w:rsid w:val="00BB1107"/>
    <w:rsid w:val="00BB2CA8"/>
    <w:rsid w:val="00BB2D3B"/>
    <w:rsid w:val="00BB455F"/>
    <w:rsid w:val="00BB5506"/>
    <w:rsid w:val="00BB5620"/>
    <w:rsid w:val="00BB7856"/>
    <w:rsid w:val="00BB7C47"/>
    <w:rsid w:val="00BC0D1F"/>
    <w:rsid w:val="00BC1E22"/>
    <w:rsid w:val="00BC23FC"/>
    <w:rsid w:val="00BC2FB9"/>
    <w:rsid w:val="00BC46CC"/>
    <w:rsid w:val="00BC4E12"/>
    <w:rsid w:val="00BC565C"/>
    <w:rsid w:val="00BC5F9C"/>
    <w:rsid w:val="00BC6609"/>
    <w:rsid w:val="00BD04A7"/>
    <w:rsid w:val="00BD14B8"/>
    <w:rsid w:val="00BD40AC"/>
    <w:rsid w:val="00BD49B1"/>
    <w:rsid w:val="00BD612A"/>
    <w:rsid w:val="00BD6801"/>
    <w:rsid w:val="00BD78F1"/>
    <w:rsid w:val="00BD7A8E"/>
    <w:rsid w:val="00BE30A5"/>
    <w:rsid w:val="00BE341D"/>
    <w:rsid w:val="00BE5A16"/>
    <w:rsid w:val="00BE641B"/>
    <w:rsid w:val="00BE7FDD"/>
    <w:rsid w:val="00BF1FD9"/>
    <w:rsid w:val="00BF36DC"/>
    <w:rsid w:val="00BF4B72"/>
    <w:rsid w:val="00BF734E"/>
    <w:rsid w:val="00BF73DF"/>
    <w:rsid w:val="00C018C2"/>
    <w:rsid w:val="00C01A99"/>
    <w:rsid w:val="00C01EF7"/>
    <w:rsid w:val="00C035DF"/>
    <w:rsid w:val="00C04924"/>
    <w:rsid w:val="00C04A70"/>
    <w:rsid w:val="00C05315"/>
    <w:rsid w:val="00C06CF2"/>
    <w:rsid w:val="00C0730D"/>
    <w:rsid w:val="00C07457"/>
    <w:rsid w:val="00C0786F"/>
    <w:rsid w:val="00C10F7A"/>
    <w:rsid w:val="00C11C61"/>
    <w:rsid w:val="00C12EDC"/>
    <w:rsid w:val="00C135CF"/>
    <w:rsid w:val="00C13A3F"/>
    <w:rsid w:val="00C13DFD"/>
    <w:rsid w:val="00C13ED8"/>
    <w:rsid w:val="00C146A6"/>
    <w:rsid w:val="00C16166"/>
    <w:rsid w:val="00C16D4B"/>
    <w:rsid w:val="00C16D79"/>
    <w:rsid w:val="00C20918"/>
    <w:rsid w:val="00C21F47"/>
    <w:rsid w:val="00C228B3"/>
    <w:rsid w:val="00C247A2"/>
    <w:rsid w:val="00C275A0"/>
    <w:rsid w:val="00C310ED"/>
    <w:rsid w:val="00C314B2"/>
    <w:rsid w:val="00C32E08"/>
    <w:rsid w:val="00C33A9C"/>
    <w:rsid w:val="00C344D6"/>
    <w:rsid w:val="00C3484E"/>
    <w:rsid w:val="00C34F9E"/>
    <w:rsid w:val="00C3531F"/>
    <w:rsid w:val="00C358C4"/>
    <w:rsid w:val="00C36748"/>
    <w:rsid w:val="00C37058"/>
    <w:rsid w:val="00C40772"/>
    <w:rsid w:val="00C42F50"/>
    <w:rsid w:val="00C43CAA"/>
    <w:rsid w:val="00C441B3"/>
    <w:rsid w:val="00C471C5"/>
    <w:rsid w:val="00C50195"/>
    <w:rsid w:val="00C50817"/>
    <w:rsid w:val="00C50E1E"/>
    <w:rsid w:val="00C5440A"/>
    <w:rsid w:val="00C54BF2"/>
    <w:rsid w:val="00C56B8B"/>
    <w:rsid w:val="00C57469"/>
    <w:rsid w:val="00C57FE0"/>
    <w:rsid w:val="00C6011A"/>
    <w:rsid w:val="00C60FB8"/>
    <w:rsid w:val="00C6168B"/>
    <w:rsid w:val="00C66D98"/>
    <w:rsid w:val="00C704DF"/>
    <w:rsid w:val="00C71645"/>
    <w:rsid w:val="00C71B80"/>
    <w:rsid w:val="00C72F36"/>
    <w:rsid w:val="00C74288"/>
    <w:rsid w:val="00C74A25"/>
    <w:rsid w:val="00C75828"/>
    <w:rsid w:val="00C76C4E"/>
    <w:rsid w:val="00C77C51"/>
    <w:rsid w:val="00C806B3"/>
    <w:rsid w:val="00C80EDD"/>
    <w:rsid w:val="00C81084"/>
    <w:rsid w:val="00C81A2B"/>
    <w:rsid w:val="00C84017"/>
    <w:rsid w:val="00C841A5"/>
    <w:rsid w:val="00C85097"/>
    <w:rsid w:val="00C86E6C"/>
    <w:rsid w:val="00C90498"/>
    <w:rsid w:val="00C9116A"/>
    <w:rsid w:val="00C9247A"/>
    <w:rsid w:val="00C9487D"/>
    <w:rsid w:val="00C96AB8"/>
    <w:rsid w:val="00C97289"/>
    <w:rsid w:val="00C97B01"/>
    <w:rsid w:val="00C97D62"/>
    <w:rsid w:val="00CA0FDB"/>
    <w:rsid w:val="00CA16AD"/>
    <w:rsid w:val="00CA1718"/>
    <w:rsid w:val="00CA1DED"/>
    <w:rsid w:val="00CA1FD8"/>
    <w:rsid w:val="00CA23EE"/>
    <w:rsid w:val="00CA2605"/>
    <w:rsid w:val="00CA2953"/>
    <w:rsid w:val="00CA308D"/>
    <w:rsid w:val="00CA34BF"/>
    <w:rsid w:val="00CA5EEE"/>
    <w:rsid w:val="00CA63D1"/>
    <w:rsid w:val="00CA67B1"/>
    <w:rsid w:val="00CA6AFD"/>
    <w:rsid w:val="00CA7003"/>
    <w:rsid w:val="00CA7927"/>
    <w:rsid w:val="00CB16FE"/>
    <w:rsid w:val="00CB19AD"/>
    <w:rsid w:val="00CB3B27"/>
    <w:rsid w:val="00CB3FF0"/>
    <w:rsid w:val="00CB402D"/>
    <w:rsid w:val="00CB5AC5"/>
    <w:rsid w:val="00CB5E50"/>
    <w:rsid w:val="00CB608F"/>
    <w:rsid w:val="00CC02E5"/>
    <w:rsid w:val="00CC05D1"/>
    <w:rsid w:val="00CC0D35"/>
    <w:rsid w:val="00CC1B52"/>
    <w:rsid w:val="00CC3060"/>
    <w:rsid w:val="00CC5091"/>
    <w:rsid w:val="00CC5E02"/>
    <w:rsid w:val="00CC6A94"/>
    <w:rsid w:val="00CC7338"/>
    <w:rsid w:val="00CD051F"/>
    <w:rsid w:val="00CD10BE"/>
    <w:rsid w:val="00CD4F6B"/>
    <w:rsid w:val="00CD5663"/>
    <w:rsid w:val="00CE1141"/>
    <w:rsid w:val="00CE17FB"/>
    <w:rsid w:val="00CE3577"/>
    <w:rsid w:val="00CE5328"/>
    <w:rsid w:val="00CE655D"/>
    <w:rsid w:val="00CE6C22"/>
    <w:rsid w:val="00CF3A2C"/>
    <w:rsid w:val="00CF3EAE"/>
    <w:rsid w:val="00CF561B"/>
    <w:rsid w:val="00D0018D"/>
    <w:rsid w:val="00D02724"/>
    <w:rsid w:val="00D04395"/>
    <w:rsid w:val="00D07F8C"/>
    <w:rsid w:val="00D1135C"/>
    <w:rsid w:val="00D1483C"/>
    <w:rsid w:val="00D16B7B"/>
    <w:rsid w:val="00D1703F"/>
    <w:rsid w:val="00D17C78"/>
    <w:rsid w:val="00D20D0E"/>
    <w:rsid w:val="00D21257"/>
    <w:rsid w:val="00D216B1"/>
    <w:rsid w:val="00D231BA"/>
    <w:rsid w:val="00D232E9"/>
    <w:rsid w:val="00D245C7"/>
    <w:rsid w:val="00D257BE"/>
    <w:rsid w:val="00D25E44"/>
    <w:rsid w:val="00D26B8C"/>
    <w:rsid w:val="00D27158"/>
    <w:rsid w:val="00D326D4"/>
    <w:rsid w:val="00D32BD9"/>
    <w:rsid w:val="00D344CA"/>
    <w:rsid w:val="00D370A5"/>
    <w:rsid w:val="00D40081"/>
    <w:rsid w:val="00D426A9"/>
    <w:rsid w:val="00D44764"/>
    <w:rsid w:val="00D44A1D"/>
    <w:rsid w:val="00D44F27"/>
    <w:rsid w:val="00D4597E"/>
    <w:rsid w:val="00D46D41"/>
    <w:rsid w:val="00D46F79"/>
    <w:rsid w:val="00D502FA"/>
    <w:rsid w:val="00D50DEA"/>
    <w:rsid w:val="00D512CD"/>
    <w:rsid w:val="00D5434C"/>
    <w:rsid w:val="00D55175"/>
    <w:rsid w:val="00D558E2"/>
    <w:rsid w:val="00D559D0"/>
    <w:rsid w:val="00D570A6"/>
    <w:rsid w:val="00D5765D"/>
    <w:rsid w:val="00D57B30"/>
    <w:rsid w:val="00D57D18"/>
    <w:rsid w:val="00D62F54"/>
    <w:rsid w:val="00D637C5"/>
    <w:rsid w:val="00D63AA7"/>
    <w:rsid w:val="00D63EB9"/>
    <w:rsid w:val="00D67F45"/>
    <w:rsid w:val="00D704D8"/>
    <w:rsid w:val="00D71436"/>
    <w:rsid w:val="00D723F5"/>
    <w:rsid w:val="00D7467C"/>
    <w:rsid w:val="00D7605B"/>
    <w:rsid w:val="00D77DBB"/>
    <w:rsid w:val="00D803C3"/>
    <w:rsid w:val="00D807F7"/>
    <w:rsid w:val="00D811A4"/>
    <w:rsid w:val="00D813AB"/>
    <w:rsid w:val="00D83C19"/>
    <w:rsid w:val="00D84896"/>
    <w:rsid w:val="00D84FE0"/>
    <w:rsid w:val="00D91939"/>
    <w:rsid w:val="00D976F4"/>
    <w:rsid w:val="00D97FDA"/>
    <w:rsid w:val="00DA1E2A"/>
    <w:rsid w:val="00DA2492"/>
    <w:rsid w:val="00DA24C1"/>
    <w:rsid w:val="00DA2BFD"/>
    <w:rsid w:val="00DA7219"/>
    <w:rsid w:val="00DB05BC"/>
    <w:rsid w:val="00DB0802"/>
    <w:rsid w:val="00DB1557"/>
    <w:rsid w:val="00DB27A5"/>
    <w:rsid w:val="00DB2C9E"/>
    <w:rsid w:val="00DB5792"/>
    <w:rsid w:val="00DB5C06"/>
    <w:rsid w:val="00DB5E2B"/>
    <w:rsid w:val="00DB627A"/>
    <w:rsid w:val="00DC4153"/>
    <w:rsid w:val="00DC4B39"/>
    <w:rsid w:val="00DC585D"/>
    <w:rsid w:val="00DC7E3B"/>
    <w:rsid w:val="00DD1160"/>
    <w:rsid w:val="00DD12B9"/>
    <w:rsid w:val="00DD23A1"/>
    <w:rsid w:val="00DD387F"/>
    <w:rsid w:val="00DD3B16"/>
    <w:rsid w:val="00DD5682"/>
    <w:rsid w:val="00DD62D8"/>
    <w:rsid w:val="00DD6A14"/>
    <w:rsid w:val="00DD7158"/>
    <w:rsid w:val="00DE31F9"/>
    <w:rsid w:val="00DE6C9B"/>
    <w:rsid w:val="00DE6D87"/>
    <w:rsid w:val="00DF1A23"/>
    <w:rsid w:val="00DF5430"/>
    <w:rsid w:val="00DF5FEE"/>
    <w:rsid w:val="00DF73D0"/>
    <w:rsid w:val="00DF79D1"/>
    <w:rsid w:val="00E04AB0"/>
    <w:rsid w:val="00E057C7"/>
    <w:rsid w:val="00E1045F"/>
    <w:rsid w:val="00E11C34"/>
    <w:rsid w:val="00E12349"/>
    <w:rsid w:val="00E2088D"/>
    <w:rsid w:val="00E20C71"/>
    <w:rsid w:val="00E2207C"/>
    <w:rsid w:val="00E22F30"/>
    <w:rsid w:val="00E2319C"/>
    <w:rsid w:val="00E309E8"/>
    <w:rsid w:val="00E311B8"/>
    <w:rsid w:val="00E32317"/>
    <w:rsid w:val="00E3399C"/>
    <w:rsid w:val="00E341E3"/>
    <w:rsid w:val="00E35472"/>
    <w:rsid w:val="00E36CB4"/>
    <w:rsid w:val="00E376FE"/>
    <w:rsid w:val="00E37F63"/>
    <w:rsid w:val="00E401F4"/>
    <w:rsid w:val="00E42503"/>
    <w:rsid w:val="00E427B6"/>
    <w:rsid w:val="00E42B5D"/>
    <w:rsid w:val="00E42B5F"/>
    <w:rsid w:val="00E431C5"/>
    <w:rsid w:val="00E4434F"/>
    <w:rsid w:val="00E4622A"/>
    <w:rsid w:val="00E50E3A"/>
    <w:rsid w:val="00E5214B"/>
    <w:rsid w:val="00E52D84"/>
    <w:rsid w:val="00E61060"/>
    <w:rsid w:val="00E63A40"/>
    <w:rsid w:val="00E63CC7"/>
    <w:rsid w:val="00E65EFB"/>
    <w:rsid w:val="00E664A3"/>
    <w:rsid w:val="00E6707C"/>
    <w:rsid w:val="00E705CE"/>
    <w:rsid w:val="00E710A4"/>
    <w:rsid w:val="00E72DE3"/>
    <w:rsid w:val="00E73181"/>
    <w:rsid w:val="00E77917"/>
    <w:rsid w:val="00E80198"/>
    <w:rsid w:val="00E875D2"/>
    <w:rsid w:val="00E90175"/>
    <w:rsid w:val="00E92D42"/>
    <w:rsid w:val="00E95928"/>
    <w:rsid w:val="00E96088"/>
    <w:rsid w:val="00E965FF"/>
    <w:rsid w:val="00EA15C9"/>
    <w:rsid w:val="00EA1F6A"/>
    <w:rsid w:val="00EA2C55"/>
    <w:rsid w:val="00EA2C92"/>
    <w:rsid w:val="00EA3EDA"/>
    <w:rsid w:val="00EA755E"/>
    <w:rsid w:val="00EA7666"/>
    <w:rsid w:val="00EA769B"/>
    <w:rsid w:val="00EB340F"/>
    <w:rsid w:val="00EB3F43"/>
    <w:rsid w:val="00EB4A65"/>
    <w:rsid w:val="00EB622E"/>
    <w:rsid w:val="00EB64AB"/>
    <w:rsid w:val="00EB65AB"/>
    <w:rsid w:val="00EB7D9A"/>
    <w:rsid w:val="00EC00A1"/>
    <w:rsid w:val="00EC479D"/>
    <w:rsid w:val="00EC5641"/>
    <w:rsid w:val="00EC5F19"/>
    <w:rsid w:val="00EC643F"/>
    <w:rsid w:val="00EC770E"/>
    <w:rsid w:val="00ED1D70"/>
    <w:rsid w:val="00ED449D"/>
    <w:rsid w:val="00ED4E5A"/>
    <w:rsid w:val="00ED54BC"/>
    <w:rsid w:val="00ED7EAC"/>
    <w:rsid w:val="00EE22D1"/>
    <w:rsid w:val="00EE2E5B"/>
    <w:rsid w:val="00EE5D53"/>
    <w:rsid w:val="00EF06A8"/>
    <w:rsid w:val="00EF09FE"/>
    <w:rsid w:val="00EF5216"/>
    <w:rsid w:val="00EF632B"/>
    <w:rsid w:val="00EF6808"/>
    <w:rsid w:val="00EF6D66"/>
    <w:rsid w:val="00EF70AA"/>
    <w:rsid w:val="00EF7270"/>
    <w:rsid w:val="00EF74ED"/>
    <w:rsid w:val="00F00D41"/>
    <w:rsid w:val="00F020D4"/>
    <w:rsid w:val="00F02B2E"/>
    <w:rsid w:val="00F02F1F"/>
    <w:rsid w:val="00F04004"/>
    <w:rsid w:val="00F077EB"/>
    <w:rsid w:val="00F105FC"/>
    <w:rsid w:val="00F1181F"/>
    <w:rsid w:val="00F12453"/>
    <w:rsid w:val="00F12520"/>
    <w:rsid w:val="00F1284C"/>
    <w:rsid w:val="00F12E2A"/>
    <w:rsid w:val="00F13E34"/>
    <w:rsid w:val="00F14F8A"/>
    <w:rsid w:val="00F15792"/>
    <w:rsid w:val="00F16545"/>
    <w:rsid w:val="00F1718F"/>
    <w:rsid w:val="00F228FA"/>
    <w:rsid w:val="00F23463"/>
    <w:rsid w:val="00F246D8"/>
    <w:rsid w:val="00F24E48"/>
    <w:rsid w:val="00F32F26"/>
    <w:rsid w:val="00F33C0A"/>
    <w:rsid w:val="00F34D78"/>
    <w:rsid w:val="00F35D18"/>
    <w:rsid w:val="00F375D7"/>
    <w:rsid w:val="00F378FE"/>
    <w:rsid w:val="00F424BA"/>
    <w:rsid w:val="00F439D9"/>
    <w:rsid w:val="00F43C36"/>
    <w:rsid w:val="00F44BE8"/>
    <w:rsid w:val="00F44C69"/>
    <w:rsid w:val="00F45FAE"/>
    <w:rsid w:val="00F502EB"/>
    <w:rsid w:val="00F50AB3"/>
    <w:rsid w:val="00F50DF5"/>
    <w:rsid w:val="00F51684"/>
    <w:rsid w:val="00F52E26"/>
    <w:rsid w:val="00F5569A"/>
    <w:rsid w:val="00F5686A"/>
    <w:rsid w:val="00F56E8C"/>
    <w:rsid w:val="00F63008"/>
    <w:rsid w:val="00F63A53"/>
    <w:rsid w:val="00F64ECC"/>
    <w:rsid w:val="00F67D30"/>
    <w:rsid w:val="00F7011F"/>
    <w:rsid w:val="00F7037D"/>
    <w:rsid w:val="00F72B79"/>
    <w:rsid w:val="00F730F4"/>
    <w:rsid w:val="00F73B62"/>
    <w:rsid w:val="00F75606"/>
    <w:rsid w:val="00F7567C"/>
    <w:rsid w:val="00F76ED0"/>
    <w:rsid w:val="00F80231"/>
    <w:rsid w:val="00F80814"/>
    <w:rsid w:val="00F80CA2"/>
    <w:rsid w:val="00F8238F"/>
    <w:rsid w:val="00F82615"/>
    <w:rsid w:val="00F85F94"/>
    <w:rsid w:val="00F86275"/>
    <w:rsid w:val="00F863E3"/>
    <w:rsid w:val="00F87285"/>
    <w:rsid w:val="00F93922"/>
    <w:rsid w:val="00F94468"/>
    <w:rsid w:val="00F966BE"/>
    <w:rsid w:val="00F97520"/>
    <w:rsid w:val="00F97787"/>
    <w:rsid w:val="00FA02D6"/>
    <w:rsid w:val="00FA0423"/>
    <w:rsid w:val="00FA0E9A"/>
    <w:rsid w:val="00FA2A20"/>
    <w:rsid w:val="00FA2A4E"/>
    <w:rsid w:val="00FA2A7B"/>
    <w:rsid w:val="00FA3060"/>
    <w:rsid w:val="00FA3F44"/>
    <w:rsid w:val="00FA4E6B"/>
    <w:rsid w:val="00FB0D31"/>
    <w:rsid w:val="00FB12A5"/>
    <w:rsid w:val="00FB178D"/>
    <w:rsid w:val="00FB1C8A"/>
    <w:rsid w:val="00FB22BA"/>
    <w:rsid w:val="00FB2A7F"/>
    <w:rsid w:val="00FB4AD2"/>
    <w:rsid w:val="00FB5B53"/>
    <w:rsid w:val="00FB6431"/>
    <w:rsid w:val="00FB6769"/>
    <w:rsid w:val="00FC0D3D"/>
    <w:rsid w:val="00FC2F55"/>
    <w:rsid w:val="00FC323E"/>
    <w:rsid w:val="00FC3F62"/>
    <w:rsid w:val="00FC4DBA"/>
    <w:rsid w:val="00FC5E31"/>
    <w:rsid w:val="00FC63D1"/>
    <w:rsid w:val="00FC7320"/>
    <w:rsid w:val="00FC79D6"/>
    <w:rsid w:val="00FC7D64"/>
    <w:rsid w:val="00FC7DF3"/>
    <w:rsid w:val="00FD17E7"/>
    <w:rsid w:val="00FD1C31"/>
    <w:rsid w:val="00FD2416"/>
    <w:rsid w:val="00FD3F67"/>
    <w:rsid w:val="00FD5295"/>
    <w:rsid w:val="00FD6E9B"/>
    <w:rsid w:val="00FD7DB7"/>
    <w:rsid w:val="00FE1097"/>
    <w:rsid w:val="00FE5D81"/>
    <w:rsid w:val="00FE66EE"/>
    <w:rsid w:val="00FE6AB1"/>
    <w:rsid w:val="00FE7C4D"/>
    <w:rsid w:val="00FF14AD"/>
    <w:rsid w:val="00FF2B15"/>
    <w:rsid w:val="00FF3068"/>
    <w:rsid w:val="00FF4ABD"/>
    <w:rsid w:val="00FF4CCC"/>
    <w:rsid w:val="00FF7746"/>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475FB0"/>
  <w15:chartTrackingRefBased/>
  <w15:docId w15:val="{1F654CC3-D6BE-6540-8BDE-EC99D3030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D4DAF"/>
    <w:rPr>
      <w:rFonts w:ascii="Times New Roman" w:hAnsi="Times New Roman" w:cs="Times New Roman"/>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27BE"/>
    <w:pPr>
      <w:ind w:left="720"/>
      <w:contextualSpacing/>
    </w:pPr>
    <w:rPr>
      <w:rFonts w:asciiTheme="minorHAnsi" w:hAnsiTheme="minorHAnsi" w:cstheme="minorBidi"/>
      <w:lang w:val="en-CA" w:eastAsia="en-US"/>
    </w:rPr>
  </w:style>
  <w:style w:type="table" w:styleId="TableGrid">
    <w:name w:val="Table Grid"/>
    <w:basedOn w:val="TableNormal"/>
    <w:uiPriority w:val="39"/>
    <w:rsid w:val="00406A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C7320"/>
    <w:rPr>
      <w:sz w:val="18"/>
      <w:szCs w:val="18"/>
    </w:rPr>
  </w:style>
  <w:style w:type="character" w:customStyle="1" w:styleId="BalloonTextChar">
    <w:name w:val="Balloon Text Char"/>
    <w:basedOn w:val="DefaultParagraphFont"/>
    <w:link w:val="BalloonText"/>
    <w:uiPriority w:val="99"/>
    <w:semiHidden/>
    <w:rsid w:val="00FC732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552EA"/>
    <w:rPr>
      <w:sz w:val="16"/>
      <w:szCs w:val="16"/>
    </w:rPr>
  </w:style>
  <w:style w:type="paragraph" w:styleId="CommentText">
    <w:name w:val="annotation text"/>
    <w:basedOn w:val="Normal"/>
    <w:link w:val="CommentTextChar"/>
    <w:uiPriority w:val="99"/>
    <w:semiHidden/>
    <w:unhideWhenUsed/>
    <w:rsid w:val="009552EA"/>
    <w:rPr>
      <w:sz w:val="20"/>
      <w:szCs w:val="20"/>
    </w:rPr>
  </w:style>
  <w:style w:type="character" w:customStyle="1" w:styleId="CommentTextChar">
    <w:name w:val="Comment Text Char"/>
    <w:basedOn w:val="DefaultParagraphFont"/>
    <w:link w:val="CommentText"/>
    <w:uiPriority w:val="99"/>
    <w:semiHidden/>
    <w:rsid w:val="009552EA"/>
    <w:rPr>
      <w:sz w:val="20"/>
      <w:szCs w:val="20"/>
    </w:rPr>
  </w:style>
  <w:style w:type="paragraph" w:styleId="CommentSubject">
    <w:name w:val="annotation subject"/>
    <w:basedOn w:val="CommentText"/>
    <w:next w:val="CommentText"/>
    <w:link w:val="CommentSubjectChar"/>
    <w:uiPriority w:val="99"/>
    <w:semiHidden/>
    <w:unhideWhenUsed/>
    <w:rsid w:val="009552EA"/>
    <w:rPr>
      <w:b/>
      <w:bCs/>
    </w:rPr>
  </w:style>
  <w:style w:type="character" w:customStyle="1" w:styleId="CommentSubjectChar">
    <w:name w:val="Comment Subject Char"/>
    <w:basedOn w:val="CommentTextChar"/>
    <w:link w:val="CommentSubject"/>
    <w:uiPriority w:val="99"/>
    <w:semiHidden/>
    <w:rsid w:val="009552EA"/>
    <w:rPr>
      <w:b/>
      <w:bCs/>
      <w:sz w:val="20"/>
      <w:szCs w:val="20"/>
    </w:rPr>
  </w:style>
  <w:style w:type="paragraph" w:customStyle="1" w:styleId="EndNoteBibliographyTitle">
    <w:name w:val="EndNote Bibliography Title"/>
    <w:basedOn w:val="Normal"/>
    <w:link w:val="EndNoteBibliographyTitleChar"/>
    <w:rsid w:val="004109D3"/>
    <w:pPr>
      <w:jc w:val="center"/>
    </w:pPr>
    <w:rPr>
      <w:rFonts w:ascii="Calibri" w:hAnsi="Calibri" w:cs="Calibri"/>
      <w:lang w:eastAsia="en-US"/>
    </w:rPr>
  </w:style>
  <w:style w:type="character" w:customStyle="1" w:styleId="EndNoteBibliographyTitleChar">
    <w:name w:val="EndNote Bibliography Title Char"/>
    <w:basedOn w:val="DefaultParagraphFont"/>
    <w:link w:val="EndNoteBibliographyTitle"/>
    <w:rsid w:val="004109D3"/>
    <w:rPr>
      <w:rFonts w:ascii="Calibri" w:hAnsi="Calibri" w:cs="Calibri"/>
      <w:lang w:val="en-US"/>
    </w:rPr>
  </w:style>
  <w:style w:type="paragraph" w:customStyle="1" w:styleId="EndNoteBibliography">
    <w:name w:val="EndNote Bibliography"/>
    <w:basedOn w:val="Normal"/>
    <w:link w:val="EndNoteBibliographyChar"/>
    <w:rsid w:val="004109D3"/>
    <w:rPr>
      <w:rFonts w:ascii="Calibri" w:hAnsi="Calibri" w:cs="Calibri"/>
      <w:lang w:eastAsia="en-US"/>
    </w:rPr>
  </w:style>
  <w:style w:type="character" w:customStyle="1" w:styleId="EndNoteBibliographyChar">
    <w:name w:val="EndNote Bibliography Char"/>
    <w:basedOn w:val="DefaultParagraphFont"/>
    <w:link w:val="EndNoteBibliography"/>
    <w:rsid w:val="004109D3"/>
    <w:rPr>
      <w:rFonts w:ascii="Calibri" w:hAnsi="Calibri" w:cs="Calibri"/>
      <w:lang w:val="en-US"/>
    </w:rPr>
  </w:style>
  <w:style w:type="character" w:styleId="Hyperlink">
    <w:name w:val="Hyperlink"/>
    <w:basedOn w:val="DefaultParagraphFont"/>
    <w:uiPriority w:val="99"/>
    <w:unhideWhenUsed/>
    <w:rsid w:val="00200372"/>
    <w:rPr>
      <w:color w:val="0563C1" w:themeColor="hyperlink"/>
      <w:u w:val="single"/>
    </w:rPr>
  </w:style>
  <w:style w:type="character" w:customStyle="1" w:styleId="UnresolvedMention1">
    <w:name w:val="Unresolved Mention1"/>
    <w:basedOn w:val="DefaultParagraphFont"/>
    <w:uiPriority w:val="99"/>
    <w:rsid w:val="00200372"/>
    <w:rPr>
      <w:color w:val="605E5C"/>
      <w:shd w:val="clear" w:color="auto" w:fill="E1DFDD"/>
    </w:rPr>
  </w:style>
  <w:style w:type="character" w:customStyle="1" w:styleId="UnresolvedMention2">
    <w:name w:val="Unresolved Mention2"/>
    <w:basedOn w:val="DefaultParagraphFont"/>
    <w:uiPriority w:val="99"/>
    <w:rsid w:val="002549DF"/>
    <w:rPr>
      <w:color w:val="605E5C"/>
      <w:shd w:val="clear" w:color="auto" w:fill="E1DFDD"/>
    </w:rPr>
  </w:style>
  <w:style w:type="paragraph" w:customStyle="1" w:styleId="Authornames">
    <w:name w:val="Author names"/>
    <w:basedOn w:val="Normal"/>
    <w:next w:val="Normal"/>
    <w:qFormat/>
    <w:rsid w:val="00A27A08"/>
    <w:pPr>
      <w:spacing w:before="240" w:line="360" w:lineRule="auto"/>
    </w:pPr>
    <w:rPr>
      <w:rFonts w:eastAsia="Times New Roman"/>
      <w:sz w:val="28"/>
      <w:lang w:val="en-GB" w:eastAsia="en-GB"/>
    </w:rPr>
  </w:style>
  <w:style w:type="paragraph" w:customStyle="1" w:styleId="Affiliation">
    <w:name w:val="Affiliation"/>
    <w:basedOn w:val="Normal"/>
    <w:qFormat/>
    <w:rsid w:val="00A27A08"/>
    <w:pPr>
      <w:spacing w:before="240" w:line="360" w:lineRule="auto"/>
    </w:pPr>
    <w:rPr>
      <w:rFonts w:eastAsia="Times New Roman"/>
      <w:i/>
      <w:lang w:val="en-GB" w:eastAsia="en-GB"/>
    </w:rPr>
  </w:style>
  <w:style w:type="paragraph" w:customStyle="1" w:styleId="Correspondencedetails">
    <w:name w:val="Correspondence details"/>
    <w:basedOn w:val="Normal"/>
    <w:qFormat/>
    <w:rsid w:val="00A27A08"/>
    <w:pPr>
      <w:spacing w:before="240" w:line="360" w:lineRule="auto"/>
    </w:pPr>
    <w:rPr>
      <w:rFonts w:eastAsia="Times New Roman"/>
      <w:lang w:val="en-GB" w:eastAsia="en-GB"/>
    </w:rPr>
  </w:style>
  <w:style w:type="paragraph" w:customStyle="1" w:styleId="Abstract">
    <w:name w:val="Abstract"/>
    <w:basedOn w:val="Normal"/>
    <w:next w:val="Normal"/>
    <w:qFormat/>
    <w:rsid w:val="00886994"/>
    <w:pPr>
      <w:spacing w:before="360" w:after="300" w:line="360" w:lineRule="auto"/>
      <w:ind w:left="720" w:right="567"/>
    </w:pPr>
    <w:rPr>
      <w:rFonts w:eastAsia="Times New Roman"/>
      <w:sz w:val="22"/>
      <w:lang w:val="en-GB" w:eastAsia="en-GB"/>
    </w:rPr>
  </w:style>
  <w:style w:type="character" w:customStyle="1" w:styleId="UnresolvedMention3">
    <w:name w:val="Unresolved Mention3"/>
    <w:basedOn w:val="DefaultParagraphFont"/>
    <w:uiPriority w:val="99"/>
    <w:rsid w:val="00406668"/>
    <w:rPr>
      <w:color w:val="605E5C"/>
      <w:shd w:val="clear" w:color="auto" w:fill="E1DFDD"/>
    </w:rPr>
  </w:style>
  <w:style w:type="character" w:customStyle="1" w:styleId="UnresolvedMention4">
    <w:name w:val="Unresolved Mention4"/>
    <w:basedOn w:val="DefaultParagraphFont"/>
    <w:uiPriority w:val="99"/>
    <w:rsid w:val="004C4165"/>
    <w:rPr>
      <w:color w:val="605E5C"/>
      <w:shd w:val="clear" w:color="auto" w:fill="E1DFDD"/>
    </w:rPr>
  </w:style>
  <w:style w:type="character" w:customStyle="1" w:styleId="object">
    <w:name w:val="object"/>
    <w:basedOn w:val="DefaultParagraphFont"/>
    <w:rsid w:val="00425477"/>
  </w:style>
  <w:style w:type="paragraph" w:styleId="Revision">
    <w:name w:val="Revision"/>
    <w:hidden/>
    <w:uiPriority w:val="99"/>
    <w:semiHidden/>
    <w:rsid w:val="00CB19AD"/>
  </w:style>
  <w:style w:type="character" w:customStyle="1" w:styleId="UnresolvedMention5">
    <w:name w:val="Unresolved Mention5"/>
    <w:basedOn w:val="DefaultParagraphFont"/>
    <w:uiPriority w:val="99"/>
    <w:rsid w:val="00D245C7"/>
    <w:rPr>
      <w:color w:val="605E5C"/>
      <w:shd w:val="clear" w:color="auto" w:fill="E1DFDD"/>
    </w:rPr>
  </w:style>
  <w:style w:type="character" w:styleId="FollowedHyperlink">
    <w:name w:val="FollowedHyperlink"/>
    <w:basedOn w:val="DefaultParagraphFont"/>
    <w:uiPriority w:val="99"/>
    <w:semiHidden/>
    <w:unhideWhenUsed/>
    <w:rsid w:val="009E3BC4"/>
    <w:rPr>
      <w:color w:val="954F72" w:themeColor="followedHyperlink"/>
      <w:u w:val="single"/>
    </w:rPr>
  </w:style>
  <w:style w:type="paragraph" w:styleId="Footer">
    <w:name w:val="footer"/>
    <w:basedOn w:val="Normal"/>
    <w:link w:val="FooterChar"/>
    <w:uiPriority w:val="99"/>
    <w:unhideWhenUsed/>
    <w:rsid w:val="00965981"/>
    <w:pPr>
      <w:tabs>
        <w:tab w:val="center" w:pos="4680"/>
        <w:tab w:val="right" w:pos="9360"/>
      </w:tabs>
    </w:pPr>
    <w:rPr>
      <w:rFonts w:asciiTheme="minorHAnsi" w:hAnsiTheme="minorHAnsi" w:cstheme="minorBidi"/>
      <w:lang w:val="en-CA" w:eastAsia="en-US"/>
    </w:rPr>
  </w:style>
  <w:style w:type="character" w:customStyle="1" w:styleId="FooterChar">
    <w:name w:val="Footer Char"/>
    <w:basedOn w:val="DefaultParagraphFont"/>
    <w:link w:val="Footer"/>
    <w:uiPriority w:val="99"/>
    <w:rsid w:val="00965981"/>
  </w:style>
  <w:style w:type="character" w:styleId="PageNumber">
    <w:name w:val="page number"/>
    <w:basedOn w:val="DefaultParagraphFont"/>
    <w:uiPriority w:val="99"/>
    <w:semiHidden/>
    <w:unhideWhenUsed/>
    <w:rsid w:val="00965981"/>
  </w:style>
  <w:style w:type="character" w:styleId="LineNumber">
    <w:name w:val="line number"/>
    <w:basedOn w:val="DefaultParagraphFont"/>
    <w:uiPriority w:val="99"/>
    <w:semiHidden/>
    <w:unhideWhenUsed/>
    <w:rsid w:val="00965981"/>
  </w:style>
  <w:style w:type="character" w:styleId="UnresolvedMention">
    <w:name w:val="Unresolved Mention"/>
    <w:basedOn w:val="DefaultParagraphFont"/>
    <w:uiPriority w:val="99"/>
    <w:rsid w:val="00707B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97833">
      <w:bodyDiv w:val="1"/>
      <w:marLeft w:val="0"/>
      <w:marRight w:val="0"/>
      <w:marTop w:val="0"/>
      <w:marBottom w:val="0"/>
      <w:divBdr>
        <w:top w:val="none" w:sz="0" w:space="0" w:color="auto"/>
        <w:left w:val="none" w:sz="0" w:space="0" w:color="auto"/>
        <w:bottom w:val="none" w:sz="0" w:space="0" w:color="auto"/>
        <w:right w:val="none" w:sz="0" w:space="0" w:color="auto"/>
      </w:divBdr>
    </w:div>
    <w:div w:id="415640440">
      <w:bodyDiv w:val="1"/>
      <w:marLeft w:val="0"/>
      <w:marRight w:val="0"/>
      <w:marTop w:val="0"/>
      <w:marBottom w:val="0"/>
      <w:divBdr>
        <w:top w:val="none" w:sz="0" w:space="0" w:color="auto"/>
        <w:left w:val="none" w:sz="0" w:space="0" w:color="auto"/>
        <w:bottom w:val="none" w:sz="0" w:space="0" w:color="auto"/>
        <w:right w:val="none" w:sz="0" w:space="0" w:color="auto"/>
      </w:divBdr>
    </w:div>
    <w:div w:id="877160847">
      <w:bodyDiv w:val="1"/>
      <w:marLeft w:val="0"/>
      <w:marRight w:val="0"/>
      <w:marTop w:val="0"/>
      <w:marBottom w:val="0"/>
      <w:divBdr>
        <w:top w:val="none" w:sz="0" w:space="0" w:color="auto"/>
        <w:left w:val="none" w:sz="0" w:space="0" w:color="auto"/>
        <w:bottom w:val="none" w:sz="0" w:space="0" w:color="auto"/>
        <w:right w:val="none" w:sz="0" w:space="0" w:color="auto"/>
      </w:divBdr>
    </w:div>
    <w:div w:id="962884816">
      <w:bodyDiv w:val="1"/>
      <w:marLeft w:val="0"/>
      <w:marRight w:val="0"/>
      <w:marTop w:val="0"/>
      <w:marBottom w:val="0"/>
      <w:divBdr>
        <w:top w:val="none" w:sz="0" w:space="0" w:color="auto"/>
        <w:left w:val="none" w:sz="0" w:space="0" w:color="auto"/>
        <w:bottom w:val="none" w:sz="0" w:space="0" w:color="auto"/>
        <w:right w:val="none" w:sz="0" w:space="0" w:color="auto"/>
      </w:divBdr>
    </w:div>
    <w:div w:id="1479616384">
      <w:bodyDiv w:val="1"/>
      <w:marLeft w:val="0"/>
      <w:marRight w:val="0"/>
      <w:marTop w:val="0"/>
      <w:marBottom w:val="0"/>
      <w:divBdr>
        <w:top w:val="none" w:sz="0" w:space="0" w:color="auto"/>
        <w:left w:val="none" w:sz="0" w:space="0" w:color="auto"/>
        <w:bottom w:val="none" w:sz="0" w:space="0" w:color="auto"/>
        <w:right w:val="none" w:sz="0" w:space="0" w:color="auto"/>
      </w:divBdr>
    </w:div>
    <w:div w:id="2027098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ang@cfenet.ubc.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files.kff.org/attachment/Report-Loneliness-and-Social-Isolation-in-the-United-States-the-United-Kingdom-and-Japan-An-International-Survey" TargetMode="External"/><Relationship Id="rId4" Type="http://schemas.openxmlformats.org/officeDocument/2006/relationships/settings" Target="settings.xml"/><Relationship Id="rId9" Type="http://schemas.openxmlformats.org/officeDocument/2006/relationships/hyperlink" Target="http://quantpsy.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EDEF8B-CE95-3C4B-892C-9B5AD4B39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7</Pages>
  <Words>13852</Words>
  <Characters>78961</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Marziali</dc:creator>
  <cp:keywords/>
  <dc:description/>
  <cp:lastModifiedBy>Microsoft Office User</cp:lastModifiedBy>
  <cp:revision>28</cp:revision>
  <cp:lastPrinted>2020-02-13T16:38:00Z</cp:lastPrinted>
  <dcterms:created xsi:type="dcterms:W3CDTF">2020-02-21T20:27:00Z</dcterms:created>
  <dcterms:modified xsi:type="dcterms:W3CDTF">2020-05-12T15:43:00Z</dcterms:modified>
</cp:coreProperties>
</file>